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E78D20" w14:textId="36F05F5C" w:rsidR="00BF2C84" w:rsidRPr="00DE5D84" w:rsidRDefault="0081767A" w:rsidP="0011149B">
      <w:pPr>
        <w:pStyle w:val="References"/>
        <w:ind w:left="0" w:firstLine="0"/>
        <w:rPr>
          <w:b/>
        </w:rPr>
      </w:pPr>
      <w:proofErr w:type="gramStart"/>
      <w:r w:rsidRPr="00DE5D84">
        <w:rPr>
          <w:b/>
        </w:rPr>
        <w:t>Supplementary Table S1</w:t>
      </w:r>
      <w:r w:rsidR="00BF2C84" w:rsidRPr="00DE5D84">
        <w:rPr>
          <w:b/>
        </w:rPr>
        <w:t>.</w:t>
      </w:r>
      <w:proofErr w:type="gramEnd"/>
      <w:r w:rsidR="00BF2C84" w:rsidRPr="00DE5D84">
        <w:rPr>
          <w:b/>
        </w:rPr>
        <w:t xml:space="preserve"> </w:t>
      </w:r>
      <w:r w:rsidR="00BF2C84" w:rsidRPr="00DE5D84">
        <w:t xml:space="preserve">Search strategy </w:t>
      </w:r>
      <w:r w:rsidR="009D3DEC" w:rsidRPr="00DE5D84">
        <w:t>applied to different database</w:t>
      </w:r>
      <w:r w:rsidR="00BF2C84" w:rsidRPr="00DE5D84">
        <w:t>.</w:t>
      </w:r>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696"/>
        <w:gridCol w:w="7019"/>
      </w:tblGrid>
      <w:tr w:rsidR="00BF2C84" w:rsidRPr="00DE5D84" w14:paraId="6BA77F6E" w14:textId="77777777" w:rsidTr="00FC51C8">
        <w:trPr>
          <w:trHeight w:val="406"/>
        </w:trPr>
        <w:tc>
          <w:tcPr>
            <w:tcW w:w="973" w:type="pct"/>
            <w:tcBorders>
              <w:top w:val="single" w:sz="18" w:space="0" w:color="auto"/>
              <w:bottom w:val="single" w:sz="18" w:space="0" w:color="auto"/>
            </w:tcBorders>
          </w:tcPr>
          <w:p w14:paraId="681DFB29" w14:textId="77777777" w:rsidR="00BF2C84" w:rsidRPr="00DE5D84" w:rsidRDefault="00BF2C84" w:rsidP="006C4810">
            <w:pPr>
              <w:rPr>
                <w:rFonts w:ascii="Times New Roman" w:hAnsi="Times New Roman" w:cs="Times New Roman"/>
                <w:b/>
                <w:lang w:val="en-GB"/>
              </w:rPr>
            </w:pPr>
            <w:r w:rsidRPr="00DE5D84">
              <w:rPr>
                <w:rFonts w:ascii="Times New Roman" w:hAnsi="Times New Roman" w:cs="Times New Roman"/>
                <w:b/>
                <w:lang w:val="en-GB"/>
              </w:rPr>
              <w:t>DATABASE</w:t>
            </w:r>
          </w:p>
        </w:tc>
        <w:tc>
          <w:tcPr>
            <w:tcW w:w="4027" w:type="pct"/>
            <w:tcBorders>
              <w:top w:val="single" w:sz="18" w:space="0" w:color="auto"/>
              <w:bottom w:val="single" w:sz="18" w:space="0" w:color="auto"/>
            </w:tcBorders>
          </w:tcPr>
          <w:p w14:paraId="61393B5E" w14:textId="77777777" w:rsidR="00BF2C84" w:rsidRPr="00DE5D84" w:rsidRDefault="00BF2C84" w:rsidP="006C4810">
            <w:pPr>
              <w:rPr>
                <w:rFonts w:ascii="Times New Roman" w:hAnsi="Times New Roman" w:cs="Times New Roman"/>
                <w:b/>
                <w:lang w:val="en-GB"/>
              </w:rPr>
            </w:pPr>
            <w:r w:rsidRPr="00DE5D84">
              <w:rPr>
                <w:rFonts w:ascii="Times New Roman" w:hAnsi="Times New Roman" w:cs="Times New Roman"/>
                <w:b/>
                <w:lang w:val="en-GB"/>
              </w:rPr>
              <w:t>SEARCH STRATEGY</w:t>
            </w:r>
          </w:p>
        </w:tc>
      </w:tr>
      <w:tr w:rsidR="00BF2C84" w:rsidRPr="00DE5D84" w14:paraId="15A356EB" w14:textId="77777777" w:rsidTr="00FC51C8">
        <w:tc>
          <w:tcPr>
            <w:tcW w:w="973" w:type="pct"/>
            <w:vMerge w:val="restart"/>
            <w:tcBorders>
              <w:top w:val="single" w:sz="18" w:space="0" w:color="auto"/>
            </w:tcBorders>
          </w:tcPr>
          <w:p w14:paraId="13D08996" w14:textId="77777777" w:rsidR="00BF2C84" w:rsidRPr="00DE5D84" w:rsidRDefault="00BF2C84" w:rsidP="006C4810">
            <w:pPr>
              <w:rPr>
                <w:rFonts w:ascii="Times New Roman" w:hAnsi="Times New Roman" w:cs="Times New Roman"/>
                <w:b/>
                <w:lang w:val="en-GB"/>
              </w:rPr>
            </w:pPr>
            <w:r w:rsidRPr="00DE5D84">
              <w:rPr>
                <w:rFonts w:ascii="Times New Roman" w:hAnsi="Times New Roman" w:cs="Times New Roman"/>
                <w:b/>
                <w:lang w:val="en-GB"/>
              </w:rPr>
              <w:t xml:space="preserve">MEDLINE </w:t>
            </w:r>
          </w:p>
          <w:p w14:paraId="423B0540" w14:textId="77777777" w:rsidR="00BF2C84" w:rsidRPr="00DE5D84" w:rsidRDefault="00BF2C84" w:rsidP="006C4810">
            <w:pPr>
              <w:rPr>
                <w:rFonts w:ascii="Times New Roman" w:hAnsi="Times New Roman" w:cs="Times New Roman"/>
                <w:b/>
                <w:lang w:val="en-GB"/>
              </w:rPr>
            </w:pPr>
            <w:r w:rsidRPr="00DE5D84">
              <w:rPr>
                <w:rFonts w:ascii="Times New Roman" w:hAnsi="Times New Roman" w:cs="Times New Roman"/>
                <w:b/>
                <w:lang w:val="en-GB"/>
              </w:rPr>
              <w:t>(VIA PUBMED)</w:t>
            </w:r>
          </w:p>
        </w:tc>
        <w:tc>
          <w:tcPr>
            <w:tcW w:w="4027" w:type="pct"/>
            <w:tcBorders>
              <w:top w:val="single" w:sz="18" w:space="0" w:color="auto"/>
              <w:bottom w:val="nil"/>
            </w:tcBorders>
          </w:tcPr>
          <w:p w14:paraId="6D454635" w14:textId="706F1EA5" w:rsidR="00BF2C84" w:rsidRPr="00DE5D84" w:rsidRDefault="00BF2C84" w:rsidP="00D87626">
            <w:pPr>
              <w:rPr>
                <w:rFonts w:ascii="Times New Roman" w:hAnsi="Times New Roman" w:cs="Times New Roman"/>
                <w:lang w:val="en-GB"/>
              </w:rPr>
            </w:pPr>
            <w:r w:rsidRPr="00DE5D84">
              <w:rPr>
                <w:rFonts w:ascii="Times New Roman" w:hAnsi="Times New Roman" w:cs="Times New Roman"/>
                <w:lang w:val="en-GB"/>
              </w:rPr>
              <w:t>("Patient Satisfaction"[Mesh]</w:t>
            </w:r>
            <w:r w:rsidR="00A3799D" w:rsidRPr="00DE5D84">
              <w:rPr>
                <w:rFonts w:ascii="Times New Roman" w:hAnsi="Times New Roman" w:cs="Times New Roman"/>
                <w:lang w:val="en-GB"/>
              </w:rPr>
              <w:fldChar w:fldCharType="begin">
                <w:fldData xml:space="preserve">PEVuZE5vdGU+PENpdGU+PEF1dGhvcj5NY011cnJheTwvQXV0aG9yPjxZZWFyPjIwMTY8L1llYXI+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</w:fldData>
              </w:fldChar>
            </w:r>
            <w:r w:rsidR="00A3799D" w:rsidRPr="00DE5D84">
              <w:rPr>
                <w:rFonts w:ascii="Times New Roman" w:hAnsi="Times New Roman" w:cs="Times New Roman"/>
                <w:lang w:val="en-GB"/>
              </w:rPr>
              <w:instrText xml:space="preserve"> ADDIN EN.CITE </w:instrText>
            </w:r>
            <w:r w:rsidR="00A3799D" w:rsidRPr="00DE5D84">
              <w:rPr>
                <w:rFonts w:ascii="Times New Roman" w:hAnsi="Times New Roman" w:cs="Times New Roman"/>
                <w:lang w:val="en-GB"/>
              </w:rPr>
              <w:fldChar w:fldCharType="begin">
                <w:fldData xml:space="preserve">PEVuZE5vdGU+PENpdGU+PEF1dGhvcj5NY011cnJheTwvQXV0aG9yPjxZZWFyPjIwMTY8L1llYXI+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</w:fldData>
              </w:fldChar>
            </w:r>
            <w:r w:rsidR="00A3799D" w:rsidRPr="00DE5D84">
              <w:rPr>
                <w:rFonts w:ascii="Times New Roman" w:hAnsi="Times New Roman" w:cs="Times New Roman"/>
                <w:lang w:val="en-GB"/>
              </w:rPr>
              <w:instrText xml:space="preserve"> ADDIN EN.CITE.DATA </w:instrText>
            </w:r>
            <w:r w:rsidR="00A3799D" w:rsidRPr="00DE5D84">
              <w:rPr>
                <w:rFonts w:ascii="Times New Roman" w:hAnsi="Times New Roman" w:cs="Times New Roman"/>
                <w:lang w:val="en-GB"/>
              </w:rPr>
            </w:r>
            <w:r w:rsidR="00A3799D" w:rsidRPr="00DE5D84">
              <w:rPr>
                <w:rFonts w:ascii="Times New Roman" w:hAnsi="Times New Roman" w:cs="Times New Roman"/>
                <w:lang w:val="en-GB"/>
              </w:rPr>
              <w:fldChar w:fldCharType="end"/>
            </w:r>
            <w:r w:rsidR="00A3799D" w:rsidRPr="00DE5D84">
              <w:rPr>
                <w:rFonts w:ascii="Times New Roman" w:hAnsi="Times New Roman" w:cs="Times New Roman"/>
                <w:lang w:val="en-GB"/>
              </w:rPr>
            </w:r>
            <w:r w:rsidR="00A3799D" w:rsidRPr="00DE5D84">
              <w:rPr>
                <w:rFonts w:ascii="Times New Roman" w:hAnsi="Times New Roman" w:cs="Times New Roman"/>
                <w:lang w:val="en-GB"/>
              </w:rPr>
              <w:fldChar w:fldCharType="separate"/>
            </w:r>
            <w:r w:rsidR="00A3799D" w:rsidRPr="00DE5D84">
              <w:rPr>
                <w:rFonts w:ascii="Times New Roman" w:hAnsi="Times New Roman" w:cs="Times New Roman"/>
                <w:noProof/>
                <w:lang w:val="en-GB"/>
              </w:rPr>
              <w:t>[</w:t>
            </w:r>
            <w:hyperlink w:anchor="_ENREF_13" w:tooltip="McMurray, 2016 #65" w:history="1">
              <w:r w:rsidR="00D87626" w:rsidRPr="00DE5D84">
                <w:rPr>
                  <w:rFonts w:ascii="Times New Roman" w:hAnsi="Times New Roman" w:cs="Times New Roman"/>
                  <w:noProof/>
                  <w:lang w:val="en-GB"/>
                </w:rPr>
                <w:t>13</w:t>
              </w:r>
            </w:hyperlink>
            <w:r w:rsidR="00A3799D" w:rsidRPr="00DE5D84">
              <w:rPr>
                <w:rFonts w:ascii="Times New Roman" w:hAnsi="Times New Roman" w:cs="Times New Roman"/>
                <w:noProof/>
                <w:lang w:val="en-GB"/>
              </w:rPr>
              <w:t>]</w:t>
            </w:r>
            <w:r w:rsidR="00A3799D" w:rsidRPr="00DE5D84">
              <w:rPr>
                <w:rFonts w:ascii="Times New Roman" w:hAnsi="Times New Roman" w:cs="Times New Roman"/>
                <w:lang w:val="en-GB"/>
              </w:rPr>
              <w:fldChar w:fldCharType="end"/>
            </w:r>
            <w:r w:rsidRPr="00DE5D84">
              <w:rPr>
                <w:rFonts w:ascii="Times New Roman" w:hAnsi="Times New Roman" w:cs="Times New Roman"/>
                <w:lang w:val="en-GB"/>
              </w:rPr>
              <w:t xml:space="preserve"> OR “patient satisfaction” OR "Consumer Behavior"[Mesh] OR “consumer satisfaction” OR “client satisfaction” OR “patient experience” OR “client experience”) AND (“physiotherapy” OR “physical therapy” OR "Physical Therapy Modalities"[Mesh] OR "Musculoskeletal Manipulations"[Mesh] OR “allied health” OR “outpatient”)</w:t>
            </w:r>
          </w:p>
        </w:tc>
      </w:tr>
      <w:tr w:rsidR="00BF2C84" w:rsidRPr="00DE5D84" w14:paraId="04AB33AA" w14:textId="77777777" w:rsidTr="00FC51C8">
        <w:tc>
          <w:tcPr>
            <w:tcW w:w="973" w:type="pct"/>
            <w:vMerge/>
            <w:tcBorders>
              <w:bottom w:val="nil"/>
            </w:tcBorders>
          </w:tcPr>
          <w:p w14:paraId="364A2BFF" w14:textId="77777777" w:rsidR="00BF2C84" w:rsidRPr="00DE5D84" w:rsidRDefault="00BF2C84" w:rsidP="006C4810">
            <w:pPr>
              <w:rPr>
                <w:rFonts w:ascii="Times New Roman" w:hAnsi="Times New Roman" w:cs="Times New Roman"/>
                <w:b/>
                <w:lang w:val="en-GB"/>
              </w:rPr>
            </w:pPr>
          </w:p>
        </w:tc>
        <w:tc>
          <w:tcPr>
            <w:tcW w:w="4027" w:type="pct"/>
            <w:tcBorders>
              <w:top w:val="nil"/>
              <w:bottom w:val="nil"/>
            </w:tcBorders>
          </w:tcPr>
          <w:p w14:paraId="16F54AB0" w14:textId="77777777" w:rsidR="00BF2C84" w:rsidRPr="00DE5D84" w:rsidRDefault="00BF2C84" w:rsidP="006C4810">
            <w:pPr>
              <w:rPr>
                <w:rFonts w:ascii="Times New Roman" w:hAnsi="Times New Roman" w:cs="Times New Roman"/>
                <w:lang w:val="en-GB"/>
              </w:rPr>
            </w:pPr>
            <w:r w:rsidRPr="00DE5D84">
              <w:rPr>
                <w:rFonts w:ascii="Times New Roman" w:hAnsi="Times New Roman" w:cs="Times New Roman"/>
                <w:b/>
                <w:lang w:val="en-GB"/>
              </w:rPr>
              <w:t xml:space="preserve">LIMITS:  </w:t>
            </w:r>
            <w:r w:rsidRPr="00DE5D84">
              <w:rPr>
                <w:rFonts w:ascii="Times New Roman" w:hAnsi="Times New Roman" w:cs="Times New Roman"/>
                <w:lang w:val="en-GB"/>
              </w:rPr>
              <w:t>English, humans, full text</w:t>
            </w:r>
          </w:p>
          <w:p w14:paraId="56869912" w14:textId="77777777" w:rsidR="00FC51C8" w:rsidRPr="00DE5D84" w:rsidRDefault="00FC51C8" w:rsidP="006C4810">
            <w:pPr>
              <w:rPr>
                <w:rFonts w:ascii="Times New Roman" w:hAnsi="Times New Roman" w:cs="Times New Roman"/>
                <w:b/>
                <w:lang w:val="en-GB"/>
              </w:rPr>
            </w:pPr>
          </w:p>
        </w:tc>
      </w:tr>
      <w:tr w:rsidR="00BF2C84" w:rsidRPr="00DE5D84" w14:paraId="53481BF8" w14:textId="77777777" w:rsidTr="00FC51C8">
        <w:tc>
          <w:tcPr>
            <w:tcW w:w="973" w:type="pct"/>
            <w:vMerge w:val="restart"/>
            <w:tcBorders>
              <w:top w:val="nil"/>
              <w:bottom w:val="single" w:sz="4" w:space="0" w:color="auto"/>
            </w:tcBorders>
          </w:tcPr>
          <w:p w14:paraId="36E9B85B" w14:textId="77777777" w:rsidR="00BF2C84" w:rsidRPr="00DE5D84" w:rsidRDefault="00BF2C84" w:rsidP="006C4810">
            <w:pPr>
              <w:rPr>
                <w:rFonts w:ascii="Times New Roman" w:hAnsi="Times New Roman" w:cs="Times New Roman"/>
                <w:b/>
                <w:lang w:val="en-GB"/>
              </w:rPr>
            </w:pPr>
            <w:r w:rsidRPr="00DE5D84">
              <w:rPr>
                <w:rFonts w:ascii="Times New Roman" w:hAnsi="Times New Roman" w:cs="Times New Roman"/>
                <w:b/>
                <w:lang w:val="en-GB"/>
              </w:rPr>
              <w:t>CINAHL</w:t>
            </w:r>
          </w:p>
        </w:tc>
        <w:tc>
          <w:tcPr>
            <w:tcW w:w="4027" w:type="pct"/>
            <w:tcBorders>
              <w:top w:val="nil"/>
              <w:bottom w:val="nil"/>
            </w:tcBorders>
          </w:tcPr>
          <w:p w14:paraId="3F524C5B" w14:textId="77777777" w:rsidR="00BF2C84" w:rsidRPr="00DE5D84" w:rsidRDefault="00BF2C84" w:rsidP="006C4810">
            <w:pPr>
              <w:rPr>
                <w:rFonts w:ascii="Times New Roman" w:hAnsi="Times New Roman" w:cs="Times New Roman"/>
                <w:lang w:val="en-GB"/>
              </w:rPr>
            </w:pPr>
            <w:r w:rsidRPr="00DE5D84">
              <w:rPr>
                <w:rFonts w:ascii="Times New Roman" w:hAnsi="Times New Roman" w:cs="Times New Roman"/>
                <w:lang w:val="en-GB"/>
              </w:rPr>
              <w:t>(“</w:t>
            </w:r>
            <w:proofErr w:type="gramStart"/>
            <w:r w:rsidRPr="00DE5D84">
              <w:rPr>
                <w:rFonts w:ascii="Times New Roman" w:hAnsi="Times New Roman" w:cs="Times New Roman"/>
                <w:lang w:val="en-GB"/>
              </w:rPr>
              <w:t>patient</w:t>
            </w:r>
            <w:proofErr w:type="gramEnd"/>
            <w:r w:rsidRPr="00DE5D84">
              <w:rPr>
                <w:rFonts w:ascii="Times New Roman" w:hAnsi="Times New Roman" w:cs="Times New Roman"/>
                <w:lang w:val="en-GB"/>
              </w:rPr>
              <w:t xml:space="preserve"> satisfaction” OR “consumer satisfaction” OR “client satisfaction” OR “patient experience” OR “client experience” OR “customer experience” OR “consumer experience” OR “patient behavior” OR “client behavior” OR “consumer behaviour” OR “customer behavior” ) AND (“physiotherapy” OR “physical therapy” OR “physical therapy modality” OR  “physical therapy modalities” OR “physical therapy technique" OR “physical therapy techniques” OR “musculoskeletal manipulations" OR “manual therapy” OR “manual therapies” OR “manipulation therapy” OR “manipulation therapies” OR “manipulative therapy” OR “manipulative therapies” OR “allied health” OR “outpatient”)</w:t>
            </w:r>
          </w:p>
        </w:tc>
      </w:tr>
      <w:tr w:rsidR="00BF2C84" w:rsidRPr="00DE5D84" w14:paraId="1ED44068" w14:textId="77777777" w:rsidTr="00710C27">
        <w:tc>
          <w:tcPr>
            <w:tcW w:w="973" w:type="pct"/>
            <w:vMerge/>
            <w:tcBorders>
              <w:top w:val="single" w:sz="4" w:space="0" w:color="auto"/>
              <w:bottom w:val="nil"/>
            </w:tcBorders>
          </w:tcPr>
          <w:p w14:paraId="1065DBED" w14:textId="77777777" w:rsidR="00BF2C84" w:rsidRPr="00DE5D84" w:rsidRDefault="00BF2C84" w:rsidP="006C4810">
            <w:pPr>
              <w:rPr>
                <w:rFonts w:ascii="Times New Roman" w:hAnsi="Times New Roman" w:cs="Times New Roman"/>
                <w:b/>
                <w:lang w:val="en-GB"/>
              </w:rPr>
            </w:pPr>
          </w:p>
        </w:tc>
        <w:tc>
          <w:tcPr>
            <w:tcW w:w="4027" w:type="pct"/>
            <w:tcBorders>
              <w:top w:val="nil"/>
              <w:bottom w:val="nil"/>
            </w:tcBorders>
          </w:tcPr>
          <w:p w14:paraId="01C3FDE8" w14:textId="77777777" w:rsidR="00BF2C84" w:rsidRPr="00DE5D84" w:rsidRDefault="00BF2C84" w:rsidP="006C4810">
            <w:pPr>
              <w:rPr>
                <w:rFonts w:ascii="Times New Roman" w:hAnsi="Times New Roman" w:cs="Times New Roman"/>
                <w:lang w:val="en-GB"/>
              </w:rPr>
            </w:pPr>
            <w:r w:rsidRPr="00DE5D84">
              <w:rPr>
                <w:rFonts w:ascii="Times New Roman" w:hAnsi="Times New Roman" w:cs="Times New Roman"/>
                <w:b/>
                <w:lang w:val="en-GB"/>
              </w:rPr>
              <w:t xml:space="preserve">LIMITS:  </w:t>
            </w:r>
            <w:r w:rsidRPr="00DE5D84">
              <w:rPr>
                <w:rFonts w:ascii="Times New Roman" w:hAnsi="Times New Roman" w:cs="Times New Roman"/>
                <w:lang w:val="en-GB"/>
              </w:rPr>
              <w:t>English, humans, full text</w:t>
            </w:r>
          </w:p>
          <w:p w14:paraId="2EB2DCFA" w14:textId="77777777" w:rsidR="00FC51C8" w:rsidRPr="00DE5D84" w:rsidRDefault="00FC51C8" w:rsidP="006C4810">
            <w:pPr>
              <w:rPr>
                <w:rFonts w:ascii="Times New Roman" w:hAnsi="Times New Roman" w:cs="Times New Roman"/>
                <w:b/>
                <w:lang w:val="en-GB"/>
              </w:rPr>
            </w:pPr>
          </w:p>
        </w:tc>
      </w:tr>
      <w:tr w:rsidR="00BF2C84" w:rsidRPr="00DE5D84" w14:paraId="4FE91D0A" w14:textId="77777777" w:rsidTr="00710C27">
        <w:tc>
          <w:tcPr>
            <w:tcW w:w="973" w:type="pct"/>
            <w:vMerge w:val="restart"/>
            <w:tcBorders>
              <w:top w:val="nil"/>
              <w:bottom w:val="single" w:sz="4" w:space="0" w:color="auto"/>
            </w:tcBorders>
          </w:tcPr>
          <w:p w14:paraId="4FB7AA99" w14:textId="77777777" w:rsidR="00BF2C84" w:rsidRPr="00DE5D84" w:rsidRDefault="00BF2C84" w:rsidP="006C4810">
            <w:pPr>
              <w:rPr>
                <w:rFonts w:ascii="Times New Roman" w:hAnsi="Times New Roman" w:cs="Times New Roman"/>
                <w:b/>
                <w:lang w:val="en-GB"/>
              </w:rPr>
            </w:pPr>
            <w:r w:rsidRPr="00DE5D84">
              <w:rPr>
                <w:rFonts w:ascii="Times New Roman" w:hAnsi="Times New Roman" w:cs="Times New Roman"/>
                <w:b/>
                <w:lang w:val="en-GB"/>
              </w:rPr>
              <w:t>SCOPUS</w:t>
            </w:r>
          </w:p>
        </w:tc>
        <w:tc>
          <w:tcPr>
            <w:tcW w:w="4027" w:type="pct"/>
            <w:tcBorders>
              <w:top w:val="nil"/>
              <w:bottom w:val="nil"/>
            </w:tcBorders>
          </w:tcPr>
          <w:p w14:paraId="5418A119" w14:textId="77777777" w:rsidR="00BF2C84" w:rsidRPr="00DE5D84" w:rsidRDefault="00BF2C84" w:rsidP="006C4810">
            <w:pPr>
              <w:rPr>
                <w:rFonts w:ascii="Times New Roman" w:hAnsi="Times New Roman" w:cs="Times New Roman"/>
                <w:lang w:val="en-GB"/>
              </w:rPr>
            </w:pPr>
            <w:r w:rsidRPr="00DE5D84">
              <w:rPr>
                <w:rFonts w:ascii="Times New Roman" w:hAnsi="Times New Roman" w:cs="Times New Roman"/>
                <w:lang w:val="en-GB"/>
              </w:rPr>
              <w:t>TITLE-ABS-</w:t>
            </w:r>
            <w:proofErr w:type="gramStart"/>
            <w:r w:rsidRPr="00DE5D84">
              <w:rPr>
                <w:rFonts w:ascii="Times New Roman" w:hAnsi="Times New Roman" w:cs="Times New Roman"/>
                <w:lang w:val="en-GB"/>
              </w:rPr>
              <w:t>KEY(</w:t>
            </w:r>
            <w:proofErr w:type="gramEnd"/>
            <w:r w:rsidRPr="00DE5D84">
              <w:rPr>
                <w:rFonts w:ascii="Times New Roman" w:hAnsi="Times New Roman" w:cs="Times New Roman"/>
                <w:lang w:val="en-GB"/>
              </w:rPr>
              <w:t>("patient satisfaction" OR "consumer satisfaction" OR "client satisfaction" OR "patient experience" OR "client experience" OR "customer experience" OR "consumer experience" OR "patient behavior" OR "client behavior" OR "consumer behaviour" OR "customer behavior" ) AND ("physiotherapy" OR "physical therapy" OR "physical therapy modality" OR "physical therapy technique" OR "musculoskeletal manipulations" OR "manual therapy" OR "manipulation therapy" OR “manipulative therapy” OR  "allied health" OR "outpatient")) AND ( LIMIT-TO(DOCTYPE,"ar" ) ) AND ( LIMIT-TO(LANGUAGE,"English" ) ) AND ( LIMIT-TO(SRCTYPE,"j" ) ) AND ( LIMIT-TO(SUBJAREA,"HEAL" ) )</w:t>
            </w:r>
          </w:p>
        </w:tc>
      </w:tr>
      <w:tr w:rsidR="00BF2C84" w:rsidRPr="00DE5D84" w14:paraId="59B0CC79" w14:textId="77777777" w:rsidTr="00710C27">
        <w:tc>
          <w:tcPr>
            <w:tcW w:w="973" w:type="pct"/>
            <w:vMerge/>
            <w:tcBorders>
              <w:top w:val="single" w:sz="4" w:space="0" w:color="auto"/>
              <w:bottom w:val="nil"/>
            </w:tcBorders>
          </w:tcPr>
          <w:p w14:paraId="3D0BE41F" w14:textId="77777777" w:rsidR="00BF2C84" w:rsidRPr="00DE5D84" w:rsidRDefault="00BF2C84" w:rsidP="006C4810">
            <w:pPr>
              <w:rPr>
                <w:rFonts w:ascii="Times New Roman" w:hAnsi="Times New Roman" w:cs="Times New Roman"/>
                <w:b/>
                <w:lang w:val="en-GB"/>
              </w:rPr>
            </w:pPr>
          </w:p>
        </w:tc>
        <w:tc>
          <w:tcPr>
            <w:tcW w:w="4027" w:type="pct"/>
            <w:tcBorders>
              <w:top w:val="nil"/>
              <w:bottom w:val="nil"/>
            </w:tcBorders>
          </w:tcPr>
          <w:p w14:paraId="72C9E5D8" w14:textId="77777777" w:rsidR="00BF2C84" w:rsidRPr="00DE5D84" w:rsidRDefault="00BF2C84" w:rsidP="006C4810">
            <w:pPr>
              <w:rPr>
                <w:rFonts w:ascii="Times New Roman" w:hAnsi="Times New Roman" w:cs="Times New Roman"/>
                <w:lang w:val="en-GB"/>
              </w:rPr>
            </w:pPr>
            <w:r w:rsidRPr="00DE5D84">
              <w:rPr>
                <w:rFonts w:ascii="Times New Roman" w:hAnsi="Times New Roman" w:cs="Times New Roman"/>
                <w:b/>
                <w:lang w:val="en-GB"/>
              </w:rPr>
              <w:t xml:space="preserve">LIMITS: </w:t>
            </w:r>
            <w:r w:rsidRPr="00DE5D84">
              <w:rPr>
                <w:rFonts w:ascii="Times New Roman" w:hAnsi="Times New Roman" w:cs="Times New Roman"/>
                <w:lang w:val="en-GB"/>
              </w:rPr>
              <w:t>English, type of document (article), area (professional health), source (documents from journal sources)</w:t>
            </w:r>
          </w:p>
          <w:p w14:paraId="0C3B4ACA" w14:textId="77777777" w:rsidR="00710C27" w:rsidRPr="00DE5D84" w:rsidRDefault="00710C27" w:rsidP="006C4810">
            <w:pPr>
              <w:rPr>
                <w:rFonts w:ascii="Times New Roman" w:hAnsi="Times New Roman" w:cs="Times New Roman"/>
                <w:lang w:val="en-GB"/>
              </w:rPr>
            </w:pPr>
          </w:p>
        </w:tc>
      </w:tr>
      <w:tr w:rsidR="00BF2C84" w:rsidRPr="00DE5D84" w14:paraId="72A6D954" w14:textId="77777777" w:rsidTr="00710C27">
        <w:tc>
          <w:tcPr>
            <w:tcW w:w="973" w:type="pct"/>
            <w:vMerge w:val="restart"/>
            <w:tcBorders>
              <w:top w:val="nil"/>
              <w:bottom w:val="nil"/>
            </w:tcBorders>
          </w:tcPr>
          <w:p w14:paraId="6EA1146C" w14:textId="77777777" w:rsidR="00BF2C84" w:rsidRPr="00DE5D84" w:rsidRDefault="00BF2C84" w:rsidP="006C4810">
            <w:pPr>
              <w:rPr>
                <w:rFonts w:ascii="Times New Roman" w:hAnsi="Times New Roman" w:cs="Times New Roman"/>
                <w:b/>
                <w:lang w:val="en-GB"/>
              </w:rPr>
            </w:pPr>
            <w:r w:rsidRPr="00DE5D84">
              <w:rPr>
                <w:rFonts w:ascii="Times New Roman" w:hAnsi="Times New Roman" w:cs="Times New Roman"/>
                <w:b/>
                <w:lang w:val="en-GB"/>
              </w:rPr>
              <w:t>Web of science</w:t>
            </w:r>
          </w:p>
          <w:p w14:paraId="3499649A" w14:textId="77777777" w:rsidR="00BF2C84" w:rsidRPr="00DE5D84" w:rsidRDefault="00BF2C84" w:rsidP="006C4810">
            <w:pPr>
              <w:rPr>
                <w:rFonts w:ascii="Times New Roman" w:hAnsi="Times New Roman" w:cs="Times New Roman"/>
                <w:b/>
                <w:lang w:val="en-GB"/>
              </w:rPr>
            </w:pPr>
            <w:r w:rsidRPr="00DE5D84">
              <w:rPr>
                <w:rFonts w:ascii="Times New Roman" w:hAnsi="Times New Roman" w:cs="Times New Roman"/>
                <w:b/>
                <w:lang w:val="en-GB"/>
              </w:rPr>
              <w:t>(</w:t>
            </w:r>
            <w:proofErr w:type="gramStart"/>
            <w:r w:rsidRPr="00DE5D84">
              <w:rPr>
                <w:rFonts w:ascii="Times New Roman" w:hAnsi="Times New Roman" w:cs="Times New Roman"/>
                <w:b/>
                <w:lang w:val="en-GB"/>
              </w:rPr>
              <w:t>core</w:t>
            </w:r>
            <w:proofErr w:type="gramEnd"/>
            <w:r w:rsidRPr="00DE5D84">
              <w:rPr>
                <w:rFonts w:ascii="Times New Roman" w:hAnsi="Times New Roman" w:cs="Times New Roman"/>
                <w:b/>
                <w:lang w:val="en-GB"/>
              </w:rPr>
              <w:t xml:space="preserve"> collection)</w:t>
            </w:r>
          </w:p>
        </w:tc>
        <w:tc>
          <w:tcPr>
            <w:tcW w:w="4027" w:type="pct"/>
            <w:tcBorders>
              <w:top w:val="nil"/>
              <w:bottom w:val="nil"/>
            </w:tcBorders>
          </w:tcPr>
          <w:p w14:paraId="7BB53B0A" w14:textId="77777777" w:rsidR="00BF2C84" w:rsidRPr="00DE5D84" w:rsidRDefault="00BF2C84" w:rsidP="006C4810">
            <w:pPr>
              <w:rPr>
                <w:rFonts w:ascii="Times New Roman" w:hAnsi="Times New Roman" w:cs="Times New Roman"/>
                <w:lang w:val="en-GB"/>
              </w:rPr>
            </w:pPr>
            <w:r w:rsidRPr="00DE5D84">
              <w:rPr>
                <w:rFonts w:ascii="Times New Roman" w:hAnsi="Times New Roman" w:cs="Times New Roman"/>
                <w:lang w:val="en-GB"/>
              </w:rPr>
              <w:t>(“</w:t>
            </w:r>
            <w:proofErr w:type="gramStart"/>
            <w:r w:rsidRPr="00DE5D84">
              <w:rPr>
                <w:rFonts w:ascii="Times New Roman" w:hAnsi="Times New Roman" w:cs="Times New Roman"/>
                <w:lang w:val="en-GB"/>
              </w:rPr>
              <w:t>patient</w:t>
            </w:r>
            <w:proofErr w:type="gramEnd"/>
            <w:r w:rsidRPr="00DE5D84">
              <w:rPr>
                <w:rFonts w:ascii="Times New Roman" w:hAnsi="Times New Roman" w:cs="Times New Roman"/>
                <w:lang w:val="en-GB"/>
              </w:rPr>
              <w:t xml:space="preserve"> satisfaction” OR “consumer satisfaction” OR “client satisfaction” OR “patient experience” OR “client experience” OR “customer experience” OR “consumer experience” OR “patient behavior” OR “client behavior” OR “consumer behaviour” OR “customer behavior” ) AND (“physiotherapy” OR “physical therapy” OR “physical therapy modality” OR  “physical therapy modalities” OR “physical therapy technique" OR “physical therapy techniques” OR “musculoskeletal manipulations" OR “manual therapy” OR “manual therapies” OR “manipulation therapy” OR “manipulation therapies” OR “manipulative therapy” OR “manipulative therapies” OR “allied health” OR “outpatient”)</w:t>
            </w:r>
          </w:p>
        </w:tc>
      </w:tr>
      <w:tr w:rsidR="00BF2C84" w:rsidRPr="00DE5D84" w14:paraId="2DDE0B75" w14:textId="77777777" w:rsidTr="00710C27">
        <w:tc>
          <w:tcPr>
            <w:tcW w:w="973" w:type="pct"/>
            <w:vMerge/>
            <w:tcBorders>
              <w:top w:val="single" w:sz="18" w:space="0" w:color="auto"/>
              <w:bottom w:val="nil"/>
            </w:tcBorders>
          </w:tcPr>
          <w:p w14:paraId="05EC5E89" w14:textId="77777777" w:rsidR="00BF2C84" w:rsidRPr="00DE5D84" w:rsidRDefault="00BF2C84" w:rsidP="006C4810">
            <w:pPr>
              <w:rPr>
                <w:rFonts w:ascii="Times New Roman" w:hAnsi="Times New Roman" w:cs="Times New Roman"/>
                <w:b/>
                <w:lang w:val="en-GB"/>
              </w:rPr>
            </w:pPr>
          </w:p>
        </w:tc>
        <w:tc>
          <w:tcPr>
            <w:tcW w:w="4027" w:type="pct"/>
            <w:tcBorders>
              <w:top w:val="nil"/>
              <w:bottom w:val="nil"/>
            </w:tcBorders>
          </w:tcPr>
          <w:p w14:paraId="4683803C" w14:textId="77777777" w:rsidR="00BF2C84" w:rsidRPr="00DE5D84" w:rsidRDefault="00BF2C84" w:rsidP="006C4810">
            <w:pPr>
              <w:rPr>
                <w:rFonts w:ascii="Times New Roman" w:hAnsi="Times New Roman" w:cs="Times New Roman"/>
                <w:lang w:val="en-GB"/>
              </w:rPr>
            </w:pPr>
            <w:r w:rsidRPr="00DE5D84">
              <w:rPr>
                <w:rFonts w:ascii="Times New Roman" w:hAnsi="Times New Roman" w:cs="Times New Roman"/>
                <w:b/>
                <w:lang w:val="en-GB"/>
              </w:rPr>
              <w:t xml:space="preserve">LIMITS: </w:t>
            </w:r>
            <w:r w:rsidRPr="00DE5D84">
              <w:rPr>
                <w:rFonts w:ascii="Times New Roman" w:hAnsi="Times New Roman" w:cs="Times New Roman"/>
                <w:lang w:val="en-GB"/>
              </w:rPr>
              <w:t>English, type of document (article)</w:t>
            </w:r>
          </w:p>
          <w:p w14:paraId="57F35A5A" w14:textId="77777777" w:rsidR="00710C27" w:rsidRPr="00DE5D84" w:rsidRDefault="00710C27" w:rsidP="006C4810">
            <w:pPr>
              <w:rPr>
                <w:rFonts w:ascii="Times New Roman" w:hAnsi="Times New Roman" w:cs="Times New Roman"/>
                <w:lang w:val="en-GB"/>
              </w:rPr>
            </w:pPr>
          </w:p>
        </w:tc>
      </w:tr>
      <w:tr w:rsidR="00BF2C84" w:rsidRPr="00DE5D84" w14:paraId="27B9A630" w14:textId="77777777" w:rsidTr="00710C27">
        <w:tc>
          <w:tcPr>
            <w:tcW w:w="973" w:type="pct"/>
            <w:vMerge w:val="restart"/>
            <w:tcBorders>
              <w:top w:val="nil"/>
              <w:bottom w:val="single" w:sz="4" w:space="0" w:color="auto"/>
            </w:tcBorders>
          </w:tcPr>
          <w:p w14:paraId="3A6A5C66" w14:textId="77777777" w:rsidR="00BF2C84" w:rsidRPr="00DE5D84" w:rsidRDefault="00BF2C84" w:rsidP="006C4810">
            <w:pPr>
              <w:rPr>
                <w:rFonts w:ascii="Times New Roman" w:hAnsi="Times New Roman" w:cs="Times New Roman"/>
                <w:b/>
                <w:lang w:val="en-GB"/>
              </w:rPr>
            </w:pPr>
            <w:r w:rsidRPr="00DE5D84">
              <w:rPr>
                <w:rFonts w:ascii="Times New Roman" w:hAnsi="Times New Roman" w:cs="Times New Roman"/>
                <w:b/>
                <w:lang w:val="en-GB"/>
              </w:rPr>
              <w:t>Wiley Online library</w:t>
            </w:r>
          </w:p>
        </w:tc>
        <w:tc>
          <w:tcPr>
            <w:tcW w:w="4027" w:type="pct"/>
            <w:tcBorders>
              <w:top w:val="nil"/>
              <w:bottom w:val="nil"/>
            </w:tcBorders>
          </w:tcPr>
          <w:p w14:paraId="1D67872E" w14:textId="77777777" w:rsidR="00BF2C84" w:rsidRPr="00DE5D84" w:rsidRDefault="00BF2C84" w:rsidP="006C4810">
            <w:pPr>
              <w:rPr>
                <w:rFonts w:ascii="Times New Roman" w:hAnsi="Times New Roman" w:cs="Times New Roman"/>
                <w:lang w:val="en-GB"/>
              </w:rPr>
            </w:pPr>
            <w:r w:rsidRPr="00DE5D84">
              <w:rPr>
                <w:rFonts w:ascii="Times New Roman" w:hAnsi="Times New Roman" w:cs="Times New Roman"/>
                <w:lang w:val="en-GB"/>
              </w:rPr>
              <w:t>(“</w:t>
            </w:r>
            <w:proofErr w:type="gramStart"/>
            <w:r w:rsidRPr="00DE5D84">
              <w:rPr>
                <w:rFonts w:ascii="Times New Roman" w:hAnsi="Times New Roman" w:cs="Times New Roman"/>
                <w:lang w:val="en-GB"/>
              </w:rPr>
              <w:t>patient</w:t>
            </w:r>
            <w:proofErr w:type="gramEnd"/>
            <w:r w:rsidRPr="00DE5D84">
              <w:rPr>
                <w:rFonts w:ascii="Times New Roman" w:hAnsi="Times New Roman" w:cs="Times New Roman"/>
                <w:lang w:val="en-GB"/>
              </w:rPr>
              <w:t xml:space="preserve"> satisfaction” OR “consumer satisfaction” OR “client satisfaction” OR “patient experience” OR “client experience” OR “customer experience” OR “consumer experience” OR “patient behavior” OR “client behavior” OR “consumer behaviour” OR “customer behavior” ) AND (“physiotherapy” OR “physical therapy” OR “physical therapy modality” OR “physical therapy technique" OR “musculoskeletal manipulations" OR “manual therapy” OR “manipulation therapy” OR “manipulative therapy” OR “allied health” OR “outpatient”)</w:t>
            </w:r>
          </w:p>
        </w:tc>
      </w:tr>
      <w:tr w:rsidR="00BF2C84" w:rsidRPr="00DE5D84" w14:paraId="68C773A5" w14:textId="77777777" w:rsidTr="00E959E8">
        <w:tc>
          <w:tcPr>
            <w:tcW w:w="973" w:type="pct"/>
            <w:vMerge/>
            <w:tcBorders>
              <w:top w:val="single" w:sz="4" w:space="0" w:color="auto"/>
              <w:bottom w:val="nil"/>
            </w:tcBorders>
          </w:tcPr>
          <w:p w14:paraId="182934F0" w14:textId="77777777" w:rsidR="00BF2C84" w:rsidRPr="00DE5D84" w:rsidRDefault="00BF2C84" w:rsidP="006C4810">
            <w:pPr>
              <w:rPr>
                <w:rFonts w:ascii="Times New Roman" w:hAnsi="Times New Roman" w:cs="Times New Roman"/>
                <w:b/>
                <w:lang w:val="en-GB"/>
              </w:rPr>
            </w:pPr>
          </w:p>
        </w:tc>
        <w:tc>
          <w:tcPr>
            <w:tcW w:w="4027" w:type="pct"/>
            <w:tcBorders>
              <w:top w:val="nil"/>
              <w:bottom w:val="nil"/>
            </w:tcBorders>
          </w:tcPr>
          <w:p w14:paraId="3DDB65DF" w14:textId="77777777" w:rsidR="00BF2C84" w:rsidRPr="00DE5D84" w:rsidRDefault="00BF2C84" w:rsidP="006C4810">
            <w:pPr>
              <w:rPr>
                <w:rFonts w:ascii="Times New Roman" w:hAnsi="Times New Roman" w:cs="Times New Roman"/>
                <w:lang w:val="en-GB"/>
              </w:rPr>
            </w:pPr>
            <w:r w:rsidRPr="00DE5D84">
              <w:rPr>
                <w:rFonts w:ascii="Times New Roman" w:hAnsi="Times New Roman" w:cs="Times New Roman"/>
                <w:b/>
                <w:lang w:val="en-GB"/>
              </w:rPr>
              <w:t xml:space="preserve">LIMITS: </w:t>
            </w:r>
            <w:r w:rsidRPr="00DE5D84">
              <w:rPr>
                <w:rFonts w:ascii="Times New Roman" w:hAnsi="Times New Roman" w:cs="Times New Roman"/>
                <w:lang w:val="en-GB"/>
              </w:rPr>
              <w:t>type of source (journal), entry terms present in abstract</w:t>
            </w:r>
          </w:p>
          <w:p w14:paraId="7FE0A92F" w14:textId="77777777" w:rsidR="00710C27" w:rsidRPr="00DE5D84" w:rsidRDefault="00710C27" w:rsidP="006C4810">
            <w:pPr>
              <w:rPr>
                <w:rFonts w:ascii="Times New Roman" w:hAnsi="Times New Roman" w:cs="Times New Roman"/>
                <w:b/>
                <w:lang w:val="en-GB"/>
              </w:rPr>
            </w:pPr>
          </w:p>
        </w:tc>
      </w:tr>
      <w:tr w:rsidR="00BF2C84" w:rsidRPr="00DE5D84" w14:paraId="24B8FE1D" w14:textId="77777777" w:rsidTr="00710C27">
        <w:tc>
          <w:tcPr>
            <w:tcW w:w="973" w:type="pct"/>
            <w:vMerge w:val="restart"/>
            <w:tcBorders>
              <w:top w:val="nil"/>
              <w:bottom w:val="single" w:sz="4" w:space="0" w:color="auto"/>
            </w:tcBorders>
          </w:tcPr>
          <w:p w14:paraId="46AC7FA5" w14:textId="77777777" w:rsidR="00BF2C84" w:rsidRPr="00DE5D84" w:rsidRDefault="00BF2C84" w:rsidP="006C4810">
            <w:pPr>
              <w:rPr>
                <w:rFonts w:ascii="Times New Roman" w:hAnsi="Times New Roman" w:cs="Times New Roman"/>
                <w:b/>
                <w:lang w:val="en-GB"/>
              </w:rPr>
            </w:pPr>
            <w:r w:rsidRPr="00DE5D84">
              <w:rPr>
                <w:rFonts w:ascii="Times New Roman" w:hAnsi="Times New Roman" w:cs="Times New Roman"/>
                <w:b/>
                <w:lang w:val="en-GB"/>
              </w:rPr>
              <w:t>EMBASE</w:t>
            </w:r>
          </w:p>
        </w:tc>
        <w:tc>
          <w:tcPr>
            <w:tcW w:w="4027" w:type="pct"/>
            <w:tcBorders>
              <w:top w:val="nil"/>
              <w:bottom w:val="nil"/>
            </w:tcBorders>
          </w:tcPr>
          <w:p w14:paraId="62A9BCB3" w14:textId="77777777" w:rsidR="00BF2C84" w:rsidRPr="00DE5D84" w:rsidRDefault="00BF2C84" w:rsidP="006C4810">
            <w:pPr>
              <w:rPr>
                <w:rFonts w:ascii="Times New Roman" w:hAnsi="Times New Roman" w:cs="Times New Roman"/>
                <w:lang w:val="en-GB"/>
              </w:rPr>
            </w:pPr>
            <w:r w:rsidRPr="00DE5D84">
              <w:rPr>
                <w:rFonts w:ascii="Times New Roman" w:hAnsi="Times New Roman" w:cs="Times New Roman"/>
                <w:lang w:val="en-GB"/>
              </w:rPr>
              <w:t>(</w:t>
            </w:r>
            <w:proofErr w:type="gramStart"/>
            <w:r w:rsidRPr="00DE5D84">
              <w:rPr>
                <w:rFonts w:ascii="Times New Roman" w:hAnsi="Times New Roman" w:cs="Times New Roman"/>
                <w:lang w:val="en-GB"/>
              </w:rPr>
              <w:t>‘patient</w:t>
            </w:r>
            <w:proofErr w:type="gramEnd"/>
            <w:r w:rsidRPr="00DE5D84">
              <w:rPr>
                <w:rFonts w:ascii="Times New Roman" w:hAnsi="Times New Roman" w:cs="Times New Roman"/>
                <w:lang w:val="en-GB"/>
              </w:rPr>
              <w:t xml:space="preserve"> satisfaction’/exp OR ‘patient satisfaction’ OR ‘consumer experience’/exp OR ‘consumer satisfaction’ OR ‘client satisfaction’ OR ‘patient experience’/exp OR ‘patient experience’ OR ‘client experience’ OR ‘customer experience’ OR ‘consumer experience’ OR ‘patient behavior’/exp OR ‘patient behavior’ OR ‘client behavior’ OR ‘consumer behavior’/exp OR ‘consumer behavior’ OR ‘customer behavior’ ) AND (‘physiotherapy’/exp OR ‘physiotherapy’ OR ‘physical therapy’/exp OR ‘physical therapy’ OR ‘physical therapy modality’ OR ‘physical therapy modalities’/exp OR ‘physical therapy modalities’ OR ‘physical therapy technique’ OR ‘physical therapy techniques’/exp OR ‘physical therapy techniques’ OR ‘musculoskeletal manipulations’/exp OR ‘musculoskeletal manipulations’ OR ‘manual therapy’/exp OR ‘manual therapy’ OR ‘manual therapies’ OR ‘manipulation therapy’/exp OR ‘manipulation therapy’ OR ‘manipulation therapies’ OR ‘manipulative therapy’/exp OR ‘manipulative therapy’ OR ‘manipulative therapies’ OR ‘allied health’ OR ‘outpatient’/exp OR ‘’outpatient’</w:t>
            </w:r>
          </w:p>
        </w:tc>
      </w:tr>
      <w:tr w:rsidR="00BF2C84" w:rsidRPr="00DE5D84" w14:paraId="7E0F7620" w14:textId="77777777" w:rsidTr="00E959E8">
        <w:trPr>
          <w:trHeight w:val="194"/>
        </w:trPr>
        <w:tc>
          <w:tcPr>
            <w:tcW w:w="973" w:type="pct"/>
            <w:vMerge/>
            <w:tcBorders>
              <w:top w:val="single" w:sz="4" w:space="0" w:color="auto"/>
              <w:bottom w:val="single" w:sz="18" w:space="0" w:color="auto"/>
            </w:tcBorders>
          </w:tcPr>
          <w:p w14:paraId="67F96544" w14:textId="77777777" w:rsidR="00BF2C84" w:rsidRPr="00DE5D84" w:rsidRDefault="00BF2C84" w:rsidP="006C4810">
            <w:pPr>
              <w:rPr>
                <w:rFonts w:ascii="Times New Roman" w:hAnsi="Times New Roman" w:cs="Times New Roman"/>
                <w:b/>
                <w:lang w:val="en-GB"/>
              </w:rPr>
            </w:pPr>
          </w:p>
        </w:tc>
        <w:tc>
          <w:tcPr>
            <w:tcW w:w="4027" w:type="pct"/>
            <w:tcBorders>
              <w:top w:val="nil"/>
              <w:bottom w:val="single" w:sz="18" w:space="0" w:color="auto"/>
            </w:tcBorders>
          </w:tcPr>
          <w:p w14:paraId="65AECD86" w14:textId="77777777" w:rsidR="00BF2C84" w:rsidRPr="00DE5D84" w:rsidRDefault="00BF2C84" w:rsidP="006C4810">
            <w:pPr>
              <w:rPr>
                <w:rFonts w:ascii="Times New Roman" w:hAnsi="Times New Roman" w:cs="Times New Roman"/>
                <w:lang w:val="en-GB"/>
              </w:rPr>
            </w:pPr>
            <w:r w:rsidRPr="00DE5D84">
              <w:rPr>
                <w:rFonts w:ascii="Times New Roman" w:hAnsi="Times New Roman" w:cs="Times New Roman"/>
                <w:b/>
                <w:lang w:val="en-GB"/>
              </w:rPr>
              <w:t xml:space="preserve">LIMITS: </w:t>
            </w:r>
            <w:r w:rsidRPr="00DE5D84">
              <w:rPr>
                <w:rFonts w:ascii="Times New Roman" w:hAnsi="Times New Roman" w:cs="Times New Roman"/>
                <w:lang w:val="en-GB"/>
              </w:rPr>
              <w:t>English, type of document (primary studies), human subjects</w:t>
            </w:r>
          </w:p>
        </w:tc>
      </w:tr>
    </w:tbl>
    <w:p w14:paraId="208BFC87" w14:textId="77777777" w:rsidR="00523FC1" w:rsidRPr="00DE5D84" w:rsidRDefault="00523FC1" w:rsidP="00BF2C84">
      <w:pPr>
        <w:spacing w:line="480" w:lineRule="auto"/>
        <w:outlineLvl w:val="0"/>
        <w:rPr>
          <w:rFonts w:ascii="Times New Roman" w:hAnsi="Times New Roman" w:cs="Times New Roman"/>
          <w:b/>
          <w:lang w:val="en-GB"/>
        </w:rPr>
      </w:pPr>
    </w:p>
    <w:p w14:paraId="03437337" w14:textId="77777777" w:rsidR="006C4810" w:rsidRPr="00DE5D84" w:rsidRDefault="006C4810" w:rsidP="00BF2C84">
      <w:pPr>
        <w:spacing w:line="480" w:lineRule="auto"/>
        <w:outlineLvl w:val="0"/>
        <w:rPr>
          <w:rFonts w:ascii="Times New Roman" w:hAnsi="Times New Roman" w:cs="Times New Roman"/>
          <w:b/>
          <w:lang w:val="en-GB"/>
        </w:rPr>
      </w:pPr>
    </w:p>
    <w:p w14:paraId="4DA7AABE" w14:textId="77777777" w:rsidR="006C4810" w:rsidRPr="00DE5D84" w:rsidRDefault="006C4810" w:rsidP="00BF2C84">
      <w:pPr>
        <w:spacing w:line="480" w:lineRule="auto"/>
        <w:outlineLvl w:val="0"/>
        <w:rPr>
          <w:rFonts w:ascii="Times New Roman" w:hAnsi="Times New Roman" w:cs="Times New Roman"/>
          <w:b/>
          <w:lang w:val="en-GB"/>
        </w:rPr>
      </w:pPr>
    </w:p>
    <w:p w14:paraId="344E29D9" w14:textId="77777777" w:rsidR="006C4810" w:rsidRPr="00DE5D84" w:rsidRDefault="006C4810" w:rsidP="00BF2C84">
      <w:pPr>
        <w:spacing w:line="480" w:lineRule="auto"/>
        <w:outlineLvl w:val="0"/>
        <w:rPr>
          <w:rFonts w:ascii="Times New Roman" w:hAnsi="Times New Roman" w:cs="Times New Roman"/>
          <w:b/>
          <w:lang w:val="en-GB"/>
        </w:rPr>
      </w:pPr>
    </w:p>
    <w:p w14:paraId="35A826C0" w14:textId="77777777" w:rsidR="006C4810" w:rsidRPr="00DE5D84" w:rsidRDefault="006C4810" w:rsidP="00BF2C84">
      <w:pPr>
        <w:spacing w:line="480" w:lineRule="auto"/>
        <w:outlineLvl w:val="0"/>
        <w:rPr>
          <w:rFonts w:ascii="Times New Roman" w:hAnsi="Times New Roman" w:cs="Times New Roman"/>
          <w:b/>
          <w:lang w:val="en-GB"/>
        </w:rPr>
      </w:pPr>
    </w:p>
    <w:p w14:paraId="0EE36114" w14:textId="77777777" w:rsidR="006C4810" w:rsidRPr="00DE5D84" w:rsidRDefault="006C4810" w:rsidP="00BF2C84">
      <w:pPr>
        <w:spacing w:line="480" w:lineRule="auto"/>
        <w:outlineLvl w:val="0"/>
        <w:rPr>
          <w:rFonts w:ascii="Times New Roman" w:hAnsi="Times New Roman" w:cs="Times New Roman"/>
          <w:b/>
          <w:lang w:val="en-GB"/>
        </w:rPr>
      </w:pPr>
    </w:p>
    <w:p w14:paraId="44100120" w14:textId="77777777" w:rsidR="006C4810" w:rsidRPr="00DE5D84" w:rsidRDefault="006C4810" w:rsidP="00BF2C84">
      <w:pPr>
        <w:spacing w:line="480" w:lineRule="auto"/>
        <w:outlineLvl w:val="0"/>
        <w:rPr>
          <w:rFonts w:ascii="Times New Roman" w:hAnsi="Times New Roman" w:cs="Times New Roman"/>
          <w:b/>
          <w:lang w:val="en-GB"/>
        </w:rPr>
      </w:pPr>
    </w:p>
    <w:p w14:paraId="3507FFB1" w14:textId="77777777" w:rsidR="006C4810" w:rsidRPr="00DE5D84" w:rsidRDefault="006C4810" w:rsidP="00BF2C84">
      <w:pPr>
        <w:spacing w:line="480" w:lineRule="auto"/>
        <w:outlineLvl w:val="0"/>
        <w:rPr>
          <w:rFonts w:ascii="Times New Roman" w:hAnsi="Times New Roman" w:cs="Times New Roman"/>
          <w:b/>
          <w:lang w:val="en-GB"/>
        </w:rPr>
      </w:pPr>
    </w:p>
    <w:p w14:paraId="0EE905B1" w14:textId="77777777" w:rsidR="006C4810" w:rsidRPr="00DE5D84" w:rsidRDefault="006C4810" w:rsidP="00BF2C84">
      <w:pPr>
        <w:spacing w:line="480" w:lineRule="auto"/>
        <w:outlineLvl w:val="0"/>
        <w:rPr>
          <w:rFonts w:ascii="Times New Roman" w:hAnsi="Times New Roman" w:cs="Times New Roman"/>
          <w:b/>
          <w:lang w:val="en-GB"/>
        </w:rPr>
      </w:pPr>
    </w:p>
    <w:p w14:paraId="00EF90C5" w14:textId="77777777" w:rsidR="00395CB6" w:rsidRPr="00DE5D84" w:rsidRDefault="00395CB6" w:rsidP="00BF2C84">
      <w:pPr>
        <w:spacing w:line="480" w:lineRule="auto"/>
        <w:outlineLvl w:val="0"/>
        <w:rPr>
          <w:rFonts w:ascii="Times New Roman" w:hAnsi="Times New Roman" w:cs="Times New Roman"/>
          <w:b/>
          <w:lang w:val="en-GB"/>
        </w:rPr>
        <w:sectPr w:rsidR="00395CB6" w:rsidRPr="00DE5D84" w:rsidSect="00ED520C">
          <w:footerReference w:type="even" r:id="rId9"/>
          <w:footerReference w:type="default" r:id="rId10"/>
          <w:pgSz w:w="11901" w:h="16840"/>
          <w:pgMar w:top="1418" w:right="1701" w:bottom="1418" w:left="1701" w:header="709" w:footer="709" w:gutter="0"/>
          <w:cols w:space="708"/>
          <w:docGrid w:linePitch="360"/>
        </w:sectPr>
      </w:pPr>
    </w:p>
    <w:p w14:paraId="634DCE7D" w14:textId="17D27C19" w:rsidR="00BF2C84" w:rsidRPr="00DE5D84" w:rsidRDefault="00241DF4" w:rsidP="00BF2C84">
      <w:pPr>
        <w:spacing w:line="480" w:lineRule="auto"/>
        <w:outlineLvl w:val="0"/>
        <w:rPr>
          <w:rFonts w:ascii="Times New Roman" w:hAnsi="Times New Roman" w:cs="Times New Roman"/>
          <w:lang w:val="en-GB"/>
        </w:rPr>
      </w:pPr>
      <w:proofErr w:type="gramStart"/>
      <w:r w:rsidRPr="00DE5D84">
        <w:rPr>
          <w:rFonts w:ascii="Times New Roman" w:hAnsi="Times New Roman" w:cs="Times New Roman"/>
          <w:b/>
          <w:lang w:val="en-GB"/>
        </w:rPr>
        <w:t>Supplementary Table S2</w:t>
      </w:r>
      <w:r w:rsidR="00BF2C84" w:rsidRPr="00DE5D84">
        <w:rPr>
          <w:rFonts w:ascii="Times New Roman" w:hAnsi="Times New Roman" w:cs="Times New Roman"/>
          <w:b/>
          <w:lang w:val="en-GB"/>
        </w:rPr>
        <w:t>.</w:t>
      </w:r>
      <w:proofErr w:type="gramEnd"/>
      <w:r w:rsidR="00BF2C84" w:rsidRPr="00DE5D84">
        <w:rPr>
          <w:rFonts w:ascii="Times New Roman" w:hAnsi="Times New Roman" w:cs="Times New Roman"/>
          <w:b/>
          <w:lang w:val="en-GB"/>
        </w:rPr>
        <w:t xml:space="preserve"> </w:t>
      </w:r>
      <w:r w:rsidR="00BF2C84" w:rsidRPr="00DE5D84">
        <w:rPr>
          <w:rFonts w:ascii="Times New Roman" w:hAnsi="Times New Roman" w:cs="Times New Roman"/>
          <w:lang w:val="en-GB"/>
        </w:rPr>
        <w:t xml:space="preserve">Excluded studies with </w:t>
      </w:r>
      <w:r w:rsidR="009D3DEC" w:rsidRPr="00DE5D84">
        <w:rPr>
          <w:rFonts w:ascii="Times New Roman" w:hAnsi="Times New Roman" w:cs="Times New Roman"/>
          <w:lang w:val="en-GB"/>
        </w:rPr>
        <w:t>reasons</w:t>
      </w:r>
    </w:p>
    <w:tbl>
      <w:tblPr>
        <w:tblStyle w:val="TableGrid"/>
        <w:tblW w:w="0" w:type="auto"/>
        <w:tblBorders>
          <w:left w:val="none" w:sz="0" w:space="0" w:color="auto"/>
          <w:right w:val="none" w:sz="0" w:space="0" w:color="auto"/>
        </w:tblBorders>
        <w:tblLayout w:type="fixed"/>
        <w:tblLook w:val="04A0" w:firstRow="1" w:lastRow="0" w:firstColumn="1" w:lastColumn="0" w:noHBand="0" w:noVBand="1"/>
      </w:tblPr>
      <w:tblGrid>
        <w:gridCol w:w="9180"/>
        <w:gridCol w:w="4678"/>
      </w:tblGrid>
      <w:tr w:rsidR="002E722F" w:rsidRPr="00DE5D84" w14:paraId="105F4AEB" w14:textId="77777777" w:rsidTr="002E722F">
        <w:tc>
          <w:tcPr>
            <w:tcW w:w="9180" w:type="dxa"/>
            <w:tcBorders>
              <w:top w:val="single" w:sz="18" w:space="0" w:color="auto"/>
              <w:bottom w:val="single" w:sz="18" w:space="0" w:color="auto"/>
              <w:right w:val="nil"/>
            </w:tcBorders>
          </w:tcPr>
          <w:p w14:paraId="15F2CA72" w14:textId="3AAD618E" w:rsidR="005538A5" w:rsidRPr="00DE5D84" w:rsidRDefault="005538A5" w:rsidP="005538A5">
            <w:pPr>
              <w:outlineLvl w:val="0"/>
              <w:rPr>
                <w:rFonts w:ascii="Times New Roman" w:hAnsi="Times New Roman" w:cs="Times New Roman"/>
                <w:lang w:val="en-GB"/>
              </w:rPr>
            </w:pPr>
            <w:r w:rsidRPr="00DE5D84">
              <w:rPr>
                <w:rFonts w:ascii="Times New Roman" w:hAnsi="Times New Roman" w:cs="Times New Roman"/>
                <w:b/>
                <w:lang w:val="en-GB"/>
              </w:rPr>
              <w:t>Studies</w:t>
            </w:r>
          </w:p>
        </w:tc>
        <w:tc>
          <w:tcPr>
            <w:tcW w:w="4678" w:type="dxa"/>
            <w:tcBorders>
              <w:top w:val="single" w:sz="18" w:space="0" w:color="auto"/>
              <w:left w:val="nil"/>
              <w:bottom w:val="single" w:sz="18" w:space="0" w:color="auto"/>
            </w:tcBorders>
          </w:tcPr>
          <w:p w14:paraId="1E4D23B3" w14:textId="4A8533F0" w:rsidR="005538A5" w:rsidRPr="00DE5D84" w:rsidRDefault="005538A5" w:rsidP="005538A5">
            <w:pPr>
              <w:outlineLvl w:val="0"/>
              <w:rPr>
                <w:rFonts w:ascii="Times New Roman" w:hAnsi="Times New Roman" w:cs="Times New Roman"/>
                <w:lang w:val="en-GB"/>
              </w:rPr>
            </w:pPr>
            <w:r w:rsidRPr="00DE5D84">
              <w:rPr>
                <w:rFonts w:ascii="Times New Roman" w:hAnsi="Times New Roman" w:cs="Times New Roman"/>
                <w:b/>
                <w:lang w:val="en-GB"/>
              </w:rPr>
              <w:t>Reasons for exclusion</w:t>
            </w:r>
          </w:p>
        </w:tc>
      </w:tr>
      <w:tr w:rsidR="002E722F" w:rsidRPr="00DE5D84" w14:paraId="29C6B3DD" w14:textId="77777777" w:rsidTr="002E722F">
        <w:tc>
          <w:tcPr>
            <w:tcW w:w="9180" w:type="dxa"/>
            <w:tcBorders>
              <w:top w:val="single" w:sz="18" w:space="0" w:color="auto"/>
              <w:bottom w:val="nil"/>
              <w:right w:val="nil"/>
            </w:tcBorders>
          </w:tcPr>
          <w:p w14:paraId="656D0809" w14:textId="43CBDD5C" w:rsidR="005538A5" w:rsidRPr="00DE5D84" w:rsidRDefault="004D64E1" w:rsidP="002E722F">
            <w:pPr>
              <w:spacing w:before="20" w:after="20"/>
              <w:outlineLvl w:val="0"/>
              <w:rPr>
                <w:rFonts w:ascii="Times New Roman" w:hAnsi="Times New Roman" w:cs="Times New Roman"/>
                <w:b/>
                <w:lang w:val="en-GB"/>
              </w:rPr>
            </w:pPr>
            <w:r w:rsidRPr="00DE5D84">
              <w:rPr>
                <w:rFonts w:ascii="Times New Roman" w:hAnsi="Times New Roman" w:cs="Times New Roman"/>
                <w:lang w:val="en-GB"/>
              </w:rPr>
              <w:t>Abtahi AM, Presson AP, Zhang Z, Saltzman CL, Tyser AR. Association Between Orthopaedic Outpatient Satisfaction and Non-Modifiable Patient</w:t>
            </w:r>
            <w:r w:rsidR="002E722F" w:rsidRPr="00DE5D84">
              <w:rPr>
                <w:rFonts w:ascii="Times New Roman" w:hAnsi="Times New Roman" w:cs="Times New Roman"/>
                <w:lang w:val="en-GB"/>
              </w:rPr>
              <w:t xml:space="preserve"> Factors. J Bone Joint Surg Am. 2015</w:t>
            </w:r>
            <w:proofErr w:type="gramStart"/>
            <w:r w:rsidRPr="00DE5D84">
              <w:rPr>
                <w:rFonts w:ascii="Times New Roman" w:hAnsi="Times New Roman" w:cs="Times New Roman"/>
                <w:lang w:val="en-GB"/>
              </w:rPr>
              <w:t>;97</w:t>
            </w:r>
            <w:proofErr w:type="gramEnd"/>
            <w:r w:rsidRPr="00DE5D84">
              <w:rPr>
                <w:rFonts w:ascii="Times New Roman" w:hAnsi="Times New Roman" w:cs="Times New Roman"/>
                <w:lang w:val="en-GB"/>
              </w:rPr>
              <w:t>(13):1041-8.</w:t>
            </w:r>
          </w:p>
        </w:tc>
        <w:tc>
          <w:tcPr>
            <w:tcW w:w="4678" w:type="dxa"/>
            <w:tcBorders>
              <w:top w:val="single" w:sz="18" w:space="0" w:color="auto"/>
              <w:left w:val="nil"/>
              <w:bottom w:val="nil"/>
            </w:tcBorders>
          </w:tcPr>
          <w:p w14:paraId="22DA3F9A" w14:textId="40AC9A37" w:rsidR="005538A5" w:rsidRPr="00DE5D84" w:rsidRDefault="005538A5" w:rsidP="00BC156D">
            <w:pPr>
              <w:spacing w:before="20" w:after="20"/>
              <w:outlineLvl w:val="0"/>
              <w:rPr>
                <w:rFonts w:ascii="Times New Roman" w:hAnsi="Times New Roman" w:cs="Times New Roman"/>
                <w:b/>
                <w:lang w:val="en-GB"/>
              </w:rPr>
            </w:pPr>
            <w:r w:rsidRPr="00DE5D84">
              <w:rPr>
                <w:rFonts w:ascii="Times New Roman" w:hAnsi="Times New Roman" w:cs="Times New Roman"/>
                <w:lang w:val="en-GB"/>
              </w:rPr>
              <w:t>Quantitative method</w:t>
            </w:r>
          </w:p>
        </w:tc>
      </w:tr>
      <w:tr w:rsidR="002E722F" w:rsidRPr="00DE5D84" w14:paraId="60A24663" w14:textId="77777777" w:rsidTr="002E722F">
        <w:tc>
          <w:tcPr>
            <w:tcW w:w="9180" w:type="dxa"/>
            <w:tcBorders>
              <w:top w:val="nil"/>
              <w:bottom w:val="nil"/>
              <w:right w:val="nil"/>
            </w:tcBorders>
          </w:tcPr>
          <w:p w14:paraId="150EBA27" w14:textId="03B97ADE" w:rsidR="00A4723A" w:rsidRPr="00DE5D84" w:rsidRDefault="00A4723A" w:rsidP="00A4723A">
            <w:pPr>
              <w:spacing w:before="20" w:after="20"/>
              <w:outlineLvl w:val="0"/>
              <w:rPr>
                <w:rFonts w:ascii="Times New Roman" w:hAnsi="Times New Roman" w:cs="Times New Roman"/>
                <w:lang w:val="en-GB"/>
              </w:rPr>
            </w:pPr>
            <w:r w:rsidRPr="00DE5D84">
              <w:rPr>
                <w:rFonts w:ascii="Times New Roman" w:hAnsi="Times New Roman" w:cs="Times New Roman"/>
                <w:bCs/>
                <w:iCs/>
                <w:lang w:val="en-GB"/>
              </w:rPr>
              <w:t xml:space="preserve">Beattie P, Dowda M, Turner C, Michener L, Nelson R. </w:t>
            </w:r>
            <w:r w:rsidRPr="00DE5D84">
              <w:rPr>
                <w:rFonts w:ascii="Times New Roman" w:hAnsi="Times New Roman" w:cs="Times New Roman"/>
                <w:lang w:val="en-GB"/>
              </w:rPr>
              <w:t xml:space="preserve">Longitudinal continuity of care is associated with high patient satisfaction with physical therapy. </w:t>
            </w:r>
            <w:r w:rsidRPr="00DE5D84">
              <w:rPr>
                <w:rFonts w:ascii="Times New Roman" w:hAnsi="Times New Roman" w:cs="Times New Roman"/>
                <w:shd w:val="clear" w:color="auto" w:fill="FFFFFF"/>
                <w:lang w:val="en-GB"/>
              </w:rPr>
              <w:t>Phys Ther.</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2005</w:t>
            </w:r>
            <w:proofErr w:type="gramStart"/>
            <w:r w:rsidRPr="00DE5D84">
              <w:rPr>
                <w:rFonts w:ascii="Times New Roman" w:hAnsi="Times New Roman" w:cs="Times New Roman"/>
                <w:shd w:val="clear" w:color="auto" w:fill="FFFFFF"/>
                <w:lang w:val="en-GB"/>
              </w:rPr>
              <w:t>;85</w:t>
            </w:r>
            <w:proofErr w:type="gramEnd"/>
            <w:r w:rsidRPr="00DE5D84">
              <w:rPr>
                <w:rFonts w:ascii="Times New Roman" w:hAnsi="Times New Roman" w:cs="Times New Roman"/>
                <w:shd w:val="clear" w:color="auto" w:fill="FFFFFF"/>
                <w:lang w:val="en-GB"/>
              </w:rPr>
              <w:t>(10):1046-52.</w:t>
            </w:r>
          </w:p>
        </w:tc>
        <w:tc>
          <w:tcPr>
            <w:tcW w:w="4678" w:type="dxa"/>
            <w:tcBorders>
              <w:top w:val="nil"/>
              <w:left w:val="nil"/>
              <w:bottom w:val="nil"/>
            </w:tcBorders>
          </w:tcPr>
          <w:p w14:paraId="710825E2" w14:textId="38A5022D" w:rsidR="00A4723A" w:rsidRPr="00DE5D84" w:rsidRDefault="00A4723A" w:rsidP="00BC156D">
            <w:pPr>
              <w:spacing w:before="20" w:after="20"/>
              <w:outlineLvl w:val="0"/>
              <w:rPr>
                <w:rFonts w:ascii="Times New Roman" w:hAnsi="Times New Roman" w:cs="Times New Roman"/>
                <w:b/>
                <w:lang w:val="en-GB"/>
              </w:rPr>
            </w:pPr>
            <w:r w:rsidRPr="00DE5D84">
              <w:rPr>
                <w:rFonts w:ascii="Times New Roman" w:hAnsi="Times New Roman" w:cs="Times New Roman"/>
                <w:lang w:val="en-GB"/>
              </w:rPr>
              <w:t>Quantitative method</w:t>
            </w:r>
          </w:p>
        </w:tc>
      </w:tr>
      <w:tr w:rsidR="002E722F" w:rsidRPr="00DE5D84" w14:paraId="0F433E60" w14:textId="77777777" w:rsidTr="002E722F">
        <w:tc>
          <w:tcPr>
            <w:tcW w:w="9180" w:type="dxa"/>
            <w:tcBorders>
              <w:top w:val="nil"/>
              <w:bottom w:val="nil"/>
              <w:right w:val="nil"/>
            </w:tcBorders>
          </w:tcPr>
          <w:p w14:paraId="1EBB528B" w14:textId="16132820" w:rsidR="004B493B" w:rsidRPr="00DE5D84" w:rsidRDefault="004B493B" w:rsidP="004B493B">
            <w:pPr>
              <w:spacing w:before="20" w:after="20"/>
              <w:outlineLvl w:val="0"/>
              <w:rPr>
                <w:rFonts w:ascii="Times New Roman" w:hAnsi="Times New Roman" w:cs="Times New Roman"/>
                <w:bCs/>
                <w:iCs/>
                <w:lang w:val="en-GB"/>
              </w:rPr>
            </w:pPr>
            <w:r w:rsidRPr="00DE5D84">
              <w:rPr>
                <w:rFonts w:ascii="Times New Roman" w:hAnsi="Times New Roman" w:cs="Times New Roman"/>
                <w:lang w:val="en-GB"/>
              </w:rPr>
              <w:t xml:space="preserve">Beattie PF, Nleson RM, Heintzelman M. The relationship between patient satisfaction with physical therapy care and global rating of change reported by patients receiving worker's compensation. </w:t>
            </w:r>
            <w:r w:rsidRPr="00DE5D84">
              <w:rPr>
                <w:rFonts w:ascii="Times New Roman" w:hAnsi="Times New Roman" w:cs="Times New Roman"/>
                <w:shd w:val="clear" w:color="auto" w:fill="FFFFFF"/>
                <w:lang w:val="en-GB"/>
              </w:rPr>
              <w:t>Physiother Theory Pract.</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2011</w:t>
            </w:r>
            <w:proofErr w:type="gramStart"/>
            <w:r w:rsidRPr="00DE5D84">
              <w:rPr>
                <w:rFonts w:ascii="Times New Roman" w:hAnsi="Times New Roman" w:cs="Times New Roman"/>
                <w:shd w:val="clear" w:color="auto" w:fill="FFFFFF"/>
                <w:lang w:val="en-GB"/>
              </w:rPr>
              <w:t>;27</w:t>
            </w:r>
            <w:proofErr w:type="gramEnd"/>
            <w:r w:rsidRPr="00DE5D84">
              <w:rPr>
                <w:rFonts w:ascii="Times New Roman" w:hAnsi="Times New Roman" w:cs="Times New Roman"/>
                <w:shd w:val="clear" w:color="auto" w:fill="FFFFFF"/>
                <w:lang w:val="en-GB"/>
              </w:rPr>
              <w:t>(4):310-8.</w:t>
            </w:r>
          </w:p>
        </w:tc>
        <w:tc>
          <w:tcPr>
            <w:tcW w:w="4678" w:type="dxa"/>
            <w:tcBorders>
              <w:top w:val="nil"/>
              <w:left w:val="nil"/>
              <w:bottom w:val="nil"/>
            </w:tcBorders>
          </w:tcPr>
          <w:p w14:paraId="135A6E39" w14:textId="0AD0A192" w:rsidR="004B493B" w:rsidRPr="00DE5D84" w:rsidRDefault="004B493B"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w:t>
            </w:r>
          </w:p>
        </w:tc>
      </w:tr>
      <w:tr w:rsidR="002E722F" w:rsidRPr="00DE5D84" w14:paraId="373A65D8" w14:textId="77777777" w:rsidTr="002E722F">
        <w:tc>
          <w:tcPr>
            <w:tcW w:w="9180" w:type="dxa"/>
            <w:tcBorders>
              <w:top w:val="nil"/>
              <w:bottom w:val="nil"/>
              <w:right w:val="nil"/>
            </w:tcBorders>
          </w:tcPr>
          <w:p w14:paraId="2B033C41" w14:textId="1CA91E6C" w:rsidR="00222A0B" w:rsidRPr="00DE5D84" w:rsidRDefault="00222A0B" w:rsidP="00222A0B">
            <w:pPr>
              <w:spacing w:before="20" w:after="20"/>
              <w:outlineLvl w:val="0"/>
              <w:rPr>
                <w:rFonts w:ascii="Times New Roman" w:hAnsi="Times New Roman" w:cs="Times New Roman"/>
                <w:lang w:val="en-GB"/>
              </w:rPr>
            </w:pPr>
            <w:r w:rsidRPr="00DE5D84">
              <w:rPr>
                <w:rFonts w:ascii="Times New Roman" w:hAnsi="Times New Roman" w:cs="Times New Roman"/>
                <w:lang w:val="en-GB"/>
              </w:rPr>
              <w:t>Berghofer G, Lang A, Henkel H, Schmidl F, Rudas S. Satisfaction of inpatients and outpatients with staff, environment and other patients. Psychiatr Serv. 2001</w:t>
            </w:r>
            <w:proofErr w:type="gramStart"/>
            <w:r w:rsidRPr="00DE5D84">
              <w:rPr>
                <w:rFonts w:ascii="Times New Roman" w:hAnsi="Times New Roman" w:cs="Times New Roman"/>
                <w:lang w:val="en-GB"/>
              </w:rPr>
              <w:t>;52</w:t>
            </w:r>
            <w:proofErr w:type="gramEnd"/>
            <w:r w:rsidRPr="00DE5D84">
              <w:rPr>
                <w:rFonts w:ascii="Times New Roman" w:hAnsi="Times New Roman" w:cs="Times New Roman"/>
                <w:lang w:val="en-GB"/>
              </w:rPr>
              <w:t>(1):104-6.</w:t>
            </w:r>
          </w:p>
        </w:tc>
        <w:tc>
          <w:tcPr>
            <w:tcW w:w="4678" w:type="dxa"/>
            <w:tcBorders>
              <w:top w:val="nil"/>
              <w:left w:val="nil"/>
              <w:bottom w:val="nil"/>
            </w:tcBorders>
          </w:tcPr>
          <w:p w14:paraId="362B53CB" w14:textId="41729566" w:rsidR="00222A0B" w:rsidRPr="00DE5D84" w:rsidRDefault="00222A0B" w:rsidP="00BC156D">
            <w:pPr>
              <w:spacing w:before="20" w:after="20"/>
              <w:outlineLvl w:val="0"/>
              <w:rPr>
                <w:rFonts w:ascii="Times New Roman" w:hAnsi="Times New Roman" w:cs="Times New Roman"/>
                <w:b/>
                <w:lang w:val="en-GB"/>
              </w:rPr>
            </w:pPr>
            <w:r w:rsidRPr="00DE5D84">
              <w:rPr>
                <w:rFonts w:ascii="Times New Roman" w:hAnsi="Times New Roman" w:cs="Times New Roman"/>
                <w:lang w:val="en-GB"/>
              </w:rPr>
              <w:t>Inpatient setting</w:t>
            </w:r>
          </w:p>
        </w:tc>
      </w:tr>
      <w:tr w:rsidR="002E722F" w:rsidRPr="00DE5D84" w14:paraId="38D66D4A" w14:textId="77777777" w:rsidTr="002E722F">
        <w:tc>
          <w:tcPr>
            <w:tcW w:w="9180" w:type="dxa"/>
            <w:tcBorders>
              <w:top w:val="nil"/>
              <w:bottom w:val="nil"/>
              <w:right w:val="nil"/>
            </w:tcBorders>
          </w:tcPr>
          <w:p w14:paraId="51EB97F3" w14:textId="2AF65C4C" w:rsidR="002D389A" w:rsidRPr="00DE5D84" w:rsidRDefault="002D389A" w:rsidP="002D389A">
            <w:pPr>
              <w:spacing w:before="20" w:after="20"/>
              <w:outlineLvl w:val="0"/>
              <w:rPr>
                <w:rFonts w:ascii="Times New Roman" w:hAnsi="Times New Roman" w:cs="Times New Roman"/>
                <w:lang w:val="en-GB"/>
              </w:rPr>
            </w:pPr>
            <w:r w:rsidRPr="00DE5D84">
              <w:rPr>
                <w:rFonts w:ascii="Times New Roman" w:hAnsi="Times New Roman" w:cs="Times New Roman"/>
                <w:lang w:val="en-GB"/>
              </w:rPr>
              <w:t>Byrne NM, Hardy L. Community physiotherapy for children with cystic fibrosis: A family satisfaction survey. J Cyst Fibros. 2005</w:t>
            </w:r>
            <w:proofErr w:type="gramStart"/>
            <w:r w:rsidRPr="00DE5D84">
              <w:rPr>
                <w:rFonts w:ascii="Times New Roman" w:hAnsi="Times New Roman" w:cs="Times New Roman"/>
                <w:lang w:val="en-GB"/>
              </w:rPr>
              <w:t>;4</w:t>
            </w:r>
            <w:proofErr w:type="gramEnd"/>
            <w:r w:rsidRPr="00DE5D84">
              <w:rPr>
                <w:rFonts w:ascii="Times New Roman" w:hAnsi="Times New Roman" w:cs="Times New Roman"/>
                <w:lang w:val="en-GB"/>
              </w:rPr>
              <w:t>(2):123-7.</w:t>
            </w:r>
          </w:p>
        </w:tc>
        <w:tc>
          <w:tcPr>
            <w:tcW w:w="4678" w:type="dxa"/>
            <w:tcBorders>
              <w:top w:val="nil"/>
              <w:left w:val="nil"/>
              <w:bottom w:val="nil"/>
            </w:tcBorders>
          </w:tcPr>
          <w:p w14:paraId="5631354B" w14:textId="451874A2" w:rsidR="002D389A" w:rsidRPr="00DE5D84" w:rsidRDefault="002D389A" w:rsidP="00BC156D">
            <w:pPr>
              <w:spacing w:before="20" w:after="20"/>
              <w:outlineLvl w:val="0"/>
              <w:rPr>
                <w:rFonts w:ascii="Times New Roman" w:hAnsi="Times New Roman" w:cs="Times New Roman"/>
                <w:b/>
                <w:lang w:val="en-GB"/>
              </w:rPr>
            </w:pPr>
            <w:r w:rsidRPr="00DE5D84">
              <w:rPr>
                <w:rFonts w:ascii="Times New Roman" w:hAnsi="Times New Roman" w:cs="Times New Roman"/>
                <w:lang w:val="en-GB"/>
              </w:rPr>
              <w:t>Quantitative method; specific diagnosis (cystic fibrosis)</w:t>
            </w:r>
          </w:p>
        </w:tc>
      </w:tr>
      <w:tr w:rsidR="002E722F" w:rsidRPr="00DE5D84" w14:paraId="7F7F59A3" w14:textId="77777777" w:rsidTr="002E722F">
        <w:tc>
          <w:tcPr>
            <w:tcW w:w="9180" w:type="dxa"/>
            <w:tcBorders>
              <w:top w:val="nil"/>
              <w:bottom w:val="nil"/>
              <w:right w:val="nil"/>
            </w:tcBorders>
          </w:tcPr>
          <w:p w14:paraId="01E8BA47" w14:textId="311AB256" w:rsidR="00C3753C" w:rsidRPr="00DE5D84" w:rsidRDefault="00C3753C" w:rsidP="00C3753C">
            <w:pPr>
              <w:spacing w:before="20" w:after="20"/>
              <w:outlineLvl w:val="0"/>
              <w:rPr>
                <w:rFonts w:ascii="Times New Roman" w:hAnsi="Times New Roman" w:cs="Times New Roman"/>
                <w:lang w:val="en-GB"/>
              </w:rPr>
            </w:pPr>
            <w:r w:rsidRPr="00DE5D84">
              <w:rPr>
                <w:rFonts w:ascii="Times New Roman" w:hAnsi="Times New Roman" w:cs="Times New Roman"/>
                <w:lang w:val="en-GB"/>
              </w:rPr>
              <w:t xml:space="preserve">Candy E, Haworth-Booth S, Knight-Davis M. Review of the Effectiveness of a Consultant physiotherapy led muscoloskeletal interface team. </w:t>
            </w:r>
            <w:r w:rsidRPr="00DE5D84">
              <w:rPr>
                <w:rStyle w:val="highlight"/>
                <w:rFonts w:ascii="Times New Roman" w:hAnsi="Times New Roman" w:cs="Times New Roman"/>
                <w:shd w:val="clear" w:color="auto" w:fill="FFFFFF"/>
                <w:lang w:val="en-GB"/>
              </w:rPr>
              <w:t>Musculoskeletal</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Care.</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2016</w:t>
            </w:r>
            <w:proofErr w:type="gramStart"/>
            <w:r w:rsidRPr="00DE5D84">
              <w:rPr>
                <w:rFonts w:ascii="Times New Roman" w:hAnsi="Times New Roman" w:cs="Times New Roman"/>
                <w:shd w:val="clear" w:color="auto" w:fill="FFFFFF"/>
                <w:lang w:val="en-GB"/>
              </w:rPr>
              <w:t>;14</w:t>
            </w:r>
            <w:proofErr w:type="gramEnd"/>
            <w:r w:rsidRPr="00DE5D84">
              <w:rPr>
                <w:rFonts w:ascii="Times New Roman" w:hAnsi="Times New Roman" w:cs="Times New Roman"/>
                <w:shd w:val="clear" w:color="auto" w:fill="FFFFFF"/>
                <w:lang w:val="en-GB"/>
              </w:rPr>
              <w:t>(3):185-91.</w:t>
            </w:r>
          </w:p>
        </w:tc>
        <w:tc>
          <w:tcPr>
            <w:tcW w:w="4678" w:type="dxa"/>
            <w:tcBorders>
              <w:top w:val="nil"/>
              <w:left w:val="nil"/>
              <w:bottom w:val="nil"/>
            </w:tcBorders>
          </w:tcPr>
          <w:p w14:paraId="583EE260" w14:textId="098A5798" w:rsidR="00C3753C" w:rsidRPr="00DE5D84" w:rsidRDefault="00C3753C"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w:t>
            </w:r>
          </w:p>
        </w:tc>
      </w:tr>
      <w:tr w:rsidR="002E722F" w:rsidRPr="00DE5D84" w14:paraId="4EEA8AD6" w14:textId="77777777" w:rsidTr="002E722F">
        <w:tc>
          <w:tcPr>
            <w:tcW w:w="9180" w:type="dxa"/>
            <w:tcBorders>
              <w:top w:val="nil"/>
              <w:bottom w:val="nil"/>
              <w:right w:val="nil"/>
            </w:tcBorders>
          </w:tcPr>
          <w:p w14:paraId="4BC6180E" w14:textId="6FCBFD75" w:rsidR="00C3753C" w:rsidRPr="00DE5D84" w:rsidRDefault="00C3753C" w:rsidP="00C3753C">
            <w:pPr>
              <w:spacing w:before="20" w:after="20"/>
              <w:outlineLvl w:val="0"/>
              <w:rPr>
                <w:rFonts w:ascii="Times New Roman" w:hAnsi="Times New Roman" w:cs="Times New Roman"/>
                <w:lang w:val="en-GB"/>
              </w:rPr>
            </w:pPr>
            <w:r w:rsidRPr="00DE5D84">
              <w:rPr>
                <w:rFonts w:ascii="Times New Roman" w:hAnsi="Times New Roman" w:cs="Times New Roman"/>
                <w:lang w:val="en-GB"/>
              </w:rPr>
              <w:t xml:space="preserve">Carlesso LC, MacDermid JC, Santaguida PL, Thabane L. A survey of patient's perceptions of what is adverse in manual physiotherapy and predicting who is likely to say so. </w:t>
            </w:r>
            <w:r w:rsidRPr="00DE5D84">
              <w:rPr>
                <w:rFonts w:ascii="Times New Roman" w:hAnsi="Times New Roman" w:cs="Times New Roman"/>
                <w:shd w:val="clear" w:color="auto" w:fill="FFFFFF"/>
                <w:lang w:val="en-GB"/>
              </w:rPr>
              <w:t>J Clin Epidemiol.</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2013</w:t>
            </w:r>
            <w:proofErr w:type="gramStart"/>
            <w:r w:rsidRPr="00DE5D84">
              <w:rPr>
                <w:rFonts w:ascii="Times New Roman" w:hAnsi="Times New Roman" w:cs="Times New Roman"/>
                <w:shd w:val="clear" w:color="auto" w:fill="FFFFFF"/>
                <w:lang w:val="en-GB"/>
              </w:rPr>
              <w:t>;66</w:t>
            </w:r>
            <w:proofErr w:type="gramEnd"/>
            <w:r w:rsidRPr="00DE5D84">
              <w:rPr>
                <w:rFonts w:ascii="Times New Roman" w:hAnsi="Times New Roman" w:cs="Times New Roman"/>
                <w:shd w:val="clear" w:color="auto" w:fill="FFFFFF"/>
                <w:lang w:val="en-GB"/>
              </w:rPr>
              <w:t>(10):1184-91.</w:t>
            </w:r>
          </w:p>
        </w:tc>
        <w:tc>
          <w:tcPr>
            <w:tcW w:w="4678" w:type="dxa"/>
            <w:tcBorders>
              <w:top w:val="nil"/>
              <w:left w:val="nil"/>
              <w:bottom w:val="nil"/>
            </w:tcBorders>
          </w:tcPr>
          <w:p w14:paraId="0995B26C" w14:textId="3AC90E82" w:rsidR="00C3753C" w:rsidRPr="00DE5D84" w:rsidRDefault="00C3753C"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w:t>
            </w:r>
          </w:p>
        </w:tc>
      </w:tr>
      <w:tr w:rsidR="002E722F" w:rsidRPr="00DE5D84" w14:paraId="6111FF42" w14:textId="77777777" w:rsidTr="002E722F">
        <w:tc>
          <w:tcPr>
            <w:tcW w:w="9180" w:type="dxa"/>
            <w:tcBorders>
              <w:top w:val="nil"/>
              <w:bottom w:val="nil"/>
              <w:right w:val="nil"/>
            </w:tcBorders>
          </w:tcPr>
          <w:p w14:paraId="738D58D5" w14:textId="6D9D39C2" w:rsidR="00EA7AA3" w:rsidRPr="00DE5D84" w:rsidRDefault="00EA7AA3" w:rsidP="00EA7AA3">
            <w:pPr>
              <w:spacing w:before="20" w:after="20"/>
              <w:outlineLvl w:val="0"/>
              <w:rPr>
                <w:rFonts w:ascii="Times New Roman" w:hAnsi="Times New Roman" w:cs="Times New Roman"/>
                <w:lang w:val="en-GB"/>
              </w:rPr>
            </w:pPr>
            <w:r w:rsidRPr="00DE5D84">
              <w:rPr>
                <w:rFonts w:ascii="Times New Roman" w:hAnsi="Times New Roman" w:cs="Times New Roman"/>
                <w:lang w:val="en-GB"/>
              </w:rPr>
              <w:t>Dennis D, Mullins R. Guillain-Barre syndrome patient's satisfaction with physiotherapy: A two-part observational study. Physiother Theory Pract. 2013</w:t>
            </w:r>
            <w:proofErr w:type="gramStart"/>
            <w:r w:rsidRPr="00DE5D84">
              <w:rPr>
                <w:rFonts w:ascii="Times New Roman" w:hAnsi="Times New Roman" w:cs="Times New Roman"/>
                <w:lang w:val="en-GB"/>
              </w:rPr>
              <w:t>;29</w:t>
            </w:r>
            <w:proofErr w:type="gramEnd"/>
            <w:r w:rsidRPr="00DE5D84">
              <w:rPr>
                <w:rFonts w:ascii="Times New Roman" w:hAnsi="Times New Roman" w:cs="Times New Roman"/>
                <w:lang w:val="en-GB"/>
              </w:rPr>
              <w:t>(4):301-8.</w:t>
            </w:r>
          </w:p>
        </w:tc>
        <w:tc>
          <w:tcPr>
            <w:tcW w:w="4678" w:type="dxa"/>
            <w:tcBorders>
              <w:top w:val="nil"/>
              <w:left w:val="nil"/>
              <w:bottom w:val="nil"/>
            </w:tcBorders>
          </w:tcPr>
          <w:p w14:paraId="1095E229" w14:textId="140C21A9" w:rsidR="00EA7AA3" w:rsidRPr="00DE5D84" w:rsidRDefault="00EA7AA3"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 neurological disease (Guillain-Barré)</w:t>
            </w:r>
          </w:p>
        </w:tc>
      </w:tr>
      <w:tr w:rsidR="002E722F" w:rsidRPr="00DE5D84" w14:paraId="2F424EB7" w14:textId="77777777" w:rsidTr="002E722F">
        <w:tc>
          <w:tcPr>
            <w:tcW w:w="9180" w:type="dxa"/>
            <w:tcBorders>
              <w:top w:val="nil"/>
              <w:bottom w:val="nil"/>
              <w:right w:val="nil"/>
            </w:tcBorders>
          </w:tcPr>
          <w:p w14:paraId="693E0EDC" w14:textId="07765B7E" w:rsidR="00EA7AA3" w:rsidRPr="00DE5D84" w:rsidRDefault="00EA7AA3" w:rsidP="00EA7AA3">
            <w:pPr>
              <w:spacing w:before="20" w:after="20"/>
              <w:outlineLvl w:val="0"/>
              <w:rPr>
                <w:rFonts w:ascii="Times New Roman" w:hAnsi="Times New Roman" w:cs="Times New Roman"/>
                <w:lang w:val="en-GB"/>
              </w:rPr>
            </w:pPr>
            <w:r w:rsidRPr="00DE5D84">
              <w:rPr>
                <w:rFonts w:ascii="Times New Roman" w:hAnsi="Times New Roman" w:cs="Times New Roman"/>
                <w:lang w:val="en-GB"/>
              </w:rPr>
              <w:t>Diògenes TPM, Mendinca KMPP, Guerra RO. Dimension of satisfaction of older adult brazilian outpatients with physical therapy. Rev Bras Fisioter. 2009</w:t>
            </w:r>
            <w:proofErr w:type="gramStart"/>
            <w:r w:rsidRPr="00DE5D84">
              <w:rPr>
                <w:rFonts w:ascii="Times New Roman" w:hAnsi="Times New Roman" w:cs="Times New Roman"/>
                <w:lang w:val="en-GB"/>
              </w:rPr>
              <w:t>;13</w:t>
            </w:r>
            <w:proofErr w:type="gramEnd"/>
            <w:r w:rsidRPr="00DE5D84">
              <w:rPr>
                <w:rFonts w:ascii="Times New Roman" w:hAnsi="Times New Roman" w:cs="Times New Roman"/>
                <w:lang w:val="en-GB"/>
              </w:rPr>
              <w:t>(4):301-7</w:t>
            </w:r>
            <w:r w:rsidR="00AB501F" w:rsidRPr="00DE5D84">
              <w:rPr>
                <w:rFonts w:ascii="Times New Roman" w:hAnsi="Times New Roman" w:cs="Times New Roman"/>
                <w:lang w:val="en-GB"/>
              </w:rPr>
              <w:t>.</w:t>
            </w:r>
          </w:p>
        </w:tc>
        <w:tc>
          <w:tcPr>
            <w:tcW w:w="4678" w:type="dxa"/>
            <w:tcBorders>
              <w:top w:val="nil"/>
              <w:left w:val="nil"/>
              <w:bottom w:val="nil"/>
            </w:tcBorders>
          </w:tcPr>
          <w:p w14:paraId="0CCCFE3E" w14:textId="3265173D" w:rsidR="00EA7AA3" w:rsidRPr="00DE5D84" w:rsidRDefault="00EA7AA3"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w:t>
            </w:r>
          </w:p>
        </w:tc>
      </w:tr>
      <w:tr w:rsidR="002E722F" w:rsidRPr="00DE5D84" w14:paraId="77AA2D56" w14:textId="77777777" w:rsidTr="002E722F">
        <w:tc>
          <w:tcPr>
            <w:tcW w:w="9180" w:type="dxa"/>
            <w:tcBorders>
              <w:top w:val="nil"/>
              <w:bottom w:val="nil"/>
              <w:right w:val="nil"/>
            </w:tcBorders>
          </w:tcPr>
          <w:p w14:paraId="70C448C6" w14:textId="462EB1C5" w:rsidR="00F0075A" w:rsidRPr="00DE5D84" w:rsidRDefault="00F0075A" w:rsidP="00F0075A">
            <w:pPr>
              <w:spacing w:before="20" w:after="20"/>
              <w:outlineLvl w:val="0"/>
              <w:rPr>
                <w:rFonts w:ascii="Times New Roman" w:hAnsi="Times New Roman" w:cs="Times New Roman"/>
                <w:lang w:val="en-GB"/>
              </w:rPr>
            </w:pPr>
            <w:r w:rsidRPr="00DE5D84">
              <w:rPr>
                <w:rFonts w:ascii="Times New Roman" w:hAnsi="Times New Roman" w:cs="Times New Roman"/>
                <w:bCs/>
                <w:lang w:val="en-GB"/>
              </w:rPr>
              <w:t xml:space="preserve">Durant TL, Lord LJ, Domholdt E. </w:t>
            </w:r>
            <w:r w:rsidRPr="00DE5D84">
              <w:rPr>
                <w:rFonts w:ascii="Times New Roman" w:hAnsi="Times New Roman" w:cs="Times New Roman"/>
                <w:lang w:val="en-GB"/>
              </w:rPr>
              <w:t xml:space="preserve">Outpatient views on direct access to physical therapy in Indiana. </w:t>
            </w:r>
            <w:r w:rsidRPr="00DE5D84">
              <w:rPr>
                <w:rFonts w:ascii="Times New Roman" w:hAnsi="Times New Roman" w:cs="Times New Roman"/>
                <w:shd w:val="clear" w:color="auto" w:fill="FFFFFF"/>
                <w:lang w:val="en-GB"/>
              </w:rPr>
              <w:t>Phys Ther.</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1989</w:t>
            </w:r>
            <w:proofErr w:type="gramStart"/>
            <w:r w:rsidRPr="00DE5D84">
              <w:rPr>
                <w:rFonts w:ascii="Times New Roman" w:hAnsi="Times New Roman" w:cs="Times New Roman"/>
                <w:shd w:val="clear" w:color="auto" w:fill="FFFFFF"/>
                <w:lang w:val="en-GB"/>
              </w:rPr>
              <w:t>;69</w:t>
            </w:r>
            <w:proofErr w:type="gramEnd"/>
            <w:r w:rsidRPr="00DE5D84">
              <w:rPr>
                <w:rFonts w:ascii="Times New Roman" w:hAnsi="Times New Roman" w:cs="Times New Roman"/>
                <w:shd w:val="clear" w:color="auto" w:fill="FFFFFF"/>
                <w:lang w:val="en-GB"/>
              </w:rPr>
              <w:t>(10):850-7.</w:t>
            </w:r>
          </w:p>
        </w:tc>
        <w:tc>
          <w:tcPr>
            <w:tcW w:w="4678" w:type="dxa"/>
            <w:tcBorders>
              <w:top w:val="nil"/>
              <w:left w:val="nil"/>
              <w:bottom w:val="nil"/>
            </w:tcBorders>
          </w:tcPr>
          <w:p w14:paraId="3528C213" w14:textId="776F4353" w:rsidR="00F0075A" w:rsidRPr="00DE5D84" w:rsidRDefault="00F0075A"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w:t>
            </w:r>
          </w:p>
        </w:tc>
      </w:tr>
      <w:tr w:rsidR="002E722F" w:rsidRPr="00DE5D84" w14:paraId="6F0980E4" w14:textId="77777777" w:rsidTr="002E722F">
        <w:tc>
          <w:tcPr>
            <w:tcW w:w="9180" w:type="dxa"/>
            <w:tcBorders>
              <w:top w:val="nil"/>
              <w:bottom w:val="nil"/>
              <w:right w:val="nil"/>
            </w:tcBorders>
          </w:tcPr>
          <w:p w14:paraId="0FB7604F" w14:textId="118B6529" w:rsidR="00ED0798" w:rsidRPr="00DE5D84" w:rsidRDefault="00ED0798" w:rsidP="00BC156D">
            <w:pPr>
              <w:spacing w:before="20" w:after="20"/>
              <w:outlineLvl w:val="0"/>
              <w:rPr>
                <w:rFonts w:ascii="Times New Roman" w:hAnsi="Times New Roman" w:cs="Times New Roman"/>
                <w:bCs/>
                <w:lang w:val="en-GB"/>
              </w:rPr>
            </w:pPr>
            <w:r w:rsidRPr="00DE5D84">
              <w:rPr>
                <w:rFonts w:ascii="Times New Roman" w:hAnsi="Times New Roman" w:cs="Times New Roman"/>
                <w:shd w:val="clear" w:color="auto" w:fill="FFFFFF"/>
                <w:lang w:val="en-GB"/>
              </w:rPr>
              <w:t>Evans RL, Maiers MJ, Bronfort G. What do the patients think? Results of a mixed method pilot study assessing sciatica patients’ interpretations of satisfaction and improvement. J Manipulative Physiol Ther. 2003</w:t>
            </w:r>
            <w:proofErr w:type="gramStart"/>
            <w:r w:rsidRPr="00DE5D84">
              <w:rPr>
                <w:rFonts w:ascii="Times New Roman" w:hAnsi="Times New Roman" w:cs="Times New Roman"/>
                <w:shd w:val="clear" w:color="auto" w:fill="FFFFFF"/>
                <w:lang w:val="en-GB"/>
              </w:rPr>
              <w:t>;26</w:t>
            </w:r>
            <w:proofErr w:type="gramEnd"/>
            <w:r w:rsidRPr="00DE5D84">
              <w:rPr>
                <w:rFonts w:ascii="Times New Roman" w:hAnsi="Times New Roman" w:cs="Times New Roman"/>
                <w:shd w:val="clear" w:color="auto" w:fill="FFFFFF"/>
                <w:lang w:val="en-GB"/>
              </w:rPr>
              <w:t>(8):502-9.</w:t>
            </w:r>
          </w:p>
        </w:tc>
        <w:tc>
          <w:tcPr>
            <w:tcW w:w="4678" w:type="dxa"/>
            <w:tcBorders>
              <w:top w:val="nil"/>
              <w:left w:val="nil"/>
              <w:bottom w:val="nil"/>
            </w:tcBorders>
          </w:tcPr>
          <w:p w14:paraId="08F66190" w14:textId="29BF6F50" w:rsidR="00ED0798" w:rsidRPr="00DE5D84" w:rsidRDefault="00ED0798"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No physiotherapy treatment (chiropractic)</w:t>
            </w:r>
          </w:p>
        </w:tc>
      </w:tr>
      <w:tr w:rsidR="002E722F" w:rsidRPr="00DE5D84" w14:paraId="764FCDC9" w14:textId="77777777" w:rsidTr="002E722F">
        <w:tc>
          <w:tcPr>
            <w:tcW w:w="9180" w:type="dxa"/>
            <w:tcBorders>
              <w:top w:val="nil"/>
              <w:bottom w:val="nil"/>
              <w:right w:val="nil"/>
            </w:tcBorders>
          </w:tcPr>
          <w:p w14:paraId="03CF4549" w14:textId="45F06AF7" w:rsidR="00CE0C2E" w:rsidRPr="00DE5D84" w:rsidRDefault="00CE0C2E" w:rsidP="00CE0C2E">
            <w:pPr>
              <w:spacing w:before="20" w:after="20"/>
              <w:outlineLvl w:val="0"/>
              <w:rPr>
                <w:rFonts w:ascii="Times New Roman" w:hAnsi="Times New Roman" w:cs="Times New Roman"/>
                <w:shd w:val="clear" w:color="auto" w:fill="FFFFFF"/>
                <w:lang w:val="en-GB"/>
              </w:rPr>
            </w:pPr>
            <w:r w:rsidRPr="00DE5D84">
              <w:rPr>
                <w:rFonts w:ascii="Times New Roman" w:hAnsi="Times New Roman" w:cs="Times New Roman"/>
                <w:lang w:val="en-GB"/>
              </w:rPr>
              <w:t>Forsberg A, de Pedro-Cuesta J, Widén Holmqvist L. Use of healthcare, patient satisfaction and burden of care in Guillain-Barré syndrome. J Rehabil Med. 2006</w:t>
            </w:r>
            <w:proofErr w:type="gramStart"/>
            <w:r w:rsidRPr="00DE5D84">
              <w:rPr>
                <w:rFonts w:ascii="Times New Roman" w:hAnsi="Times New Roman" w:cs="Times New Roman"/>
                <w:lang w:val="en-GB"/>
              </w:rPr>
              <w:t>;38</w:t>
            </w:r>
            <w:proofErr w:type="gramEnd"/>
            <w:r w:rsidRPr="00DE5D84">
              <w:rPr>
                <w:rFonts w:ascii="Times New Roman" w:hAnsi="Times New Roman" w:cs="Times New Roman"/>
                <w:lang w:val="en-GB"/>
              </w:rPr>
              <w:t>(4):230-6.</w:t>
            </w:r>
          </w:p>
        </w:tc>
        <w:tc>
          <w:tcPr>
            <w:tcW w:w="4678" w:type="dxa"/>
            <w:tcBorders>
              <w:top w:val="nil"/>
              <w:left w:val="nil"/>
              <w:bottom w:val="nil"/>
            </w:tcBorders>
          </w:tcPr>
          <w:p w14:paraId="41A1C6AE" w14:textId="2043EC83" w:rsidR="00CE0C2E" w:rsidRPr="00DE5D84" w:rsidRDefault="00CE0C2E"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 neurological disease (Guillain-Barré)</w:t>
            </w:r>
          </w:p>
        </w:tc>
      </w:tr>
      <w:tr w:rsidR="002E722F" w:rsidRPr="00DE5D84" w14:paraId="37C6B35C" w14:textId="77777777" w:rsidTr="002E722F">
        <w:tc>
          <w:tcPr>
            <w:tcW w:w="9180" w:type="dxa"/>
            <w:tcBorders>
              <w:top w:val="nil"/>
              <w:bottom w:val="nil"/>
              <w:right w:val="nil"/>
            </w:tcBorders>
          </w:tcPr>
          <w:p w14:paraId="1CDBC3B2" w14:textId="2445EF86" w:rsidR="00894D8F" w:rsidRPr="00DE5D84" w:rsidRDefault="00894D8F" w:rsidP="00894D8F">
            <w:pPr>
              <w:spacing w:before="20" w:after="20"/>
              <w:outlineLvl w:val="0"/>
              <w:rPr>
                <w:rFonts w:ascii="Times New Roman" w:hAnsi="Times New Roman" w:cs="Times New Roman"/>
                <w:lang w:val="en-GB"/>
              </w:rPr>
            </w:pPr>
            <w:r w:rsidRPr="00DE5D84">
              <w:rPr>
                <w:rFonts w:ascii="Times New Roman" w:hAnsi="Times New Roman" w:cs="Times New Roman"/>
                <w:lang w:val="en-GB"/>
              </w:rPr>
              <w:t>French HP, Keogan F, Gilsenan C, Waldron L, O'Connell P. Measuring patient satisfaction with exercise therapy for knee osteoarthritis: evaluating the utility of the physiotherapy outpatient survey. Musculoskeletal Care. 2010;8(2)</w:t>
            </w:r>
            <w:proofErr w:type="gramStart"/>
            <w:r w:rsidRPr="00DE5D84">
              <w:rPr>
                <w:rFonts w:ascii="Times New Roman" w:hAnsi="Times New Roman" w:cs="Times New Roman"/>
                <w:lang w:val="en-GB"/>
              </w:rPr>
              <w:t>:61</w:t>
            </w:r>
            <w:proofErr w:type="gramEnd"/>
            <w:r w:rsidRPr="00DE5D84">
              <w:rPr>
                <w:rFonts w:ascii="Times New Roman" w:hAnsi="Times New Roman" w:cs="Times New Roman"/>
                <w:lang w:val="en-GB"/>
              </w:rPr>
              <w:t>-7.</w:t>
            </w:r>
          </w:p>
        </w:tc>
        <w:tc>
          <w:tcPr>
            <w:tcW w:w="4678" w:type="dxa"/>
            <w:tcBorders>
              <w:top w:val="nil"/>
              <w:left w:val="nil"/>
              <w:bottom w:val="nil"/>
            </w:tcBorders>
          </w:tcPr>
          <w:p w14:paraId="35EF48C0" w14:textId="70A70EF3" w:rsidR="00894D8F" w:rsidRPr="00DE5D84" w:rsidRDefault="00894D8F"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 rheumatological/inflammatory disease (osteoarthritis)</w:t>
            </w:r>
          </w:p>
        </w:tc>
      </w:tr>
      <w:tr w:rsidR="002E722F" w:rsidRPr="00DE5D84" w14:paraId="1B6664F6" w14:textId="77777777" w:rsidTr="002E722F">
        <w:tc>
          <w:tcPr>
            <w:tcW w:w="9180" w:type="dxa"/>
            <w:tcBorders>
              <w:top w:val="nil"/>
              <w:bottom w:val="nil"/>
              <w:right w:val="nil"/>
            </w:tcBorders>
          </w:tcPr>
          <w:p w14:paraId="1EC2CECD" w14:textId="0F4EE022" w:rsidR="00673880" w:rsidRPr="00DE5D84" w:rsidRDefault="00673880" w:rsidP="00673880">
            <w:pPr>
              <w:spacing w:before="20" w:after="20"/>
              <w:outlineLvl w:val="0"/>
              <w:rPr>
                <w:rFonts w:ascii="Times New Roman" w:hAnsi="Times New Roman" w:cs="Times New Roman"/>
                <w:lang w:val="en-GB"/>
              </w:rPr>
            </w:pPr>
            <w:r w:rsidRPr="00DE5D84">
              <w:rPr>
                <w:rFonts w:ascii="Times New Roman" w:hAnsi="Times New Roman" w:cs="Times New Roman"/>
                <w:lang w:val="en-GB"/>
              </w:rPr>
              <w:t>Geberemichael SG, Metaferia GZ, Takele GM, Johnston JC. Patient satisfaction with outpatient neurology services: a momentum for improvement. J Neurol Sci. 2011</w:t>
            </w:r>
            <w:proofErr w:type="gramStart"/>
            <w:r w:rsidRPr="00DE5D84">
              <w:rPr>
                <w:rFonts w:ascii="Times New Roman" w:hAnsi="Times New Roman" w:cs="Times New Roman"/>
                <w:lang w:val="en-GB"/>
              </w:rPr>
              <w:t>;303</w:t>
            </w:r>
            <w:proofErr w:type="gramEnd"/>
            <w:r w:rsidRPr="00DE5D84">
              <w:rPr>
                <w:rFonts w:ascii="Times New Roman" w:hAnsi="Times New Roman" w:cs="Times New Roman"/>
                <w:lang w:val="en-GB"/>
              </w:rPr>
              <w:t>(1-2):128-32.</w:t>
            </w:r>
          </w:p>
        </w:tc>
        <w:tc>
          <w:tcPr>
            <w:tcW w:w="4678" w:type="dxa"/>
            <w:tcBorders>
              <w:top w:val="nil"/>
              <w:left w:val="nil"/>
              <w:bottom w:val="nil"/>
            </w:tcBorders>
          </w:tcPr>
          <w:p w14:paraId="32846012" w14:textId="13674EDD" w:rsidR="00673880" w:rsidRPr="00DE5D84" w:rsidRDefault="00673880"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 neurological disease (cerebral palsy; nerve root-cord compression disorders; extrapyramidal movement disorders)</w:t>
            </w:r>
          </w:p>
        </w:tc>
      </w:tr>
      <w:tr w:rsidR="002E722F" w:rsidRPr="00DE5D84" w14:paraId="673C00D8" w14:textId="77777777" w:rsidTr="002E722F">
        <w:tc>
          <w:tcPr>
            <w:tcW w:w="9180" w:type="dxa"/>
            <w:tcBorders>
              <w:top w:val="nil"/>
              <w:bottom w:val="nil"/>
              <w:right w:val="nil"/>
            </w:tcBorders>
          </w:tcPr>
          <w:p w14:paraId="3E27A711" w14:textId="3C99D0C3" w:rsidR="00D81657" w:rsidRPr="00DE5D84" w:rsidRDefault="00D81657" w:rsidP="00D81657">
            <w:pPr>
              <w:spacing w:before="20" w:after="20"/>
              <w:outlineLvl w:val="0"/>
              <w:rPr>
                <w:rFonts w:ascii="Times New Roman" w:hAnsi="Times New Roman" w:cs="Times New Roman"/>
                <w:lang w:val="en-GB"/>
              </w:rPr>
            </w:pPr>
            <w:r w:rsidRPr="00DE5D84">
              <w:rPr>
                <w:rFonts w:ascii="Times New Roman" w:hAnsi="Times New Roman" w:cs="Times New Roman"/>
                <w:shd w:val="clear" w:color="auto" w:fill="FFFFFF"/>
                <w:lang w:val="en-GB"/>
              </w:rPr>
              <w:t>Gemmell HA,</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Hayes BM.</w:t>
            </w:r>
            <w:r w:rsidRPr="00DE5D84">
              <w:rPr>
                <w:rFonts w:ascii="Times New Roman" w:hAnsi="Times New Roman" w:cs="Times New Roman"/>
                <w:lang w:val="en-GB"/>
              </w:rPr>
              <w:t xml:space="preserve"> Patient satisfaction with chiropractic physicians in an independent physicians' association. </w:t>
            </w:r>
            <w:r w:rsidRPr="00DE5D84">
              <w:rPr>
                <w:rFonts w:ascii="Times New Roman" w:hAnsi="Times New Roman" w:cs="Times New Roman"/>
                <w:shd w:val="clear" w:color="auto" w:fill="FFFFFF"/>
                <w:lang w:val="en-GB"/>
              </w:rPr>
              <w:t>J Manipulative Physiol Ther.</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2001</w:t>
            </w:r>
            <w:proofErr w:type="gramStart"/>
            <w:r w:rsidRPr="00DE5D84">
              <w:rPr>
                <w:rFonts w:ascii="Times New Roman" w:hAnsi="Times New Roman" w:cs="Times New Roman"/>
                <w:shd w:val="clear" w:color="auto" w:fill="FFFFFF"/>
                <w:lang w:val="en-GB"/>
              </w:rPr>
              <w:t>;24</w:t>
            </w:r>
            <w:proofErr w:type="gramEnd"/>
            <w:r w:rsidRPr="00DE5D84">
              <w:rPr>
                <w:rFonts w:ascii="Times New Roman" w:hAnsi="Times New Roman" w:cs="Times New Roman"/>
                <w:shd w:val="clear" w:color="auto" w:fill="FFFFFF"/>
                <w:lang w:val="en-GB"/>
              </w:rPr>
              <w:t>(9):556-9.</w:t>
            </w:r>
          </w:p>
        </w:tc>
        <w:tc>
          <w:tcPr>
            <w:tcW w:w="4678" w:type="dxa"/>
            <w:tcBorders>
              <w:top w:val="nil"/>
              <w:left w:val="nil"/>
              <w:bottom w:val="nil"/>
            </w:tcBorders>
          </w:tcPr>
          <w:p w14:paraId="12411E81" w14:textId="0EB2152E" w:rsidR="00D81657" w:rsidRPr="00DE5D84" w:rsidRDefault="00D81657"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No physiotherapy treatment (chiropractic)</w:t>
            </w:r>
          </w:p>
        </w:tc>
      </w:tr>
      <w:tr w:rsidR="002E722F" w:rsidRPr="00DE5D84" w14:paraId="57076B8C" w14:textId="77777777" w:rsidTr="002E722F">
        <w:tc>
          <w:tcPr>
            <w:tcW w:w="9180" w:type="dxa"/>
            <w:tcBorders>
              <w:top w:val="nil"/>
              <w:bottom w:val="nil"/>
              <w:right w:val="nil"/>
            </w:tcBorders>
          </w:tcPr>
          <w:p w14:paraId="63AC0D70" w14:textId="5146FEF3" w:rsidR="0020742A" w:rsidRPr="00DE5D84" w:rsidRDefault="0020742A" w:rsidP="0020742A">
            <w:pPr>
              <w:spacing w:before="20" w:after="20"/>
              <w:outlineLvl w:val="0"/>
              <w:rPr>
                <w:rFonts w:ascii="Times New Roman" w:hAnsi="Times New Roman" w:cs="Times New Roman"/>
                <w:shd w:val="clear" w:color="auto" w:fill="FFFFFF"/>
                <w:lang w:val="en-GB"/>
              </w:rPr>
            </w:pPr>
            <w:r w:rsidRPr="00DE5D84">
              <w:rPr>
                <w:rFonts w:ascii="Times New Roman" w:hAnsi="Times New Roman" w:cs="Times New Roman"/>
                <w:shd w:val="clear" w:color="auto" w:fill="F7F7F7"/>
                <w:lang w:val="en-GB"/>
              </w:rPr>
              <w:t xml:space="preserve">Greig A, Bainbridge L, Bedard-Gautrais C, Gris A, Kramer T, Mak M, St Martin J. </w:t>
            </w:r>
            <w:r w:rsidRPr="00DE5D84">
              <w:rPr>
                <w:rFonts w:ascii="Times New Roman" w:hAnsi="Times New Roman" w:cs="Times New Roman"/>
                <w:lang w:val="en-GB"/>
              </w:rPr>
              <w:t xml:space="preserve">An evaluation of patient-centred care elements that influence patient satisfaction in physiotherapy practice: a systematic review. </w:t>
            </w:r>
            <w:r w:rsidRPr="00DE5D84">
              <w:rPr>
                <w:rFonts w:ascii="Times New Roman" w:hAnsi="Times New Roman" w:cs="Times New Roman"/>
                <w:shd w:val="clear" w:color="auto" w:fill="FFFFFF"/>
                <w:lang w:val="en-GB"/>
              </w:rPr>
              <w:t>Physiother. 2015</w:t>
            </w:r>
            <w:proofErr w:type="gramStart"/>
            <w:r w:rsidRPr="00DE5D84">
              <w:rPr>
                <w:rFonts w:ascii="Times New Roman" w:hAnsi="Times New Roman" w:cs="Times New Roman"/>
                <w:shd w:val="clear" w:color="auto" w:fill="FFFFFF"/>
                <w:lang w:val="en-GB"/>
              </w:rPr>
              <w:t>;101</w:t>
            </w:r>
            <w:proofErr w:type="gramEnd"/>
            <w:r w:rsidRPr="00DE5D84">
              <w:rPr>
                <w:rFonts w:ascii="Times New Roman" w:hAnsi="Times New Roman" w:cs="Times New Roman"/>
                <w:shd w:val="clear" w:color="auto" w:fill="FFFFFF"/>
                <w:lang w:val="en-GB"/>
              </w:rPr>
              <w:t>(1):104.</w:t>
            </w:r>
          </w:p>
        </w:tc>
        <w:tc>
          <w:tcPr>
            <w:tcW w:w="4678" w:type="dxa"/>
            <w:tcBorders>
              <w:top w:val="nil"/>
              <w:left w:val="nil"/>
              <w:bottom w:val="nil"/>
            </w:tcBorders>
          </w:tcPr>
          <w:p w14:paraId="5A8C64E4" w14:textId="22F4A696" w:rsidR="0020742A" w:rsidRPr="00DE5D84" w:rsidRDefault="0020742A"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w:t>
            </w:r>
          </w:p>
        </w:tc>
      </w:tr>
      <w:tr w:rsidR="002E722F" w:rsidRPr="00DE5D84" w14:paraId="5DD5710E" w14:textId="77777777" w:rsidTr="002E722F">
        <w:tc>
          <w:tcPr>
            <w:tcW w:w="9180" w:type="dxa"/>
            <w:tcBorders>
              <w:top w:val="nil"/>
              <w:bottom w:val="nil"/>
              <w:right w:val="nil"/>
            </w:tcBorders>
          </w:tcPr>
          <w:p w14:paraId="482A7BBC" w14:textId="549BB816" w:rsidR="009545F4" w:rsidRPr="00DE5D84" w:rsidRDefault="009545F4" w:rsidP="009545F4">
            <w:pPr>
              <w:spacing w:before="20" w:after="20"/>
              <w:outlineLvl w:val="0"/>
              <w:rPr>
                <w:rFonts w:ascii="Times New Roman" w:hAnsi="Times New Roman" w:cs="Times New Roman"/>
                <w:shd w:val="clear" w:color="auto" w:fill="F7F7F7"/>
                <w:lang w:val="en-GB"/>
              </w:rPr>
            </w:pPr>
            <w:r w:rsidRPr="00DE5D84">
              <w:rPr>
                <w:rFonts w:ascii="Times New Roman" w:hAnsi="Times New Roman" w:cs="Times New Roman"/>
                <w:lang w:val="en-GB"/>
              </w:rPr>
              <w:t>Grønhaug G, Hagfors J, Borch I, Østerås N, Hagen KB. Perceived quality of health care services among people with osteoarthritis – Results from a nationwide survey. Patient Prefer Adherence. 2015</w:t>
            </w:r>
            <w:proofErr w:type="gramStart"/>
            <w:r w:rsidRPr="00DE5D84">
              <w:rPr>
                <w:rFonts w:ascii="Times New Roman" w:hAnsi="Times New Roman" w:cs="Times New Roman"/>
                <w:lang w:val="en-GB"/>
              </w:rPr>
              <w:t>;9:1255</w:t>
            </w:r>
            <w:proofErr w:type="gramEnd"/>
            <w:r w:rsidRPr="00DE5D84">
              <w:rPr>
                <w:rFonts w:ascii="Times New Roman" w:hAnsi="Times New Roman" w:cs="Times New Roman"/>
                <w:lang w:val="en-GB"/>
              </w:rPr>
              <w:t>-61.</w:t>
            </w:r>
          </w:p>
        </w:tc>
        <w:tc>
          <w:tcPr>
            <w:tcW w:w="4678" w:type="dxa"/>
            <w:tcBorders>
              <w:top w:val="nil"/>
              <w:left w:val="nil"/>
              <w:bottom w:val="nil"/>
            </w:tcBorders>
          </w:tcPr>
          <w:p w14:paraId="20D9C7DF" w14:textId="38506FFA" w:rsidR="009545F4" w:rsidRPr="00DE5D84" w:rsidRDefault="009545F4"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 rheumatological/inflammatory disease (osteoarthritis)</w:t>
            </w:r>
          </w:p>
        </w:tc>
      </w:tr>
      <w:tr w:rsidR="002E722F" w:rsidRPr="00DE5D84" w14:paraId="4A666D2E" w14:textId="77777777" w:rsidTr="002E722F">
        <w:tc>
          <w:tcPr>
            <w:tcW w:w="9180" w:type="dxa"/>
            <w:tcBorders>
              <w:top w:val="nil"/>
              <w:bottom w:val="nil"/>
              <w:right w:val="nil"/>
            </w:tcBorders>
          </w:tcPr>
          <w:p w14:paraId="75B4CF47" w14:textId="2422640F" w:rsidR="00612E23" w:rsidRPr="00DE5D84" w:rsidRDefault="00612E23" w:rsidP="00612E23">
            <w:pPr>
              <w:spacing w:before="20" w:after="20"/>
              <w:outlineLvl w:val="0"/>
              <w:rPr>
                <w:rFonts w:ascii="Times New Roman" w:hAnsi="Times New Roman" w:cs="Times New Roman"/>
                <w:lang w:val="en-GB"/>
              </w:rPr>
            </w:pPr>
            <w:r w:rsidRPr="00DE5D84">
              <w:rPr>
                <w:rFonts w:ascii="Times New Roman" w:hAnsi="Times New Roman" w:cs="Times New Roman"/>
                <w:shd w:val="clear" w:color="auto" w:fill="FFFFFF"/>
                <w:lang w:val="en-GB"/>
              </w:rPr>
              <w:t>Hills R,</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Kitchen S.</w:t>
            </w:r>
            <w:r w:rsidRPr="00DE5D84">
              <w:rPr>
                <w:rFonts w:ascii="Times New Roman" w:eastAsia="Times New Roman" w:hAnsi="Times New Roman" w:cs="Times New Roman"/>
                <w:lang w:val="en-GB" w:eastAsia="it-IT"/>
              </w:rPr>
              <w:t xml:space="preserve"> Toward a theory of patient satisfaction with physiotherapy: exploring the concept of satisfaction. Physiother Theory Pract. 2007</w:t>
            </w:r>
            <w:proofErr w:type="gramStart"/>
            <w:r w:rsidRPr="00DE5D84">
              <w:rPr>
                <w:rFonts w:ascii="Times New Roman" w:eastAsia="Times New Roman" w:hAnsi="Times New Roman" w:cs="Times New Roman"/>
                <w:lang w:val="en-GB" w:eastAsia="it-IT"/>
              </w:rPr>
              <w:t>;23</w:t>
            </w:r>
            <w:proofErr w:type="gramEnd"/>
            <w:r w:rsidRPr="00DE5D84">
              <w:rPr>
                <w:rFonts w:ascii="Times New Roman" w:eastAsia="Times New Roman" w:hAnsi="Times New Roman" w:cs="Times New Roman"/>
                <w:lang w:val="en-GB" w:eastAsia="it-IT"/>
              </w:rPr>
              <w:t>(5):243-54.</w:t>
            </w:r>
          </w:p>
        </w:tc>
        <w:tc>
          <w:tcPr>
            <w:tcW w:w="4678" w:type="dxa"/>
            <w:tcBorders>
              <w:top w:val="nil"/>
              <w:left w:val="nil"/>
              <w:bottom w:val="nil"/>
            </w:tcBorders>
          </w:tcPr>
          <w:p w14:paraId="3480C085" w14:textId="3DAE13A4" w:rsidR="00612E23" w:rsidRPr="00DE5D84" w:rsidRDefault="00612E23"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w:t>
            </w:r>
          </w:p>
        </w:tc>
      </w:tr>
      <w:tr w:rsidR="002E722F" w:rsidRPr="00DE5D84" w14:paraId="06528473" w14:textId="77777777" w:rsidTr="002E722F">
        <w:tc>
          <w:tcPr>
            <w:tcW w:w="9180" w:type="dxa"/>
            <w:tcBorders>
              <w:top w:val="nil"/>
              <w:bottom w:val="nil"/>
              <w:right w:val="nil"/>
            </w:tcBorders>
          </w:tcPr>
          <w:p w14:paraId="6DA74BB7" w14:textId="2E8B5917" w:rsidR="00FC343B" w:rsidRPr="00DE5D84" w:rsidRDefault="00FC343B" w:rsidP="00FC343B">
            <w:pPr>
              <w:spacing w:before="20" w:after="20"/>
              <w:outlineLvl w:val="0"/>
              <w:rPr>
                <w:rFonts w:ascii="Times New Roman" w:hAnsi="Times New Roman" w:cs="Times New Roman"/>
                <w:lang w:val="en-GB"/>
              </w:rPr>
            </w:pPr>
            <w:r w:rsidRPr="00DE5D84">
              <w:rPr>
                <w:rFonts w:ascii="Times New Roman" w:hAnsi="Times New Roman" w:cs="Times New Roman"/>
                <w:lang w:val="en-GB"/>
              </w:rPr>
              <w:t xml:space="preserve">Hills R, Kitchen S. Satisfaction with outpatient physiotherapy a survey comparing the views of patients with acute and chronic musculoskeletal conditions. </w:t>
            </w:r>
            <w:r w:rsidRPr="00DE5D84">
              <w:rPr>
                <w:rFonts w:ascii="Times New Roman" w:hAnsi="Times New Roman" w:cs="Times New Roman"/>
                <w:shd w:val="clear" w:color="auto" w:fill="FFFFFF"/>
                <w:lang w:val="en-GB"/>
              </w:rPr>
              <w:t>Physiother Theory Pract.</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2007</w:t>
            </w:r>
            <w:proofErr w:type="gramStart"/>
            <w:r w:rsidRPr="00DE5D84">
              <w:rPr>
                <w:rFonts w:ascii="Times New Roman" w:hAnsi="Times New Roman" w:cs="Times New Roman"/>
                <w:shd w:val="clear" w:color="auto" w:fill="FFFFFF"/>
                <w:lang w:val="en-GB"/>
              </w:rPr>
              <w:t>;23</w:t>
            </w:r>
            <w:proofErr w:type="gramEnd"/>
            <w:r w:rsidRPr="00DE5D84">
              <w:rPr>
                <w:rFonts w:ascii="Times New Roman" w:hAnsi="Times New Roman" w:cs="Times New Roman"/>
                <w:shd w:val="clear" w:color="auto" w:fill="FFFFFF"/>
                <w:lang w:val="en-GB"/>
              </w:rPr>
              <w:t>(1):21-36.</w:t>
            </w:r>
          </w:p>
        </w:tc>
        <w:tc>
          <w:tcPr>
            <w:tcW w:w="4678" w:type="dxa"/>
            <w:tcBorders>
              <w:top w:val="nil"/>
              <w:left w:val="nil"/>
              <w:bottom w:val="nil"/>
            </w:tcBorders>
          </w:tcPr>
          <w:p w14:paraId="46109C8C" w14:textId="43ED6EF3" w:rsidR="00FC343B" w:rsidRPr="00DE5D84" w:rsidRDefault="00FC343B"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w:t>
            </w:r>
          </w:p>
        </w:tc>
      </w:tr>
      <w:tr w:rsidR="002E722F" w:rsidRPr="00DE5D84" w14:paraId="01FBBF40" w14:textId="77777777" w:rsidTr="002E722F">
        <w:tc>
          <w:tcPr>
            <w:tcW w:w="9180" w:type="dxa"/>
            <w:tcBorders>
              <w:top w:val="nil"/>
              <w:bottom w:val="nil"/>
              <w:right w:val="nil"/>
            </w:tcBorders>
          </w:tcPr>
          <w:p w14:paraId="5EE3A00A" w14:textId="5754B509" w:rsidR="0006417D" w:rsidRPr="00DE5D84" w:rsidRDefault="0006417D" w:rsidP="0006417D">
            <w:pPr>
              <w:spacing w:before="20" w:after="20"/>
              <w:outlineLvl w:val="0"/>
              <w:rPr>
                <w:rFonts w:ascii="Times New Roman" w:hAnsi="Times New Roman" w:cs="Times New Roman"/>
                <w:shd w:val="clear" w:color="auto" w:fill="FFFFFF"/>
                <w:lang w:val="en-GB"/>
              </w:rPr>
            </w:pPr>
            <w:r w:rsidRPr="00DE5D84">
              <w:rPr>
                <w:rFonts w:ascii="Times New Roman" w:hAnsi="Times New Roman" w:cs="Times New Roman"/>
                <w:lang w:val="en-GB"/>
              </w:rPr>
              <w:t xml:space="preserve">Hush JM, Kirsten Cameron K, Mackey M. Patient satisfaction with musculoskeletal physiotherapy care in Australia an international comparison. </w:t>
            </w:r>
            <w:r w:rsidRPr="00DE5D84">
              <w:rPr>
                <w:rFonts w:ascii="Times New Roman" w:hAnsi="Times New Roman" w:cs="Times New Roman"/>
                <w:shd w:val="clear" w:color="auto" w:fill="FFFFFF"/>
                <w:lang w:val="en-GB"/>
              </w:rPr>
              <w:t>J Man Manip Ther.</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2012</w:t>
            </w:r>
            <w:proofErr w:type="gramStart"/>
            <w:r w:rsidRPr="00DE5D84">
              <w:rPr>
                <w:rFonts w:ascii="Times New Roman" w:hAnsi="Times New Roman" w:cs="Times New Roman"/>
                <w:shd w:val="clear" w:color="auto" w:fill="FFFFFF"/>
                <w:lang w:val="en-GB"/>
              </w:rPr>
              <w:t>;20</w:t>
            </w:r>
            <w:proofErr w:type="gramEnd"/>
            <w:r w:rsidRPr="00DE5D84">
              <w:rPr>
                <w:rFonts w:ascii="Times New Roman" w:hAnsi="Times New Roman" w:cs="Times New Roman"/>
                <w:shd w:val="clear" w:color="auto" w:fill="FFFFFF"/>
                <w:lang w:val="en-GB"/>
              </w:rPr>
              <w:t>(4):201-8</w:t>
            </w:r>
            <w:r w:rsidRPr="00DE5D84">
              <w:rPr>
                <w:rFonts w:ascii="Times New Roman" w:hAnsi="Times New Roman" w:cs="Times New Roman"/>
                <w:lang w:val="en-GB"/>
              </w:rPr>
              <w:t>.</w:t>
            </w:r>
          </w:p>
        </w:tc>
        <w:tc>
          <w:tcPr>
            <w:tcW w:w="4678" w:type="dxa"/>
            <w:tcBorders>
              <w:top w:val="nil"/>
              <w:left w:val="nil"/>
              <w:bottom w:val="nil"/>
            </w:tcBorders>
          </w:tcPr>
          <w:p w14:paraId="5D7F9173" w14:textId="2AB063DA" w:rsidR="0006417D" w:rsidRPr="00DE5D84" w:rsidRDefault="0006417D"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w:t>
            </w:r>
          </w:p>
        </w:tc>
      </w:tr>
      <w:tr w:rsidR="002E722F" w:rsidRPr="00DE5D84" w14:paraId="12C6C71D" w14:textId="77777777" w:rsidTr="002E722F">
        <w:tc>
          <w:tcPr>
            <w:tcW w:w="9180" w:type="dxa"/>
            <w:tcBorders>
              <w:top w:val="nil"/>
              <w:bottom w:val="nil"/>
              <w:right w:val="nil"/>
            </w:tcBorders>
          </w:tcPr>
          <w:p w14:paraId="003662ED" w14:textId="1A0F07E2" w:rsidR="00F84A0F" w:rsidRPr="00DE5D84" w:rsidRDefault="00A9298B" w:rsidP="00A9298B">
            <w:pPr>
              <w:spacing w:before="20" w:after="20"/>
              <w:outlineLvl w:val="0"/>
              <w:rPr>
                <w:rFonts w:ascii="Times New Roman" w:hAnsi="Times New Roman" w:cs="Times New Roman"/>
                <w:lang w:val="en-GB"/>
              </w:rPr>
            </w:pPr>
            <w:r w:rsidRPr="00DE5D84">
              <w:rPr>
                <w:rFonts w:ascii="Times New Roman" w:hAnsi="Times New Roman" w:cs="Times New Roman"/>
                <w:lang w:val="en-GB"/>
              </w:rPr>
              <w:t>Hush JM, Lee H, Yung V, Adams R, Mackey M, Wand BM, Nelson R, Beattie P. Intercultural comparison of patient satisfaction with physiotherapy care in Australia and Korea an exploratory factor analysis. J Man Manip Ther. 2013</w:t>
            </w:r>
            <w:proofErr w:type="gramStart"/>
            <w:r w:rsidRPr="00DE5D84">
              <w:rPr>
                <w:rFonts w:ascii="Times New Roman" w:hAnsi="Times New Roman" w:cs="Times New Roman"/>
                <w:lang w:val="en-GB"/>
              </w:rPr>
              <w:t>;21</w:t>
            </w:r>
            <w:proofErr w:type="gramEnd"/>
            <w:r w:rsidRPr="00DE5D84">
              <w:rPr>
                <w:rFonts w:ascii="Times New Roman" w:hAnsi="Times New Roman" w:cs="Times New Roman"/>
                <w:lang w:val="en-GB"/>
              </w:rPr>
              <w:t>(2):103-12.</w:t>
            </w:r>
          </w:p>
        </w:tc>
        <w:tc>
          <w:tcPr>
            <w:tcW w:w="4678" w:type="dxa"/>
            <w:tcBorders>
              <w:top w:val="nil"/>
              <w:left w:val="nil"/>
              <w:bottom w:val="nil"/>
            </w:tcBorders>
          </w:tcPr>
          <w:p w14:paraId="417DD0F9" w14:textId="714B9104" w:rsidR="00F84A0F" w:rsidRPr="00DE5D84" w:rsidRDefault="00F84A0F"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w:t>
            </w:r>
          </w:p>
        </w:tc>
      </w:tr>
      <w:tr w:rsidR="002E722F" w:rsidRPr="00DE5D84" w14:paraId="6E564363" w14:textId="77777777" w:rsidTr="002E722F">
        <w:tc>
          <w:tcPr>
            <w:tcW w:w="9180" w:type="dxa"/>
            <w:tcBorders>
              <w:top w:val="nil"/>
              <w:bottom w:val="nil"/>
              <w:right w:val="nil"/>
            </w:tcBorders>
          </w:tcPr>
          <w:p w14:paraId="70C15528" w14:textId="02601A30" w:rsidR="004D716A" w:rsidRPr="00DE5D84" w:rsidRDefault="004D716A" w:rsidP="004D716A">
            <w:pPr>
              <w:spacing w:before="20" w:after="20"/>
              <w:outlineLvl w:val="0"/>
              <w:rPr>
                <w:rFonts w:ascii="Times New Roman" w:hAnsi="Times New Roman" w:cs="Times New Roman"/>
                <w:lang w:val="en-GB"/>
              </w:rPr>
            </w:pPr>
            <w:r w:rsidRPr="00DE5D84">
              <w:rPr>
                <w:rFonts w:ascii="Times New Roman" w:hAnsi="Times New Roman" w:cs="Times New Roman"/>
                <w:lang w:val="en-GB"/>
              </w:rPr>
              <w:t>Juby AG, Skeith K, Davis P. Patients' awareness, utilization, and satisfaction with treatment modalities for the management of their osteoarthritis. Clin Rheumatol. 2005</w:t>
            </w:r>
            <w:proofErr w:type="gramStart"/>
            <w:r w:rsidRPr="00DE5D84">
              <w:rPr>
                <w:rFonts w:ascii="Times New Roman" w:hAnsi="Times New Roman" w:cs="Times New Roman"/>
                <w:lang w:val="en-GB"/>
              </w:rPr>
              <w:t>;24</w:t>
            </w:r>
            <w:proofErr w:type="gramEnd"/>
            <w:r w:rsidRPr="00DE5D84">
              <w:rPr>
                <w:rFonts w:ascii="Times New Roman" w:hAnsi="Times New Roman" w:cs="Times New Roman"/>
                <w:lang w:val="en-GB"/>
              </w:rPr>
              <w:t>(5):535-8.</w:t>
            </w:r>
          </w:p>
        </w:tc>
        <w:tc>
          <w:tcPr>
            <w:tcW w:w="4678" w:type="dxa"/>
            <w:tcBorders>
              <w:top w:val="nil"/>
              <w:left w:val="nil"/>
              <w:bottom w:val="nil"/>
            </w:tcBorders>
          </w:tcPr>
          <w:p w14:paraId="43ECCBE1" w14:textId="631A4878" w:rsidR="004D716A" w:rsidRPr="00DE5D84" w:rsidRDefault="004D716A"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 rheumatological/inflammatory (osteoarthritis)</w:t>
            </w:r>
          </w:p>
        </w:tc>
      </w:tr>
      <w:tr w:rsidR="002E722F" w:rsidRPr="00DE5D84" w14:paraId="07FB68A3" w14:textId="77777777" w:rsidTr="002E722F">
        <w:tc>
          <w:tcPr>
            <w:tcW w:w="9180" w:type="dxa"/>
            <w:tcBorders>
              <w:top w:val="nil"/>
              <w:bottom w:val="nil"/>
              <w:right w:val="nil"/>
            </w:tcBorders>
          </w:tcPr>
          <w:p w14:paraId="6D9A48C8" w14:textId="6C16BE12" w:rsidR="0005457A" w:rsidRPr="00DE5D84" w:rsidRDefault="0005457A" w:rsidP="0005457A">
            <w:pPr>
              <w:spacing w:before="20" w:after="20"/>
              <w:outlineLvl w:val="0"/>
              <w:rPr>
                <w:rFonts w:ascii="Times New Roman" w:hAnsi="Times New Roman" w:cs="Times New Roman"/>
                <w:lang w:val="en-GB"/>
              </w:rPr>
            </w:pPr>
            <w:r w:rsidRPr="00DE5D84">
              <w:rPr>
                <w:rFonts w:ascii="Times New Roman" w:hAnsi="Times New Roman" w:cs="Times New Roman"/>
                <w:lang w:val="en-GB"/>
              </w:rPr>
              <w:t>Keus SH, Bloem BR, Verbaan D, de Jonge PA, Hofman M, van Hilten BJ, Munneke M. Physiotherapy in Parkinson's disease: Utilisation and patient satisfaction. J Neurol. 2004</w:t>
            </w:r>
            <w:proofErr w:type="gramStart"/>
            <w:r w:rsidRPr="00DE5D84">
              <w:rPr>
                <w:rFonts w:ascii="Times New Roman" w:hAnsi="Times New Roman" w:cs="Times New Roman"/>
                <w:lang w:val="en-GB"/>
              </w:rPr>
              <w:t>;251</w:t>
            </w:r>
            <w:proofErr w:type="gramEnd"/>
            <w:r w:rsidRPr="00DE5D84">
              <w:rPr>
                <w:rFonts w:ascii="Times New Roman" w:hAnsi="Times New Roman" w:cs="Times New Roman"/>
                <w:lang w:val="en-GB"/>
              </w:rPr>
              <w:t>(6):680-7.</w:t>
            </w:r>
          </w:p>
        </w:tc>
        <w:tc>
          <w:tcPr>
            <w:tcW w:w="4678" w:type="dxa"/>
            <w:tcBorders>
              <w:top w:val="nil"/>
              <w:left w:val="nil"/>
              <w:bottom w:val="nil"/>
            </w:tcBorders>
          </w:tcPr>
          <w:p w14:paraId="52E72175" w14:textId="7459AB68" w:rsidR="0005457A" w:rsidRPr="00DE5D84" w:rsidRDefault="0005457A"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 neurological disease (Parkinson's disease)</w:t>
            </w:r>
          </w:p>
        </w:tc>
      </w:tr>
      <w:tr w:rsidR="002E722F" w:rsidRPr="00DE5D84" w14:paraId="3392EA17" w14:textId="77777777" w:rsidTr="002E722F">
        <w:tc>
          <w:tcPr>
            <w:tcW w:w="9180" w:type="dxa"/>
            <w:tcBorders>
              <w:top w:val="nil"/>
              <w:bottom w:val="nil"/>
              <w:right w:val="nil"/>
            </w:tcBorders>
          </w:tcPr>
          <w:p w14:paraId="127041E0" w14:textId="407A5709" w:rsidR="00301ECB" w:rsidRPr="00DE5D84" w:rsidRDefault="00301ECB" w:rsidP="00301ECB">
            <w:pPr>
              <w:spacing w:before="20" w:after="20"/>
              <w:outlineLvl w:val="0"/>
              <w:rPr>
                <w:rFonts w:ascii="Times New Roman" w:hAnsi="Times New Roman" w:cs="Times New Roman"/>
                <w:lang w:val="en-GB"/>
              </w:rPr>
            </w:pPr>
            <w:r w:rsidRPr="00DE5D84">
              <w:rPr>
                <w:rFonts w:ascii="Times New Roman" w:hAnsi="Times New Roman" w:cs="Times New Roman"/>
                <w:lang w:val="en-GB"/>
              </w:rPr>
              <w:t>Kim KW, Cho KJ, Kim SW, Lee SH, An MH, Im JH. A nation-wide, outpatient-based survey on the pain, disability, and satisfaction of patients with osteoporotic vertebral compression fractures. Asian Spine J. 2013</w:t>
            </w:r>
            <w:proofErr w:type="gramStart"/>
            <w:r w:rsidRPr="00DE5D84">
              <w:rPr>
                <w:rFonts w:ascii="Times New Roman" w:hAnsi="Times New Roman" w:cs="Times New Roman"/>
                <w:lang w:val="en-GB"/>
              </w:rPr>
              <w:t>;7</w:t>
            </w:r>
            <w:proofErr w:type="gramEnd"/>
            <w:r w:rsidRPr="00DE5D84">
              <w:rPr>
                <w:rFonts w:ascii="Times New Roman" w:hAnsi="Times New Roman" w:cs="Times New Roman"/>
                <w:lang w:val="en-GB"/>
              </w:rPr>
              <w:t>(4):301-7.</w:t>
            </w:r>
          </w:p>
        </w:tc>
        <w:tc>
          <w:tcPr>
            <w:tcW w:w="4678" w:type="dxa"/>
            <w:tcBorders>
              <w:top w:val="nil"/>
              <w:left w:val="nil"/>
              <w:bottom w:val="nil"/>
            </w:tcBorders>
          </w:tcPr>
          <w:p w14:paraId="779BEAFD" w14:textId="65B72D98" w:rsidR="00301ECB" w:rsidRPr="00DE5D84" w:rsidRDefault="00301ECB"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 specific diagnosis (osteoporotic vertebral compression fractures)</w:t>
            </w:r>
          </w:p>
        </w:tc>
      </w:tr>
      <w:tr w:rsidR="002E722F" w:rsidRPr="00DE5D84" w14:paraId="34B621BC" w14:textId="77777777" w:rsidTr="002E722F">
        <w:tc>
          <w:tcPr>
            <w:tcW w:w="9180" w:type="dxa"/>
            <w:tcBorders>
              <w:top w:val="nil"/>
              <w:bottom w:val="nil"/>
              <w:right w:val="nil"/>
            </w:tcBorders>
          </w:tcPr>
          <w:p w14:paraId="37B2C961" w14:textId="1255BF51" w:rsidR="00434DD7" w:rsidRPr="00DE5D84" w:rsidRDefault="00434DD7" w:rsidP="00434DD7">
            <w:pPr>
              <w:spacing w:before="20" w:after="20"/>
              <w:outlineLvl w:val="0"/>
              <w:rPr>
                <w:rFonts w:ascii="Times New Roman" w:hAnsi="Times New Roman" w:cs="Times New Roman"/>
                <w:lang w:val="en-GB"/>
              </w:rPr>
            </w:pPr>
            <w:r w:rsidRPr="00DE5D84">
              <w:rPr>
                <w:rFonts w:ascii="Times New Roman" w:hAnsi="Times New Roman" w:cs="Times New Roman"/>
                <w:lang w:val="en-GB"/>
              </w:rPr>
              <w:t xml:space="preserve">Knight PK, Cheng AN, Lee GM. Results of a survey of client satisfaction with outpatient physiotherapy care. </w:t>
            </w:r>
            <w:r w:rsidRPr="00DE5D84">
              <w:rPr>
                <w:rFonts w:ascii="Times New Roman" w:hAnsi="Times New Roman" w:cs="Times New Roman"/>
                <w:shd w:val="clear" w:color="auto" w:fill="FFFFFF"/>
                <w:lang w:val="en-GB"/>
              </w:rPr>
              <w:t>Physiother Theory Pract.</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2010</w:t>
            </w:r>
            <w:proofErr w:type="gramStart"/>
            <w:r w:rsidRPr="00DE5D84">
              <w:rPr>
                <w:rFonts w:ascii="Times New Roman" w:hAnsi="Times New Roman" w:cs="Times New Roman"/>
                <w:shd w:val="clear" w:color="auto" w:fill="FFFFFF"/>
                <w:lang w:val="en-GB"/>
              </w:rPr>
              <w:t>;26</w:t>
            </w:r>
            <w:proofErr w:type="gramEnd"/>
            <w:r w:rsidRPr="00DE5D84">
              <w:rPr>
                <w:rFonts w:ascii="Times New Roman" w:hAnsi="Times New Roman" w:cs="Times New Roman"/>
                <w:shd w:val="clear" w:color="auto" w:fill="FFFFFF"/>
                <w:lang w:val="en-GB"/>
              </w:rPr>
              <w:t>(5):297-307.</w:t>
            </w:r>
          </w:p>
        </w:tc>
        <w:tc>
          <w:tcPr>
            <w:tcW w:w="4678" w:type="dxa"/>
            <w:tcBorders>
              <w:top w:val="nil"/>
              <w:left w:val="nil"/>
              <w:bottom w:val="nil"/>
            </w:tcBorders>
          </w:tcPr>
          <w:p w14:paraId="60E462FB" w14:textId="04299635" w:rsidR="00434DD7" w:rsidRPr="00DE5D84" w:rsidRDefault="00434DD7"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w:t>
            </w:r>
          </w:p>
        </w:tc>
      </w:tr>
      <w:tr w:rsidR="002E722F" w:rsidRPr="00DE5D84" w14:paraId="37C80EC0" w14:textId="77777777" w:rsidTr="002E722F">
        <w:tc>
          <w:tcPr>
            <w:tcW w:w="9180" w:type="dxa"/>
            <w:tcBorders>
              <w:top w:val="nil"/>
              <w:bottom w:val="nil"/>
              <w:right w:val="nil"/>
            </w:tcBorders>
          </w:tcPr>
          <w:p w14:paraId="079267B3" w14:textId="4A5EDE4D" w:rsidR="00434DD7" w:rsidRPr="00DE5D84" w:rsidRDefault="00434DD7" w:rsidP="00434DD7">
            <w:pPr>
              <w:spacing w:before="20" w:after="20"/>
              <w:outlineLvl w:val="0"/>
              <w:rPr>
                <w:rFonts w:ascii="Times New Roman" w:hAnsi="Times New Roman" w:cs="Times New Roman"/>
                <w:lang w:val="en-GB"/>
              </w:rPr>
            </w:pPr>
            <w:r w:rsidRPr="00DE5D84">
              <w:rPr>
                <w:rFonts w:ascii="Times New Roman" w:hAnsi="Times New Roman" w:cs="Times New Roman"/>
                <w:lang w:val="en-GB"/>
              </w:rPr>
              <w:t>Ku JH, Danve A, Pang H, Choi D, Rosenbaum JT. Determinants of patient satisfaction in an academic rheumatology practice. J Clin Rheumatol. 2015</w:t>
            </w:r>
            <w:proofErr w:type="gramStart"/>
            <w:r w:rsidRPr="00DE5D84">
              <w:rPr>
                <w:rFonts w:ascii="Times New Roman" w:hAnsi="Times New Roman" w:cs="Times New Roman"/>
                <w:lang w:val="en-GB"/>
              </w:rPr>
              <w:t>;21</w:t>
            </w:r>
            <w:proofErr w:type="gramEnd"/>
            <w:r w:rsidRPr="00DE5D84">
              <w:rPr>
                <w:rFonts w:ascii="Times New Roman" w:hAnsi="Times New Roman" w:cs="Times New Roman"/>
                <w:lang w:val="en-GB"/>
              </w:rPr>
              <w:t>(5):256-6.</w:t>
            </w:r>
          </w:p>
        </w:tc>
        <w:tc>
          <w:tcPr>
            <w:tcW w:w="4678" w:type="dxa"/>
            <w:tcBorders>
              <w:top w:val="nil"/>
              <w:left w:val="nil"/>
              <w:bottom w:val="nil"/>
            </w:tcBorders>
          </w:tcPr>
          <w:p w14:paraId="16A0F447" w14:textId="175952A0" w:rsidR="00434DD7" w:rsidRPr="00DE5D84" w:rsidRDefault="00434DD7"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 xml:space="preserve">Quantitative method; rheumatological/inflammatory diseases </w:t>
            </w:r>
          </w:p>
        </w:tc>
      </w:tr>
      <w:tr w:rsidR="002E722F" w:rsidRPr="00DE5D84" w14:paraId="0F4DB513" w14:textId="77777777" w:rsidTr="002E722F">
        <w:tc>
          <w:tcPr>
            <w:tcW w:w="9180" w:type="dxa"/>
            <w:tcBorders>
              <w:top w:val="nil"/>
              <w:bottom w:val="nil"/>
              <w:right w:val="nil"/>
            </w:tcBorders>
          </w:tcPr>
          <w:p w14:paraId="33C8338F" w14:textId="15943F67" w:rsidR="004F7C34" w:rsidRPr="00DE5D84" w:rsidRDefault="004F7C34" w:rsidP="004F7C34">
            <w:pPr>
              <w:spacing w:before="20" w:after="20"/>
              <w:outlineLvl w:val="0"/>
              <w:rPr>
                <w:rFonts w:ascii="Times New Roman" w:hAnsi="Times New Roman" w:cs="Times New Roman"/>
                <w:lang w:val="en-GB"/>
              </w:rPr>
            </w:pPr>
            <w:r w:rsidRPr="00DE5D84">
              <w:rPr>
                <w:rFonts w:ascii="Times New Roman" w:hAnsi="Times New Roman" w:cs="Times New Roman"/>
                <w:lang w:val="en-GB"/>
              </w:rPr>
              <w:t xml:space="preserve">Larsson MEH, Kreuter M. Is patient responsibility for managing musculoskeletal disorders related to self-reported better outcome of physiotherapy treatment. </w:t>
            </w:r>
            <w:r w:rsidRPr="00DE5D84">
              <w:rPr>
                <w:rFonts w:ascii="Times New Roman" w:hAnsi="Times New Roman" w:cs="Times New Roman"/>
                <w:shd w:val="clear" w:color="auto" w:fill="FFFFFF"/>
                <w:lang w:val="en-GB"/>
              </w:rPr>
              <w:t>Physiother Theory Pract.</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2010</w:t>
            </w:r>
            <w:proofErr w:type="gramStart"/>
            <w:r w:rsidRPr="00DE5D84">
              <w:rPr>
                <w:rFonts w:ascii="Times New Roman" w:hAnsi="Times New Roman" w:cs="Times New Roman"/>
                <w:shd w:val="clear" w:color="auto" w:fill="FFFFFF"/>
                <w:lang w:val="en-GB"/>
              </w:rPr>
              <w:t>;26</w:t>
            </w:r>
            <w:proofErr w:type="gramEnd"/>
            <w:r w:rsidRPr="00DE5D84">
              <w:rPr>
                <w:rFonts w:ascii="Times New Roman" w:hAnsi="Times New Roman" w:cs="Times New Roman"/>
                <w:shd w:val="clear" w:color="auto" w:fill="FFFFFF"/>
                <w:lang w:val="en-GB"/>
              </w:rPr>
              <w:t>(5):308-17.</w:t>
            </w:r>
          </w:p>
        </w:tc>
        <w:tc>
          <w:tcPr>
            <w:tcW w:w="4678" w:type="dxa"/>
            <w:tcBorders>
              <w:top w:val="nil"/>
              <w:left w:val="nil"/>
              <w:bottom w:val="nil"/>
            </w:tcBorders>
          </w:tcPr>
          <w:p w14:paraId="226ECA25" w14:textId="2FE7A8FA" w:rsidR="004F7C34" w:rsidRPr="00DE5D84" w:rsidRDefault="004F7C34"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w:t>
            </w:r>
          </w:p>
        </w:tc>
      </w:tr>
      <w:tr w:rsidR="002E722F" w:rsidRPr="00DE5D84" w14:paraId="07F279DF" w14:textId="77777777" w:rsidTr="002E722F">
        <w:tc>
          <w:tcPr>
            <w:tcW w:w="9180" w:type="dxa"/>
            <w:tcBorders>
              <w:top w:val="nil"/>
              <w:bottom w:val="nil"/>
              <w:right w:val="nil"/>
            </w:tcBorders>
          </w:tcPr>
          <w:p w14:paraId="2894D066" w14:textId="3C3F56FD" w:rsidR="004F7C34" w:rsidRPr="00DE5D84" w:rsidRDefault="004F7C34" w:rsidP="004F7C34">
            <w:pPr>
              <w:spacing w:before="20" w:after="20"/>
              <w:outlineLvl w:val="0"/>
              <w:rPr>
                <w:rFonts w:ascii="Times New Roman" w:hAnsi="Times New Roman" w:cs="Times New Roman"/>
                <w:lang w:val="en-GB"/>
              </w:rPr>
            </w:pPr>
            <w:r w:rsidRPr="00DE5D84">
              <w:rPr>
                <w:rFonts w:ascii="Times New Roman" w:hAnsi="Times New Roman" w:cs="Times New Roman"/>
                <w:shd w:val="clear" w:color="auto" w:fill="FFFFFF"/>
                <w:lang w:val="en-GB"/>
              </w:rPr>
              <w:t>Leininger BD,</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Evans R,</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Bronfort G.</w:t>
            </w:r>
            <w:r w:rsidRPr="00DE5D84">
              <w:rPr>
                <w:rFonts w:ascii="Times New Roman" w:hAnsi="Times New Roman" w:cs="Times New Roman"/>
                <w:lang w:val="en-GB"/>
              </w:rPr>
              <w:t xml:space="preserve"> Exploring Patient Satisfaction: A Secondary Analysis of a Randomized Clinical Trial of Spinal Manipulation, Home Exercise, and Medication for Acute and Subacute.</w:t>
            </w:r>
            <w:r w:rsidRPr="00DE5D84">
              <w:rPr>
                <w:rFonts w:ascii="Times New Roman" w:hAnsi="Times New Roman" w:cs="Times New Roman"/>
                <w:shd w:val="clear" w:color="auto" w:fill="FFFFFF"/>
                <w:lang w:val="en-GB"/>
              </w:rPr>
              <w:t xml:space="preserve"> J Manipulative Physiol Ther.</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2014</w:t>
            </w:r>
            <w:proofErr w:type="gramStart"/>
            <w:r w:rsidRPr="00DE5D84">
              <w:rPr>
                <w:rFonts w:ascii="Times New Roman" w:hAnsi="Times New Roman" w:cs="Times New Roman"/>
                <w:shd w:val="clear" w:color="auto" w:fill="FFFFFF"/>
                <w:lang w:val="en-GB"/>
              </w:rPr>
              <w:t>;37</w:t>
            </w:r>
            <w:proofErr w:type="gramEnd"/>
            <w:r w:rsidRPr="00DE5D84">
              <w:rPr>
                <w:rFonts w:ascii="Times New Roman" w:hAnsi="Times New Roman" w:cs="Times New Roman"/>
                <w:shd w:val="clear" w:color="auto" w:fill="FFFFFF"/>
                <w:lang w:val="en-GB"/>
              </w:rPr>
              <w:t>(8):593-601.</w:t>
            </w:r>
          </w:p>
        </w:tc>
        <w:tc>
          <w:tcPr>
            <w:tcW w:w="4678" w:type="dxa"/>
            <w:tcBorders>
              <w:top w:val="nil"/>
              <w:left w:val="nil"/>
              <w:bottom w:val="nil"/>
            </w:tcBorders>
          </w:tcPr>
          <w:p w14:paraId="700B98D1" w14:textId="5D325B40" w:rsidR="004F7C34" w:rsidRPr="00DE5D84" w:rsidRDefault="004F7C34"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w:t>
            </w:r>
          </w:p>
        </w:tc>
      </w:tr>
      <w:tr w:rsidR="002E722F" w:rsidRPr="00DE5D84" w14:paraId="72A41FA0" w14:textId="77777777" w:rsidTr="002E722F">
        <w:tc>
          <w:tcPr>
            <w:tcW w:w="9180" w:type="dxa"/>
            <w:tcBorders>
              <w:top w:val="nil"/>
              <w:bottom w:val="nil"/>
              <w:right w:val="nil"/>
            </w:tcBorders>
          </w:tcPr>
          <w:p w14:paraId="24E3DD87" w14:textId="3CB3C47A" w:rsidR="004F7C34" w:rsidRPr="00DE5D84" w:rsidRDefault="004F7C34" w:rsidP="004F7C34">
            <w:pPr>
              <w:spacing w:before="20" w:after="20"/>
              <w:outlineLvl w:val="0"/>
              <w:rPr>
                <w:rFonts w:ascii="Times New Roman" w:hAnsi="Times New Roman" w:cs="Times New Roman"/>
                <w:shd w:val="clear" w:color="auto" w:fill="FFFFFF"/>
                <w:lang w:val="en-GB"/>
              </w:rPr>
            </w:pPr>
            <w:r w:rsidRPr="00DE5D84">
              <w:rPr>
                <w:rFonts w:ascii="Times New Roman" w:hAnsi="Times New Roman" w:cs="Times New Roman"/>
                <w:lang w:val="en-GB"/>
              </w:rPr>
              <w:t xml:space="preserve">Licciardone J, Gamber R, Cardarelli K. Patient satisfaction and clinical outcomes associated with osteopathic manipulative treatment. </w:t>
            </w:r>
            <w:r w:rsidRPr="00DE5D84">
              <w:rPr>
                <w:rFonts w:ascii="Times New Roman" w:hAnsi="Times New Roman" w:cs="Times New Roman"/>
                <w:shd w:val="clear" w:color="auto" w:fill="FFFFFF"/>
                <w:lang w:val="en-GB"/>
              </w:rPr>
              <w:t>J Am Osteopath Assoc.</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2002</w:t>
            </w:r>
            <w:proofErr w:type="gramStart"/>
            <w:r w:rsidRPr="00DE5D84">
              <w:rPr>
                <w:rFonts w:ascii="Times New Roman" w:hAnsi="Times New Roman" w:cs="Times New Roman"/>
                <w:shd w:val="clear" w:color="auto" w:fill="FFFFFF"/>
                <w:lang w:val="en-GB"/>
              </w:rPr>
              <w:t>;102</w:t>
            </w:r>
            <w:proofErr w:type="gramEnd"/>
            <w:r w:rsidRPr="00DE5D84">
              <w:rPr>
                <w:rFonts w:ascii="Times New Roman" w:hAnsi="Times New Roman" w:cs="Times New Roman"/>
                <w:shd w:val="clear" w:color="auto" w:fill="FFFFFF"/>
                <w:lang w:val="en-GB"/>
              </w:rPr>
              <w:t>(1):13-20.</w:t>
            </w:r>
          </w:p>
        </w:tc>
        <w:tc>
          <w:tcPr>
            <w:tcW w:w="4678" w:type="dxa"/>
            <w:tcBorders>
              <w:top w:val="nil"/>
              <w:left w:val="nil"/>
              <w:bottom w:val="nil"/>
            </w:tcBorders>
          </w:tcPr>
          <w:p w14:paraId="54B659E9" w14:textId="418F0645" w:rsidR="004F7C34" w:rsidRPr="00DE5D84" w:rsidRDefault="004F7C34"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No physiotherapy treatment (osteopathic)</w:t>
            </w:r>
          </w:p>
        </w:tc>
      </w:tr>
      <w:tr w:rsidR="002E722F" w:rsidRPr="00DE5D84" w14:paraId="0A48EC47" w14:textId="77777777" w:rsidTr="002E722F">
        <w:tc>
          <w:tcPr>
            <w:tcW w:w="9180" w:type="dxa"/>
            <w:tcBorders>
              <w:top w:val="nil"/>
              <w:bottom w:val="nil"/>
              <w:right w:val="nil"/>
            </w:tcBorders>
          </w:tcPr>
          <w:p w14:paraId="01080B22" w14:textId="40D5AD5C" w:rsidR="00303CB8" w:rsidRPr="00DE5D84" w:rsidRDefault="00303CB8" w:rsidP="00BC156D">
            <w:pPr>
              <w:spacing w:before="20" w:after="20"/>
              <w:outlineLvl w:val="0"/>
              <w:rPr>
                <w:rFonts w:ascii="Times New Roman" w:hAnsi="Times New Roman" w:cs="Times New Roman"/>
                <w:lang w:val="en-GB"/>
              </w:rPr>
            </w:pPr>
            <w:r w:rsidRPr="00DE5D84">
              <w:rPr>
                <w:rFonts w:ascii="Times New Roman" w:hAnsi="Times New Roman" w:cs="Times New Roman"/>
                <w:shd w:val="clear" w:color="auto" w:fill="FFFFFF"/>
                <w:lang w:val="en-GB"/>
              </w:rPr>
              <w:t>McCarthy CJ, Oldham JA, Sephton R</w:t>
            </w:r>
            <w:proofErr w:type="gramStart"/>
            <w:r w:rsidRPr="00DE5D84">
              <w:rPr>
                <w:rFonts w:ascii="Times New Roman" w:hAnsi="Times New Roman" w:cs="Times New Roman"/>
                <w:shd w:val="clear" w:color="auto" w:fill="FFFFFF"/>
                <w:lang w:val="en-GB"/>
              </w:rPr>
              <w:t>. .</w:t>
            </w:r>
            <w:proofErr w:type="gramEnd"/>
            <w:r w:rsidRPr="00DE5D84">
              <w:rPr>
                <w:rFonts w:ascii="Times New Roman" w:hAnsi="Times New Roman" w:cs="Times New Roman"/>
                <w:shd w:val="clear" w:color="auto" w:fill="FFFFFF"/>
                <w:lang w:val="en-GB"/>
              </w:rPr>
              <w:t xml:space="preserve"> Expectations and satisfaction of patients with low back pain attending a multidisciplinary rehabilitation service. Physiother Res Int.</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2005</w:t>
            </w:r>
            <w:proofErr w:type="gramStart"/>
            <w:r w:rsidRPr="00DE5D84">
              <w:rPr>
                <w:rFonts w:ascii="Times New Roman" w:hAnsi="Times New Roman" w:cs="Times New Roman"/>
                <w:shd w:val="clear" w:color="auto" w:fill="FFFFFF"/>
                <w:lang w:val="en-GB"/>
              </w:rPr>
              <w:t>;10</w:t>
            </w:r>
            <w:proofErr w:type="gramEnd"/>
            <w:r w:rsidRPr="00DE5D84">
              <w:rPr>
                <w:rFonts w:ascii="Times New Roman" w:hAnsi="Times New Roman" w:cs="Times New Roman"/>
                <w:shd w:val="clear" w:color="auto" w:fill="FFFFFF"/>
                <w:lang w:val="en-GB"/>
              </w:rPr>
              <w:t>(1):23-31.</w:t>
            </w:r>
          </w:p>
        </w:tc>
        <w:tc>
          <w:tcPr>
            <w:tcW w:w="4678" w:type="dxa"/>
            <w:tcBorders>
              <w:top w:val="nil"/>
              <w:left w:val="nil"/>
              <w:bottom w:val="nil"/>
            </w:tcBorders>
          </w:tcPr>
          <w:p w14:paraId="2C9FD206" w14:textId="66D5215A" w:rsidR="00303CB8" w:rsidRPr="00DE5D84" w:rsidRDefault="00303CB8"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w:t>
            </w:r>
          </w:p>
        </w:tc>
      </w:tr>
      <w:tr w:rsidR="002E722F" w:rsidRPr="00DE5D84" w14:paraId="32CDC028" w14:textId="77777777" w:rsidTr="002E722F">
        <w:tc>
          <w:tcPr>
            <w:tcW w:w="9180" w:type="dxa"/>
            <w:tcBorders>
              <w:top w:val="nil"/>
              <w:bottom w:val="nil"/>
              <w:right w:val="nil"/>
            </w:tcBorders>
          </w:tcPr>
          <w:p w14:paraId="4D98B8DA" w14:textId="605D3C6E" w:rsidR="00BC2AA6" w:rsidRPr="00DE5D84" w:rsidRDefault="00BC2AA6" w:rsidP="00BC156D">
            <w:pPr>
              <w:spacing w:before="20" w:after="20"/>
              <w:outlineLvl w:val="0"/>
              <w:rPr>
                <w:rFonts w:ascii="Times New Roman" w:hAnsi="Times New Roman" w:cs="Times New Roman"/>
                <w:shd w:val="clear" w:color="auto" w:fill="FFFFFF"/>
                <w:lang w:val="en-GB"/>
              </w:rPr>
            </w:pPr>
            <w:r w:rsidRPr="00DE5D84">
              <w:rPr>
                <w:rFonts w:ascii="Times New Roman" w:hAnsi="Times New Roman" w:cs="Times New Roman"/>
                <w:lang w:val="en-GB"/>
              </w:rPr>
              <w:t xml:space="preserve">McKinnon AL. Client Satisfaction with Physical Therapy Services </w:t>
            </w:r>
            <w:proofErr w:type="gramStart"/>
            <w:r w:rsidRPr="00DE5D84">
              <w:rPr>
                <w:rFonts w:ascii="Times New Roman" w:hAnsi="Times New Roman" w:cs="Times New Roman"/>
                <w:lang w:val="en-GB"/>
              </w:rPr>
              <w:t>does</w:t>
            </w:r>
            <w:proofErr w:type="gramEnd"/>
            <w:r w:rsidRPr="00DE5D84">
              <w:rPr>
                <w:rFonts w:ascii="Times New Roman" w:hAnsi="Times New Roman" w:cs="Times New Roman"/>
                <w:lang w:val="en-GB"/>
              </w:rPr>
              <w:t xml:space="preserve"> age make a difference. Physical and Occupational Therapy in Geriatrics. 2001</w:t>
            </w:r>
            <w:proofErr w:type="gramStart"/>
            <w:r w:rsidRPr="00DE5D84">
              <w:rPr>
                <w:rFonts w:ascii="Times New Roman" w:hAnsi="Times New Roman" w:cs="Times New Roman"/>
                <w:lang w:val="en-GB"/>
              </w:rPr>
              <w:t>;19</w:t>
            </w:r>
            <w:proofErr w:type="gramEnd"/>
            <w:r w:rsidRPr="00DE5D84">
              <w:rPr>
                <w:rFonts w:ascii="Times New Roman" w:hAnsi="Times New Roman" w:cs="Times New Roman"/>
                <w:lang w:val="en-GB"/>
              </w:rPr>
              <w:t>(2):23-37.</w:t>
            </w:r>
          </w:p>
        </w:tc>
        <w:tc>
          <w:tcPr>
            <w:tcW w:w="4678" w:type="dxa"/>
            <w:tcBorders>
              <w:top w:val="nil"/>
              <w:left w:val="nil"/>
              <w:bottom w:val="nil"/>
            </w:tcBorders>
          </w:tcPr>
          <w:p w14:paraId="76F8687F" w14:textId="44BFE3AB" w:rsidR="00BC2AA6" w:rsidRPr="00DE5D84" w:rsidRDefault="00BC2AA6"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w:t>
            </w:r>
          </w:p>
        </w:tc>
      </w:tr>
      <w:tr w:rsidR="002E722F" w:rsidRPr="00DE5D84" w14:paraId="4877F64E" w14:textId="77777777" w:rsidTr="002E722F">
        <w:tc>
          <w:tcPr>
            <w:tcW w:w="9180" w:type="dxa"/>
            <w:tcBorders>
              <w:top w:val="nil"/>
              <w:bottom w:val="nil"/>
              <w:right w:val="nil"/>
            </w:tcBorders>
          </w:tcPr>
          <w:p w14:paraId="2D601D20" w14:textId="369B6781" w:rsidR="00DE677D" w:rsidRPr="00DE5D84" w:rsidRDefault="00DE677D" w:rsidP="00DE677D">
            <w:pPr>
              <w:spacing w:before="20" w:after="20"/>
              <w:outlineLvl w:val="0"/>
              <w:rPr>
                <w:rFonts w:ascii="Times New Roman" w:hAnsi="Times New Roman" w:cs="Times New Roman"/>
                <w:lang w:val="en-GB"/>
              </w:rPr>
            </w:pPr>
            <w:r w:rsidRPr="00DE5D84">
              <w:rPr>
                <w:rFonts w:ascii="Times New Roman" w:hAnsi="Times New Roman" w:cs="Times New Roman"/>
                <w:lang w:val="en-GB"/>
              </w:rPr>
              <w:t xml:space="preserve">Medina-Mirapeix F, Jimeno-Serrano FJ, Escolar-Reina P, Del Baño-Aledo ME. Is patient satisfaction and perceived service quality with musculoskeletal rehabilitation determined by patient </w:t>
            </w:r>
            <w:proofErr w:type="gramStart"/>
            <w:r w:rsidRPr="00DE5D84">
              <w:rPr>
                <w:rFonts w:ascii="Times New Roman" w:hAnsi="Times New Roman" w:cs="Times New Roman"/>
                <w:lang w:val="en-GB"/>
              </w:rPr>
              <w:t>experiences.</w:t>
            </w:r>
            <w:proofErr w:type="gramEnd"/>
            <w:r w:rsidRPr="00DE5D84">
              <w:rPr>
                <w:rFonts w:ascii="Times New Roman" w:hAnsi="Times New Roman" w:cs="Times New Roman"/>
                <w:lang w:val="en-GB"/>
              </w:rPr>
              <w:t xml:space="preserve"> </w:t>
            </w:r>
            <w:r w:rsidRPr="00DE5D84">
              <w:rPr>
                <w:rFonts w:ascii="Times New Roman" w:hAnsi="Times New Roman" w:cs="Times New Roman"/>
                <w:shd w:val="clear" w:color="auto" w:fill="FFFFFF"/>
                <w:lang w:val="en-GB"/>
              </w:rPr>
              <w:t>Clin Rehabil.</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2013</w:t>
            </w:r>
            <w:proofErr w:type="gramStart"/>
            <w:r w:rsidRPr="00DE5D84">
              <w:rPr>
                <w:rFonts w:ascii="Times New Roman" w:hAnsi="Times New Roman" w:cs="Times New Roman"/>
                <w:shd w:val="clear" w:color="auto" w:fill="FFFFFF"/>
                <w:lang w:val="en-GB"/>
              </w:rPr>
              <w:t>;27</w:t>
            </w:r>
            <w:proofErr w:type="gramEnd"/>
            <w:r w:rsidRPr="00DE5D84">
              <w:rPr>
                <w:rFonts w:ascii="Times New Roman" w:hAnsi="Times New Roman" w:cs="Times New Roman"/>
                <w:shd w:val="clear" w:color="auto" w:fill="FFFFFF"/>
                <w:lang w:val="en-GB"/>
              </w:rPr>
              <w:t>(6):555-64.</w:t>
            </w:r>
          </w:p>
        </w:tc>
        <w:tc>
          <w:tcPr>
            <w:tcW w:w="4678" w:type="dxa"/>
            <w:tcBorders>
              <w:top w:val="nil"/>
              <w:left w:val="nil"/>
              <w:bottom w:val="nil"/>
            </w:tcBorders>
          </w:tcPr>
          <w:p w14:paraId="5B4A3249" w14:textId="1B361645" w:rsidR="00DE677D" w:rsidRPr="00DE5D84" w:rsidRDefault="00DE677D"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w:t>
            </w:r>
          </w:p>
        </w:tc>
      </w:tr>
      <w:tr w:rsidR="002E722F" w:rsidRPr="00DE5D84" w14:paraId="59C72CF4" w14:textId="77777777" w:rsidTr="002E722F">
        <w:tc>
          <w:tcPr>
            <w:tcW w:w="9180" w:type="dxa"/>
            <w:tcBorders>
              <w:top w:val="nil"/>
              <w:bottom w:val="nil"/>
              <w:right w:val="nil"/>
            </w:tcBorders>
          </w:tcPr>
          <w:p w14:paraId="58C789BE" w14:textId="39CA58D1" w:rsidR="006A20E6" w:rsidRPr="00DE5D84" w:rsidRDefault="006A20E6" w:rsidP="006A20E6">
            <w:pPr>
              <w:spacing w:before="20" w:after="20"/>
              <w:outlineLvl w:val="0"/>
              <w:rPr>
                <w:rFonts w:ascii="Times New Roman" w:hAnsi="Times New Roman" w:cs="Times New Roman"/>
                <w:lang w:val="en-GB"/>
              </w:rPr>
            </w:pPr>
            <w:r w:rsidRPr="00DE5D84">
              <w:rPr>
                <w:rFonts w:ascii="Times New Roman" w:hAnsi="Times New Roman" w:cs="Times New Roman"/>
                <w:lang w:val="en-GB"/>
              </w:rPr>
              <w:t xml:space="preserve">Medina-Mirapeix F, Jimeno-Serrano FJ, Escolar-Reina P, Del Baño-Aledo ME, Montilla-Herrador J, Lomas_Vega R, Franco-Sierra MA.  Outpatients' perceptions of their experiences in musculoskeletal rehabilitation care. </w:t>
            </w:r>
            <w:r w:rsidRPr="00DE5D84">
              <w:rPr>
                <w:rFonts w:ascii="Times New Roman" w:hAnsi="Times New Roman" w:cs="Times New Roman"/>
                <w:shd w:val="clear" w:color="auto" w:fill="FFFFFF"/>
                <w:lang w:val="en-GB"/>
              </w:rPr>
              <w:t>Eur J Phys Rehabil Med.</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2012</w:t>
            </w:r>
            <w:proofErr w:type="gramStart"/>
            <w:r w:rsidRPr="00DE5D84">
              <w:rPr>
                <w:rFonts w:ascii="Times New Roman" w:hAnsi="Times New Roman" w:cs="Times New Roman"/>
                <w:shd w:val="clear" w:color="auto" w:fill="FFFFFF"/>
                <w:lang w:val="en-GB"/>
              </w:rPr>
              <w:t>;48</w:t>
            </w:r>
            <w:proofErr w:type="gramEnd"/>
            <w:r w:rsidRPr="00DE5D84">
              <w:rPr>
                <w:rFonts w:ascii="Times New Roman" w:hAnsi="Times New Roman" w:cs="Times New Roman"/>
                <w:shd w:val="clear" w:color="auto" w:fill="FFFFFF"/>
                <w:lang w:val="en-GB"/>
              </w:rPr>
              <w:t>(3):475-82.</w:t>
            </w:r>
          </w:p>
        </w:tc>
        <w:tc>
          <w:tcPr>
            <w:tcW w:w="4678" w:type="dxa"/>
            <w:tcBorders>
              <w:top w:val="nil"/>
              <w:left w:val="nil"/>
              <w:bottom w:val="nil"/>
            </w:tcBorders>
          </w:tcPr>
          <w:p w14:paraId="79FC293E" w14:textId="2F13C9B3" w:rsidR="006A20E6" w:rsidRPr="00DE5D84" w:rsidRDefault="006A20E6"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w:t>
            </w:r>
          </w:p>
        </w:tc>
      </w:tr>
      <w:tr w:rsidR="002E722F" w:rsidRPr="00DE5D84" w14:paraId="72E6FFD1" w14:textId="77777777" w:rsidTr="002E722F">
        <w:tc>
          <w:tcPr>
            <w:tcW w:w="9180" w:type="dxa"/>
            <w:tcBorders>
              <w:top w:val="nil"/>
              <w:bottom w:val="nil"/>
              <w:right w:val="nil"/>
            </w:tcBorders>
          </w:tcPr>
          <w:p w14:paraId="02B5BF67" w14:textId="0375B475" w:rsidR="005A01AF" w:rsidRPr="00DE5D84" w:rsidRDefault="005A01AF"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 xml:space="preserve">Medina-Mirapeix F, Oliveira-Sousa SL, Sobral-Ferreira M, Montilla-Herrador J, Jimeno-Serrano FJ, Escolar-Reina P. What elements of the informational, management, and relational continuity are associated with patient satisfaction with rehabilitation care and global rating </w:t>
            </w:r>
            <w:proofErr w:type="gramStart"/>
            <w:r w:rsidRPr="00DE5D84">
              <w:rPr>
                <w:rFonts w:ascii="Times New Roman" w:hAnsi="Times New Roman" w:cs="Times New Roman"/>
                <w:lang w:val="en-GB"/>
              </w:rPr>
              <w:t>change.</w:t>
            </w:r>
            <w:proofErr w:type="gramEnd"/>
            <w:r w:rsidRPr="00DE5D84">
              <w:rPr>
                <w:rFonts w:ascii="Times New Roman" w:hAnsi="Times New Roman" w:cs="Times New Roman"/>
                <w:lang w:val="en-GB"/>
              </w:rPr>
              <w:t xml:space="preserve"> </w:t>
            </w:r>
            <w:r w:rsidRPr="00DE5D84">
              <w:rPr>
                <w:rFonts w:ascii="Times New Roman" w:hAnsi="Times New Roman" w:cs="Times New Roman"/>
                <w:shd w:val="clear" w:color="auto" w:fill="FFFFFF"/>
                <w:lang w:val="en-GB"/>
              </w:rPr>
              <w:t>Arch Phys Med Rehabil.</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2013</w:t>
            </w:r>
            <w:proofErr w:type="gramStart"/>
            <w:r w:rsidRPr="00DE5D84">
              <w:rPr>
                <w:rFonts w:ascii="Times New Roman" w:hAnsi="Times New Roman" w:cs="Times New Roman"/>
                <w:shd w:val="clear" w:color="auto" w:fill="FFFFFF"/>
                <w:lang w:val="en-GB"/>
              </w:rPr>
              <w:t>;94</w:t>
            </w:r>
            <w:proofErr w:type="gramEnd"/>
            <w:r w:rsidRPr="00DE5D84">
              <w:rPr>
                <w:rFonts w:ascii="Times New Roman" w:hAnsi="Times New Roman" w:cs="Times New Roman"/>
                <w:shd w:val="clear" w:color="auto" w:fill="FFFFFF"/>
                <w:lang w:val="en-GB"/>
              </w:rPr>
              <w:t>(11):2248-54.</w:t>
            </w:r>
          </w:p>
        </w:tc>
        <w:tc>
          <w:tcPr>
            <w:tcW w:w="4678" w:type="dxa"/>
            <w:tcBorders>
              <w:top w:val="nil"/>
              <w:left w:val="nil"/>
              <w:bottom w:val="nil"/>
            </w:tcBorders>
          </w:tcPr>
          <w:p w14:paraId="117C9183" w14:textId="109CC8E0" w:rsidR="005A01AF" w:rsidRPr="00DE5D84" w:rsidRDefault="005A01AF"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w:t>
            </w:r>
          </w:p>
        </w:tc>
      </w:tr>
      <w:tr w:rsidR="002E722F" w:rsidRPr="00DE5D84" w14:paraId="6879066E" w14:textId="77777777" w:rsidTr="002E722F">
        <w:tc>
          <w:tcPr>
            <w:tcW w:w="9180" w:type="dxa"/>
            <w:tcBorders>
              <w:top w:val="nil"/>
              <w:bottom w:val="nil"/>
              <w:right w:val="nil"/>
            </w:tcBorders>
          </w:tcPr>
          <w:p w14:paraId="157E1A09" w14:textId="76CEDA8E" w:rsidR="00AD5E39" w:rsidRPr="00DE5D84" w:rsidRDefault="00AD5E39" w:rsidP="00AD5E39">
            <w:pPr>
              <w:spacing w:before="20" w:after="20"/>
              <w:outlineLvl w:val="0"/>
              <w:rPr>
                <w:rFonts w:ascii="Times New Roman" w:hAnsi="Times New Roman" w:cs="Times New Roman"/>
                <w:lang w:val="en-GB"/>
              </w:rPr>
            </w:pPr>
            <w:r w:rsidRPr="00DE5D84">
              <w:rPr>
                <w:rFonts w:ascii="Times New Roman" w:hAnsi="Times New Roman" w:cs="Times New Roman"/>
                <w:iCs/>
                <w:lang w:val="en-GB"/>
              </w:rPr>
              <w:t>Metcalfe CJ, Klaber Moffett JA.</w:t>
            </w:r>
            <w:r w:rsidRPr="00DE5D84">
              <w:rPr>
                <w:rFonts w:ascii="Times New Roman" w:hAnsi="Times New Roman" w:cs="Times New Roman"/>
                <w:lang w:val="en-GB"/>
              </w:rPr>
              <w:t xml:space="preserve"> Do patients' expectations of physiotherapy affect treatment outcome Part 1 Baseline data </w:t>
            </w:r>
            <w:proofErr w:type="gramStart"/>
            <w:r w:rsidRPr="00DE5D84">
              <w:rPr>
                <w:rFonts w:ascii="Times New Roman" w:hAnsi="Times New Roman" w:cs="Times New Roman"/>
                <w:lang w:val="en-GB"/>
              </w:rPr>
              <w:t>International.</w:t>
            </w:r>
            <w:proofErr w:type="gramEnd"/>
            <w:r w:rsidRPr="00DE5D84">
              <w:rPr>
                <w:rFonts w:ascii="Times New Roman" w:hAnsi="Times New Roman" w:cs="Times New Roman"/>
                <w:lang w:val="en-GB"/>
              </w:rPr>
              <w:t xml:space="preserve"> International Journal Of Therapy &amp; Rehabilitation. 2005</w:t>
            </w:r>
            <w:proofErr w:type="gramStart"/>
            <w:r w:rsidRPr="00DE5D84">
              <w:rPr>
                <w:rFonts w:ascii="Times New Roman" w:hAnsi="Times New Roman" w:cs="Times New Roman"/>
                <w:lang w:val="en-GB"/>
              </w:rPr>
              <w:t>;12</w:t>
            </w:r>
            <w:proofErr w:type="gramEnd"/>
            <w:r w:rsidRPr="00DE5D84">
              <w:rPr>
                <w:rFonts w:ascii="Times New Roman" w:hAnsi="Times New Roman" w:cs="Times New Roman"/>
                <w:lang w:val="en-GB"/>
              </w:rPr>
              <w:t>(2):55-62.</w:t>
            </w:r>
          </w:p>
        </w:tc>
        <w:tc>
          <w:tcPr>
            <w:tcW w:w="4678" w:type="dxa"/>
            <w:tcBorders>
              <w:top w:val="nil"/>
              <w:left w:val="nil"/>
              <w:bottom w:val="nil"/>
            </w:tcBorders>
          </w:tcPr>
          <w:p w14:paraId="21B99AEC" w14:textId="2D54B992" w:rsidR="00AD5E39" w:rsidRPr="00DE5D84" w:rsidRDefault="00AD5E39"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w:t>
            </w:r>
          </w:p>
        </w:tc>
      </w:tr>
      <w:tr w:rsidR="002E722F" w:rsidRPr="00DE5D84" w14:paraId="207D2688" w14:textId="77777777" w:rsidTr="002E722F">
        <w:tc>
          <w:tcPr>
            <w:tcW w:w="9180" w:type="dxa"/>
            <w:tcBorders>
              <w:top w:val="nil"/>
              <w:bottom w:val="nil"/>
              <w:right w:val="nil"/>
            </w:tcBorders>
          </w:tcPr>
          <w:p w14:paraId="01A0D2FA" w14:textId="05BDC31B" w:rsidR="005C2B1E" w:rsidRPr="00DE5D84" w:rsidRDefault="005C2B1E" w:rsidP="005C2B1E">
            <w:pPr>
              <w:spacing w:before="20" w:after="20"/>
              <w:outlineLvl w:val="0"/>
              <w:rPr>
                <w:rFonts w:ascii="Times New Roman" w:hAnsi="Times New Roman" w:cs="Times New Roman"/>
                <w:iCs/>
                <w:lang w:val="en-GB"/>
              </w:rPr>
            </w:pPr>
            <w:r w:rsidRPr="00DE5D84">
              <w:rPr>
                <w:rFonts w:ascii="Times New Roman" w:hAnsi="Times New Roman" w:cs="Times New Roman"/>
                <w:lang w:val="en-GB"/>
              </w:rPr>
              <w:t xml:space="preserve">Miao EY. Perception of patients, physiotherapists and traditional Chinese medicine practitioners towards manual physiotherapy and Tuina (Chinese manipulative therapy) in Australia a qualitative. </w:t>
            </w:r>
            <w:r w:rsidRPr="00DE5D84">
              <w:rPr>
                <w:rFonts w:ascii="Times New Roman" w:hAnsi="Times New Roman" w:cs="Times New Roman"/>
                <w:shd w:val="clear" w:color="auto" w:fill="FFFFFF"/>
                <w:lang w:val="en-GB"/>
              </w:rPr>
              <w:t>Zhong Xi Yi Jie He Xue Bao.</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2011</w:t>
            </w:r>
            <w:proofErr w:type="gramStart"/>
            <w:r w:rsidRPr="00DE5D84">
              <w:rPr>
                <w:rFonts w:ascii="Times New Roman" w:hAnsi="Times New Roman" w:cs="Times New Roman"/>
                <w:shd w:val="clear" w:color="auto" w:fill="FFFFFF"/>
                <w:lang w:val="en-GB"/>
              </w:rPr>
              <w:t>;9</w:t>
            </w:r>
            <w:proofErr w:type="gramEnd"/>
            <w:r w:rsidRPr="00DE5D84">
              <w:rPr>
                <w:rFonts w:ascii="Times New Roman" w:hAnsi="Times New Roman" w:cs="Times New Roman"/>
                <w:shd w:val="clear" w:color="auto" w:fill="FFFFFF"/>
                <w:lang w:val="en-GB"/>
              </w:rPr>
              <w:t>(7):737-45.</w:t>
            </w:r>
          </w:p>
        </w:tc>
        <w:tc>
          <w:tcPr>
            <w:tcW w:w="4678" w:type="dxa"/>
            <w:tcBorders>
              <w:top w:val="nil"/>
              <w:left w:val="nil"/>
              <w:bottom w:val="nil"/>
            </w:tcBorders>
          </w:tcPr>
          <w:p w14:paraId="11CA7F2A" w14:textId="24938AA3" w:rsidR="005C2B1E" w:rsidRPr="00DE5D84" w:rsidRDefault="005C2B1E"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Comparison with other manual treatment (Tuina)</w:t>
            </w:r>
          </w:p>
        </w:tc>
      </w:tr>
      <w:tr w:rsidR="002E722F" w:rsidRPr="00DE5D84" w14:paraId="366AABAB" w14:textId="77777777" w:rsidTr="002E722F">
        <w:tc>
          <w:tcPr>
            <w:tcW w:w="9180" w:type="dxa"/>
            <w:tcBorders>
              <w:top w:val="nil"/>
              <w:bottom w:val="nil"/>
              <w:right w:val="nil"/>
            </w:tcBorders>
          </w:tcPr>
          <w:p w14:paraId="382DBC0B" w14:textId="2288C77B" w:rsidR="00C9528E" w:rsidRPr="00DE5D84" w:rsidRDefault="00C9528E"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 xml:space="preserve">Monnin D, Perneger TV. Scale to measure patient satisfaction with physical therapy. </w:t>
            </w:r>
            <w:r w:rsidRPr="00DE5D84">
              <w:rPr>
                <w:rFonts w:ascii="Times New Roman" w:hAnsi="Times New Roman" w:cs="Times New Roman"/>
                <w:shd w:val="clear" w:color="auto" w:fill="FFFFFF"/>
                <w:lang w:val="en-GB"/>
              </w:rPr>
              <w:t>Phys Ther.</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2002 Jul</w:t>
            </w:r>
            <w:proofErr w:type="gramStart"/>
            <w:r w:rsidRPr="00DE5D84">
              <w:rPr>
                <w:rFonts w:ascii="Times New Roman" w:hAnsi="Times New Roman" w:cs="Times New Roman"/>
                <w:shd w:val="clear" w:color="auto" w:fill="FFFFFF"/>
                <w:lang w:val="en-GB"/>
              </w:rPr>
              <w:t>;82</w:t>
            </w:r>
            <w:proofErr w:type="gramEnd"/>
            <w:r w:rsidRPr="00DE5D84">
              <w:rPr>
                <w:rFonts w:ascii="Times New Roman" w:hAnsi="Times New Roman" w:cs="Times New Roman"/>
                <w:shd w:val="clear" w:color="auto" w:fill="FFFFFF"/>
                <w:lang w:val="en-GB"/>
              </w:rPr>
              <w:t>(7):682-91.</w:t>
            </w:r>
          </w:p>
        </w:tc>
        <w:tc>
          <w:tcPr>
            <w:tcW w:w="4678" w:type="dxa"/>
            <w:tcBorders>
              <w:top w:val="nil"/>
              <w:left w:val="nil"/>
              <w:bottom w:val="nil"/>
            </w:tcBorders>
          </w:tcPr>
          <w:p w14:paraId="4D93B3EF" w14:textId="3E997619" w:rsidR="00C9528E" w:rsidRPr="00DE5D84" w:rsidRDefault="00C9528E"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w:t>
            </w:r>
          </w:p>
        </w:tc>
      </w:tr>
      <w:tr w:rsidR="002E722F" w:rsidRPr="00DE5D84" w14:paraId="579E2C80" w14:textId="77777777" w:rsidTr="002E722F">
        <w:tc>
          <w:tcPr>
            <w:tcW w:w="9180" w:type="dxa"/>
            <w:tcBorders>
              <w:top w:val="nil"/>
              <w:bottom w:val="nil"/>
              <w:right w:val="nil"/>
            </w:tcBorders>
          </w:tcPr>
          <w:p w14:paraId="64325EDF" w14:textId="287420BC" w:rsidR="00C9528E" w:rsidRPr="00DE5D84" w:rsidRDefault="00C9528E" w:rsidP="00C9528E">
            <w:pPr>
              <w:spacing w:before="20" w:after="20"/>
              <w:outlineLvl w:val="0"/>
              <w:rPr>
                <w:rFonts w:ascii="Times New Roman" w:hAnsi="Times New Roman" w:cs="Times New Roman"/>
                <w:lang w:val="en-GB"/>
              </w:rPr>
            </w:pPr>
            <w:r w:rsidRPr="00DE5D84">
              <w:rPr>
                <w:rFonts w:ascii="Times New Roman" w:hAnsi="Times New Roman" w:cs="Times New Roman"/>
                <w:lang w:val="en-GB"/>
              </w:rPr>
              <w:t>Normann B, Moe S, Salvesen R, Sørgaard KW. Patient satisfaction and perception of change following single physiotherapy consultations in a hospital's outpatient clinic for people with multiple sclerosis. Physiother Theory Pract. 2012</w:t>
            </w:r>
            <w:proofErr w:type="gramStart"/>
            <w:r w:rsidRPr="00DE5D84">
              <w:rPr>
                <w:rFonts w:ascii="Times New Roman" w:hAnsi="Times New Roman" w:cs="Times New Roman"/>
                <w:lang w:val="en-GB"/>
              </w:rPr>
              <w:t>;28</w:t>
            </w:r>
            <w:proofErr w:type="gramEnd"/>
            <w:r w:rsidRPr="00DE5D84">
              <w:rPr>
                <w:rFonts w:ascii="Times New Roman" w:hAnsi="Times New Roman" w:cs="Times New Roman"/>
                <w:lang w:val="en-GB"/>
              </w:rPr>
              <w:t>(2):108-18.</w:t>
            </w:r>
          </w:p>
        </w:tc>
        <w:tc>
          <w:tcPr>
            <w:tcW w:w="4678" w:type="dxa"/>
            <w:tcBorders>
              <w:top w:val="nil"/>
              <w:left w:val="nil"/>
              <w:bottom w:val="nil"/>
            </w:tcBorders>
          </w:tcPr>
          <w:p w14:paraId="7B6E757D" w14:textId="20D21EA7" w:rsidR="00C9528E" w:rsidRPr="00DE5D84" w:rsidRDefault="00C9528E"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 neurological disease (Multiple sclerosis)</w:t>
            </w:r>
          </w:p>
        </w:tc>
      </w:tr>
      <w:tr w:rsidR="002E722F" w:rsidRPr="00DE5D84" w14:paraId="47F55EF8" w14:textId="77777777" w:rsidTr="002E722F">
        <w:tc>
          <w:tcPr>
            <w:tcW w:w="9180" w:type="dxa"/>
            <w:tcBorders>
              <w:top w:val="nil"/>
              <w:bottom w:val="nil"/>
              <w:right w:val="nil"/>
            </w:tcBorders>
          </w:tcPr>
          <w:p w14:paraId="71312D77" w14:textId="34924B9F" w:rsidR="003D752D" w:rsidRPr="00DE5D84" w:rsidRDefault="003D752D" w:rsidP="003D752D">
            <w:pPr>
              <w:spacing w:before="20" w:after="20"/>
              <w:outlineLvl w:val="0"/>
              <w:rPr>
                <w:rFonts w:ascii="Times New Roman" w:hAnsi="Times New Roman" w:cs="Times New Roman"/>
                <w:lang w:val="en-GB"/>
              </w:rPr>
            </w:pPr>
            <w:r w:rsidRPr="00DE5D84">
              <w:rPr>
                <w:rFonts w:ascii="Times New Roman" w:hAnsi="Times New Roman" w:cs="Times New Roman"/>
                <w:shd w:val="clear" w:color="auto" w:fill="FFFFFF"/>
                <w:lang w:val="en-GB"/>
              </w:rPr>
              <w:t>Nyiendo J,</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Haas M,</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Goldberg B,</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Sexton G.</w:t>
            </w:r>
            <w:r w:rsidRPr="00DE5D84">
              <w:rPr>
                <w:rFonts w:ascii="Times New Roman" w:hAnsi="Times New Roman" w:cs="Times New Roman"/>
                <w:lang w:val="en-GB"/>
              </w:rPr>
              <w:t xml:space="preserve"> Pain, disability, and satisfation outcomes and predictors of outcomes: A practice-based study of chronic low back pain patients attending primary care and chiropractic physicians. </w:t>
            </w:r>
            <w:r w:rsidRPr="00DE5D84">
              <w:rPr>
                <w:rFonts w:ascii="Times New Roman" w:hAnsi="Times New Roman" w:cs="Times New Roman"/>
                <w:shd w:val="clear" w:color="auto" w:fill="FFFFFF"/>
                <w:lang w:val="en-GB"/>
              </w:rPr>
              <w:t>J Manipulative Physiol Ther.</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2001</w:t>
            </w:r>
            <w:proofErr w:type="gramStart"/>
            <w:r w:rsidRPr="00DE5D84">
              <w:rPr>
                <w:rFonts w:ascii="Times New Roman" w:hAnsi="Times New Roman" w:cs="Times New Roman"/>
                <w:shd w:val="clear" w:color="auto" w:fill="FFFFFF"/>
                <w:lang w:val="en-GB"/>
              </w:rPr>
              <w:t>;24</w:t>
            </w:r>
            <w:proofErr w:type="gramEnd"/>
            <w:r w:rsidRPr="00DE5D84">
              <w:rPr>
                <w:rFonts w:ascii="Times New Roman" w:hAnsi="Times New Roman" w:cs="Times New Roman"/>
                <w:shd w:val="clear" w:color="auto" w:fill="FFFFFF"/>
                <w:lang w:val="en-GB"/>
              </w:rPr>
              <w:t>(7):433-9.</w:t>
            </w:r>
          </w:p>
        </w:tc>
        <w:tc>
          <w:tcPr>
            <w:tcW w:w="4678" w:type="dxa"/>
            <w:tcBorders>
              <w:top w:val="nil"/>
              <w:left w:val="nil"/>
              <w:bottom w:val="nil"/>
            </w:tcBorders>
          </w:tcPr>
          <w:p w14:paraId="06AA2260" w14:textId="2ED23EE8" w:rsidR="003D752D" w:rsidRPr="00DE5D84" w:rsidRDefault="003D752D"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No physiotherapy treatment (chiropractic)</w:t>
            </w:r>
          </w:p>
        </w:tc>
      </w:tr>
      <w:tr w:rsidR="002E722F" w:rsidRPr="00DE5D84" w14:paraId="0F8974A2" w14:textId="77777777" w:rsidTr="002E722F">
        <w:tc>
          <w:tcPr>
            <w:tcW w:w="9180" w:type="dxa"/>
            <w:tcBorders>
              <w:top w:val="nil"/>
              <w:bottom w:val="nil"/>
              <w:right w:val="nil"/>
            </w:tcBorders>
          </w:tcPr>
          <w:p w14:paraId="54966E08" w14:textId="433FB29E" w:rsidR="00547DEB" w:rsidRPr="00DE5D84" w:rsidRDefault="00547DEB" w:rsidP="00547DEB">
            <w:pPr>
              <w:spacing w:before="20" w:after="20"/>
              <w:outlineLvl w:val="0"/>
              <w:rPr>
                <w:rFonts w:ascii="Times New Roman" w:hAnsi="Times New Roman" w:cs="Times New Roman"/>
                <w:shd w:val="clear" w:color="auto" w:fill="FFFFFF"/>
                <w:lang w:val="en-GB"/>
              </w:rPr>
            </w:pPr>
            <w:r w:rsidRPr="00DE5D84">
              <w:rPr>
                <w:rFonts w:ascii="Times New Roman" w:hAnsi="Times New Roman" w:cs="Times New Roman"/>
                <w:lang w:val="en-GB"/>
              </w:rPr>
              <w:t xml:space="preserve">Overmeer T, Boersma K. What Messages Do Patients Remember Relationships Among Patients' Perceptions of Physical Therapists' Messages, Patient Characteristics, Satisfaction, and </w:t>
            </w:r>
            <w:proofErr w:type="gramStart"/>
            <w:r w:rsidRPr="00DE5D84">
              <w:rPr>
                <w:rFonts w:ascii="Times New Roman" w:hAnsi="Times New Roman" w:cs="Times New Roman"/>
                <w:lang w:val="en-GB"/>
              </w:rPr>
              <w:t>Outcome.</w:t>
            </w:r>
            <w:proofErr w:type="gramEnd"/>
            <w:r w:rsidRPr="00DE5D84">
              <w:rPr>
                <w:rFonts w:ascii="Times New Roman" w:hAnsi="Times New Roman" w:cs="Times New Roman"/>
                <w:lang w:val="en-GB"/>
              </w:rPr>
              <w:t xml:space="preserve"> </w:t>
            </w:r>
            <w:r w:rsidRPr="00DE5D84">
              <w:rPr>
                <w:rFonts w:ascii="Times New Roman" w:hAnsi="Times New Roman" w:cs="Times New Roman"/>
                <w:shd w:val="clear" w:color="auto" w:fill="FFFFFF"/>
                <w:lang w:val="en-GB"/>
              </w:rPr>
              <w:t>Phys Ther.</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2016</w:t>
            </w:r>
            <w:proofErr w:type="gramStart"/>
            <w:r w:rsidRPr="00DE5D84">
              <w:rPr>
                <w:rFonts w:ascii="Times New Roman" w:hAnsi="Times New Roman" w:cs="Times New Roman"/>
                <w:shd w:val="clear" w:color="auto" w:fill="FFFFFF"/>
                <w:lang w:val="en-GB"/>
              </w:rPr>
              <w:t>;96</w:t>
            </w:r>
            <w:proofErr w:type="gramEnd"/>
            <w:r w:rsidRPr="00DE5D84">
              <w:rPr>
                <w:rFonts w:ascii="Times New Roman" w:hAnsi="Times New Roman" w:cs="Times New Roman"/>
                <w:shd w:val="clear" w:color="auto" w:fill="FFFFFF"/>
                <w:lang w:val="en-GB"/>
              </w:rPr>
              <w:t>(3):275-83.</w:t>
            </w:r>
          </w:p>
        </w:tc>
        <w:tc>
          <w:tcPr>
            <w:tcW w:w="4678" w:type="dxa"/>
            <w:tcBorders>
              <w:top w:val="nil"/>
              <w:left w:val="nil"/>
              <w:bottom w:val="nil"/>
            </w:tcBorders>
          </w:tcPr>
          <w:p w14:paraId="2A07FD34" w14:textId="2DD85254" w:rsidR="00547DEB" w:rsidRPr="00DE5D84" w:rsidRDefault="00547DEB"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w:t>
            </w:r>
          </w:p>
        </w:tc>
      </w:tr>
      <w:tr w:rsidR="002E722F" w:rsidRPr="00DE5D84" w14:paraId="29F23982" w14:textId="77777777" w:rsidTr="002E722F">
        <w:tc>
          <w:tcPr>
            <w:tcW w:w="9180" w:type="dxa"/>
            <w:tcBorders>
              <w:top w:val="nil"/>
              <w:bottom w:val="nil"/>
              <w:right w:val="nil"/>
            </w:tcBorders>
          </w:tcPr>
          <w:p w14:paraId="5611F178" w14:textId="503ED2E8" w:rsidR="00612C8A" w:rsidRPr="00DE5D84" w:rsidRDefault="00612C8A" w:rsidP="00BC156D">
            <w:pPr>
              <w:spacing w:before="20" w:after="20"/>
              <w:outlineLvl w:val="0"/>
              <w:rPr>
                <w:rFonts w:ascii="Times New Roman" w:hAnsi="Times New Roman" w:cs="Times New Roman"/>
                <w:lang w:val="en-GB"/>
              </w:rPr>
            </w:pPr>
            <w:r w:rsidRPr="00DE5D84">
              <w:rPr>
                <w:rFonts w:ascii="Times New Roman" w:hAnsi="Times New Roman" w:cs="Times New Roman"/>
                <w:shd w:val="clear" w:color="auto" w:fill="FFFFFF"/>
                <w:lang w:val="en-GB"/>
              </w:rPr>
              <w:t>Peersman W, Rooms T, Bracke N, Van Waelvelde H, De Maeseneer J, Cambier D. Patients’ priorities regarding outpatient physiotherapy care: a qualitative and quantita</w:t>
            </w:r>
            <w:r w:rsidR="00D433B5" w:rsidRPr="00DE5D84">
              <w:rPr>
                <w:rFonts w:ascii="Times New Roman" w:hAnsi="Times New Roman" w:cs="Times New Roman"/>
                <w:shd w:val="clear" w:color="auto" w:fill="FFFFFF"/>
                <w:lang w:val="en-GB"/>
              </w:rPr>
              <w:t>tive study. Man Ther</w:t>
            </w:r>
            <w:r w:rsidRPr="00DE5D84">
              <w:rPr>
                <w:rFonts w:ascii="Times New Roman" w:hAnsi="Times New Roman" w:cs="Times New Roman"/>
                <w:shd w:val="clear" w:color="auto" w:fill="FFFFFF"/>
                <w:lang w:val="en-GB"/>
              </w:rPr>
              <w:t>. 2013</w:t>
            </w:r>
            <w:proofErr w:type="gramStart"/>
            <w:r w:rsidRPr="00DE5D84">
              <w:rPr>
                <w:rFonts w:ascii="Times New Roman" w:hAnsi="Times New Roman" w:cs="Times New Roman"/>
                <w:shd w:val="clear" w:color="auto" w:fill="FFFFFF"/>
                <w:lang w:val="en-GB"/>
              </w:rPr>
              <w:t>;18</w:t>
            </w:r>
            <w:proofErr w:type="gramEnd"/>
            <w:r w:rsidRPr="00DE5D84">
              <w:rPr>
                <w:rFonts w:ascii="Times New Roman" w:hAnsi="Times New Roman" w:cs="Times New Roman"/>
                <w:shd w:val="clear" w:color="auto" w:fill="FFFFFF"/>
                <w:lang w:val="en-GB"/>
              </w:rPr>
              <w:t>(2):155-64.</w:t>
            </w:r>
          </w:p>
        </w:tc>
        <w:tc>
          <w:tcPr>
            <w:tcW w:w="4678" w:type="dxa"/>
            <w:tcBorders>
              <w:top w:val="nil"/>
              <w:left w:val="nil"/>
              <w:bottom w:val="nil"/>
            </w:tcBorders>
          </w:tcPr>
          <w:p w14:paraId="09695BC5" w14:textId="0A17FDBA" w:rsidR="00612C8A" w:rsidRPr="00DE5D84" w:rsidRDefault="00612C8A"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Mixed method without any differentiations of qualitative and quantitative analysis</w:t>
            </w:r>
          </w:p>
        </w:tc>
      </w:tr>
      <w:tr w:rsidR="002E722F" w:rsidRPr="00DE5D84" w14:paraId="75AA7039" w14:textId="77777777" w:rsidTr="002E722F">
        <w:tc>
          <w:tcPr>
            <w:tcW w:w="9180" w:type="dxa"/>
            <w:tcBorders>
              <w:top w:val="nil"/>
              <w:bottom w:val="nil"/>
              <w:right w:val="nil"/>
            </w:tcBorders>
          </w:tcPr>
          <w:p w14:paraId="048C0758" w14:textId="3FFA5EEE" w:rsidR="00144729" w:rsidRPr="00DE5D84" w:rsidRDefault="00144729" w:rsidP="00BC156D">
            <w:pPr>
              <w:spacing w:before="20" w:after="20"/>
              <w:outlineLvl w:val="0"/>
              <w:rPr>
                <w:rFonts w:ascii="Times New Roman" w:hAnsi="Times New Roman" w:cs="Times New Roman"/>
                <w:shd w:val="clear" w:color="auto" w:fill="FFFFFF"/>
                <w:lang w:val="en-GB"/>
              </w:rPr>
            </w:pPr>
            <w:r w:rsidRPr="00DE5D84">
              <w:rPr>
                <w:rFonts w:ascii="Times New Roman" w:hAnsi="Times New Roman" w:cs="Times New Roman"/>
                <w:lang w:val="en-GB"/>
              </w:rPr>
              <w:t>Peiris CL, Taylor NF, Shield N. Patients value patient-therapist interactions more than the amount or content of therapy during inpatient rehabilitation: A qualitative study. J Physiother. 2012</w:t>
            </w:r>
            <w:proofErr w:type="gramStart"/>
            <w:r w:rsidRPr="00DE5D84">
              <w:rPr>
                <w:rFonts w:ascii="Times New Roman" w:hAnsi="Times New Roman" w:cs="Times New Roman"/>
                <w:lang w:val="en-GB"/>
              </w:rPr>
              <w:t>;58</w:t>
            </w:r>
            <w:proofErr w:type="gramEnd"/>
            <w:r w:rsidRPr="00DE5D84">
              <w:rPr>
                <w:rFonts w:ascii="Times New Roman" w:hAnsi="Times New Roman" w:cs="Times New Roman"/>
                <w:lang w:val="en-GB"/>
              </w:rPr>
              <w:t>(4):261-8.</w:t>
            </w:r>
          </w:p>
        </w:tc>
        <w:tc>
          <w:tcPr>
            <w:tcW w:w="4678" w:type="dxa"/>
            <w:tcBorders>
              <w:top w:val="nil"/>
              <w:left w:val="nil"/>
              <w:bottom w:val="nil"/>
            </w:tcBorders>
          </w:tcPr>
          <w:p w14:paraId="0B02635C" w14:textId="6B5A15E4" w:rsidR="00144729" w:rsidRPr="00DE5D84" w:rsidRDefault="00144729"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Inpatient setting</w:t>
            </w:r>
          </w:p>
        </w:tc>
      </w:tr>
      <w:tr w:rsidR="002E722F" w:rsidRPr="00DE5D84" w14:paraId="3C5F1CB6" w14:textId="77777777" w:rsidTr="002E722F">
        <w:tc>
          <w:tcPr>
            <w:tcW w:w="9180" w:type="dxa"/>
            <w:tcBorders>
              <w:top w:val="nil"/>
              <w:bottom w:val="nil"/>
              <w:right w:val="nil"/>
            </w:tcBorders>
          </w:tcPr>
          <w:p w14:paraId="4D53AACC" w14:textId="0A157DD8" w:rsidR="00144729" w:rsidRPr="00DE5D84" w:rsidRDefault="00144729" w:rsidP="00144729">
            <w:pPr>
              <w:spacing w:before="20" w:after="20"/>
              <w:outlineLvl w:val="0"/>
              <w:rPr>
                <w:rFonts w:ascii="Times New Roman" w:hAnsi="Times New Roman" w:cs="Times New Roman"/>
                <w:lang w:val="en-GB"/>
              </w:rPr>
            </w:pPr>
            <w:r w:rsidRPr="00DE5D84">
              <w:rPr>
                <w:rFonts w:ascii="Times New Roman" w:hAnsi="Times New Roman" w:cs="Times New Roman"/>
                <w:lang w:val="en-GB"/>
              </w:rPr>
              <w:t xml:space="preserve">Rajendran D, Bright P, Bettles S, Carnes D, Mullinger B. What puts the adverse in 'adverse events' Patients' perceptions of post treatment experiences in osteopathy qualitative study using focus groups. </w:t>
            </w:r>
            <w:r w:rsidRPr="00DE5D84">
              <w:rPr>
                <w:rFonts w:ascii="Times New Roman" w:hAnsi="Times New Roman" w:cs="Times New Roman"/>
                <w:shd w:val="clear" w:color="auto" w:fill="FFFFFF"/>
                <w:lang w:val="en-GB"/>
              </w:rPr>
              <w:t>Man Ther.</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2012</w:t>
            </w:r>
            <w:proofErr w:type="gramStart"/>
            <w:r w:rsidRPr="00DE5D84">
              <w:rPr>
                <w:rFonts w:ascii="Times New Roman" w:hAnsi="Times New Roman" w:cs="Times New Roman"/>
                <w:shd w:val="clear" w:color="auto" w:fill="FFFFFF"/>
                <w:lang w:val="en-GB"/>
              </w:rPr>
              <w:t>;17</w:t>
            </w:r>
            <w:proofErr w:type="gramEnd"/>
            <w:r w:rsidRPr="00DE5D84">
              <w:rPr>
                <w:rFonts w:ascii="Times New Roman" w:hAnsi="Times New Roman" w:cs="Times New Roman"/>
                <w:shd w:val="clear" w:color="auto" w:fill="FFFFFF"/>
                <w:lang w:val="en-GB"/>
              </w:rPr>
              <w:t>(4):305-11.</w:t>
            </w:r>
          </w:p>
        </w:tc>
        <w:tc>
          <w:tcPr>
            <w:tcW w:w="4678" w:type="dxa"/>
            <w:tcBorders>
              <w:top w:val="nil"/>
              <w:left w:val="nil"/>
              <w:bottom w:val="nil"/>
            </w:tcBorders>
          </w:tcPr>
          <w:p w14:paraId="1DCC2975" w14:textId="6C762D2E" w:rsidR="00144729" w:rsidRPr="00DE5D84" w:rsidRDefault="00144729"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No physiotherapy treatment (osteopathic treatment)</w:t>
            </w:r>
          </w:p>
        </w:tc>
      </w:tr>
      <w:tr w:rsidR="002E722F" w:rsidRPr="00DE5D84" w14:paraId="263A2695" w14:textId="77777777" w:rsidTr="002E722F">
        <w:tc>
          <w:tcPr>
            <w:tcW w:w="9180" w:type="dxa"/>
            <w:tcBorders>
              <w:top w:val="nil"/>
              <w:bottom w:val="nil"/>
              <w:right w:val="nil"/>
            </w:tcBorders>
          </w:tcPr>
          <w:p w14:paraId="247DCB95" w14:textId="3C94F9DE" w:rsidR="00144729" w:rsidRPr="00DE5D84" w:rsidRDefault="00144729" w:rsidP="00144729">
            <w:pPr>
              <w:spacing w:before="20" w:after="20"/>
              <w:outlineLvl w:val="0"/>
              <w:rPr>
                <w:rFonts w:ascii="Times New Roman" w:hAnsi="Times New Roman" w:cs="Times New Roman"/>
                <w:lang w:val="en-GB"/>
              </w:rPr>
            </w:pPr>
            <w:r w:rsidRPr="00DE5D84">
              <w:rPr>
                <w:rFonts w:ascii="Times New Roman" w:hAnsi="Times New Roman" w:cs="Times New Roman"/>
                <w:lang w:val="en-GB"/>
              </w:rPr>
              <w:t xml:space="preserve">Roberts L. Improving quality, service delivery and patient experience in a musculoskeletal service. </w:t>
            </w:r>
            <w:r w:rsidRPr="00DE5D84">
              <w:rPr>
                <w:rFonts w:ascii="Times New Roman" w:hAnsi="Times New Roman" w:cs="Times New Roman"/>
                <w:shd w:val="clear" w:color="auto" w:fill="FFFFFF"/>
                <w:lang w:val="en-GB"/>
              </w:rPr>
              <w:t>Man Ther.</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2013</w:t>
            </w:r>
            <w:proofErr w:type="gramStart"/>
            <w:r w:rsidRPr="00DE5D84">
              <w:rPr>
                <w:rFonts w:ascii="Times New Roman" w:hAnsi="Times New Roman" w:cs="Times New Roman"/>
                <w:shd w:val="clear" w:color="auto" w:fill="FFFFFF"/>
                <w:lang w:val="en-GB"/>
              </w:rPr>
              <w:t>;18</w:t>
            </w:r>
            <w:proofErr w:type="gramEnd"/>
            <w:r w:rsidRPr="00DE5D84">
              <w:rPr>
                <w:rFonts w:ascii="Times New Roman" w:hAnsi="Times New Roman" w:cs="Times New Roman"/>
                <w:shd w:val="clear" w:color="auto" w:fill="FFFFFF"/>
                <w:lang w:val="en-GB"/>
              </w:rPr>
              <w:t>(1):77-82.</w:t>
            </w:r>
          </w:p>
        </w:tc>
        <w:tc>
          <w:tcPr>
            <w:tcW w:w="4678" w:type="dxa"/>
            <w:tcBorders>
              <w:top w:val="nil"/>
              <w:left w:val="nil"/>
              <w:bottom w:val="nil"/>
            </w:tcBorders>
          </w:tcPr>
          <w:p w14:paraId="08F7D1D9" w14:textId="7AA5330A" w:rsidR="00144729" w:rsidRPr="00DE5D84" w:rsidRDefault="00144729"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w:t>
            </w:r>
          </w:p>
        </w:tc>
      </w:tr>
      <w:tr w:rsidR="002E722F" w:rsidRPr="00DE5D84" w14:paraId="3C0F69C8" w14:textId="77777777" w:rsidTr="002E722F">
        <w:tc>
          <w:tcPr>
            <w:tcW w:w="9180" w:type="dxa"/>
            <w:tcBorders>
              <w:top w:val="nil"/>
              <w:bottom w:val="nil"/>
              <w:right w:val="nil"/>
            </w:tcBorders>
          </w:tcPr>
          <w:p w14:paraId="2E15D46C" w14:textId="28D52438" w:rsidR="00781F8B" w:rsidRPr="00DE5D84" w:rsidRDefault="00781F8B" w:rsidP="00781F8B">
            <w:pPr>
              <w:spacing w:before="20" w:after="20"/>
              <w:outlineLvl w:val="0"/>
              <w:rPr>
                <w:rFonts w:ascii="Times New Roman" w:hAnsi="Times New Roman" w:cs="Times New Roman"/>
                <w:lang w:val="en-GB"/>
              </w:rPr>
            </w:pPr>
            <w:r w:rsidRPr="00DE5D84">
              <w:rPr>
                <w:rFonts w:ascii="Times New Roman" w:hAnsi="Times New Roman" w:cs="Times New Roman"/>
                <w:bCs/>
                <w:iCs/>
                <w:lang w:val="en-GB"/>
              </w:rPr>
              <w:t xml:space="preserve">Roush SE, Sonstroem RJ. </w:t>
            </w:r>
            <w:r w:rsidRPr="00DE5D84">
              <w:rPr>
                <w:rFonts w:ascii="Times New Roman" w:hAnsi="Times New Roman" w:cs="Times New Roman"/>
                <w:lang w:val="en-GB"/>
              </w:rPr>
              <w:t>Development of the Physical Therapy Outpatient Satisfaction Survey (PTOPS). Phys Ther.</w:t>
            </w:r>
            <w:r w:rsidRPr="00DE5D84">
              <w:rPr>
                <w:rStyle w:val="apple-converted-space"/>
                <w:rFonts w:ascii="Times New Roman" w:hAnsi="Times New Roman" w:cs="Times New Roman"/>
                <w:lang w:val="en-GB"/>
              </w:rPr>
              <w:t> </w:t>
            </w:r>
            <w:r w:rsidRPr="00DE5D84">
              <w:rPr>
                <w:rFonts w:ascii="Times New Roman" w:hAnsi="Times New Roman" w:cs="Times New Roman"/>
                <w:lang w:val="en-GB"/>
              </w:rPr>
              <w:t>1999</w:t>
            </w:r>
            <w:proofErr w:type="gramStart"/>
            <w:r w:rsidRPr="00DE5D84">
              <w:rPr>
                <w:rFonts w:ascii="Times New Roman" w:hAnsi="Times New Roman" w:cs="Times New Roman"/>
                <w:lang w:val="en-GB"/>
              </w:rPr>
              <w:t>;79</w:t>
            </w:r>
            <w:proofErr w:type="gramEnd"/>
            <w:r w:rsidRPr="00DE5D84">
              <w:rPr>
                <w:rFonts w:ascii="Times New Roman" w:hAnsi="Times New Roman" w:cs="Times New Roman"/>
                <w:lang w:val="en-GB"/>
              </w:rPr>
              <w:t>(2):159-70.</w:t>
            </w:r>
          </w:p>
        </w:tc>
        <w:tc>
          <w:tcPr>
            <w:tcW w:w="4678" w:type="dxa"/>
            <w:tcBorders>
              <w:top w:val="nil"/>
              <w:left w:val="nil"/>
              <w:bottom w:val="nil"/>
            </w:tcBorders>
          </w:tcPr>
          <w:p w14:paraId="1683097B" w14:textId="354D4B3D" w:rsidR="00781F8B" w:rsidRPr="00DE5D84" w:rsidRDefault="00781F8B"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w:t>
            </w:r>
          </w:p>
        </w:tc>
      </w:tr>
      <w:tr w:rsidR="002E722F" w:rsidRPr="00DE5D84" w14:paraId="4D3AC2DC" w14:textId="77777777" w:rsidTr="002E722F">
        <w:tc>
          <w:tcPr>
            <w:tcW w:w="9180" w:type="dxa"/>
            <w:tcBorders>
              <w:top w:val="nil"/>
              <w:bottom w:val="nil"/>
              <w:right w:val="nil"/>
            </w:tcBorders>
          </w:tcPr>
          <w:p w14:paraId="3439B7D7" w14:textId="5ED2A846" w:rsidR="00781F8B" w:rsidRPr="00DE5D84" w:rsidRDefault="00781F8B" w:rsidP="00781F8B">
            <w:pPr>
              <w:spacing w:before="20" w:after="20"/>
              <w:outlineLvl w:val="0"/>
              <w:rPr>
                <w:rFonts w:ascii="Times New Roman" w:hAnsi="Times New Roman" w:cs="Times New Roman"/>
                <w:bCs/>
                <w:iCs/>
                <w:lang w:val="en-GB"/>
              </w:rPr>
            </w:pPr>
            <w:r w:rsidRPr="00DE5D84">
              <w:rPr>
                <w:rFonts w:ascii="Times New Roman" w:hAnsi="Times New Roman" w:cs="Times New Roman"/>
                <w:lang w:val="en-GB"/>
              </w:rPr>
              <w:t>Roush SE. The satisfaction of patients with multiple sclerosis regarding services received from physical and occupational therapists. J Inter of Rehabilitation and Health. 1995</w:t>
            </w:r>
            <w:proofErr w:type="gramStart"/>
            <w:r w:rsidRPr="00DE5D84">
              <w:rPr>
                <w:rFonts w:ascii="Times New Roman" w:hAnsi="Times New Roman" w:cs="Times New Roman"/>
                <w:lang w:val="en-GB"/>
              </w:rPr>
              <w:t>;1</w:t>
            </w:r>
            <w:proofErr w:type="gramEnd"/>
            <w:r w:rsidRPr="00DE5D84">
              <w:rPr>
                <w:rFonts w:ascii="Times New Roman" w:hAnsi="Times New Roman" w:cs="Times New Roman"/>
                <w:lang w:val="en-GB"/>
              </w:rPr>
              <w:t>(3):155-166.</w:t>
            </w:r>
          </w:p>
        </w:tc>
        <w:tc>
          <w:tcPr>
            <w:tcW w:w="4678" w:type="dxa"/>
            <w:tcBorders>
              <w:top w:val="nil"/>
              <w:left w:val="nil"/>
              <w:bottom w:val="nil"/>
            </w:tcBorders>
          </w:tcPr>
          <w:p w14:paraId="254E7066" w14:textId="09B5AF14" w:rsidR="00781F8B" w:rsidRPr="00DE5D84" w:rsidRDefault="00781F8B"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 neurological disease (Multiple sclerosis)</w:t>
            </w:r>
          </w:p>
        </w:tc>
      </w:tr>
      <w:tr w:rsidR="002E722F" w:rsidRPr="00DE5D84" w14:paraId="373D97A6" w14:textId="77777777" w:rsidTr="002E722F">
        <w:tc>
          <w:tcPr>
            <w:tcW w:w="9180" w:type="dxa"/>
            <w:tcBorders>
              <w:top w:val="nil"/>
              <w:bottom w:val="nil"/>
              <w:right w:val="nil"/>
            </w:tcBorders>
          </w:tcPr>
          <w:p w14:paraId="06DB7109" w14:textId="16F554D1" w:rsidR="00781F8B" w:rsidRPr="00DE5D84" w:rsidRDefault="00781F8B" w:rsidP="00781F8B">
            <w:pPr>
              <w:spacing w:before="20" w:after="20"/>
              <w:outlineLvl w:val="0"/>
              <w:rPr>
                <w:rFonts w:ascii="Times New Roman" w:hAnsi="Times New Roman" w:cs="Times New Roman"/>
                <w:lang w:val="en-GB"/>
              </w:rPr>
            </w:pPr>
            <w:r w:rsidRPr="00DE5D84">
              <w:rPr>
                <w:rFonts w:ascii="Times New Roman" w:hAnsi="Times New Roman" w:cs="Times New Roman"/>
                <w:shd w:val="clear" w:color="auto" w:fill="FFFFFF"/>
                <w:lang w:val="en-GB"/>
              </w:rPr>
              <w:t>Rowell RM,</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Polipnick J.</w:t>
            </w:r>
            <w:r w:rsidRPr="00DE5D84">
              <w:rPr>
                <w:rFonts w:ascii="Times New Roman" w:hAnsi="Times New Roman" w:cs="Times New Roman"/>
                <w:lang w:val="en-GB"/>
              </w:rPr>
              <w:t xml:space="preserve"> A Pilot Mixed Methods Study of Patient Satisfaction With Chiropractic Care for Back Pain.</w:t>
            </w:r>
            <w:r w:rsidRPr="00DE5D84">
              <w:rPr>
                <w:rFonts w:ascii="Times New Roman" w:hAnsi="Times New Roman" w:cs="Times New Roman"/>
                <w:shd w:val="clear" w:color="auto" w:fill="FFFFFF"/>
                <w:lang w:val="en-GB"/>
              </w:rPr>
              <w:t xml:space="preserve"> J Manipulative Physiol Ther.</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2008</w:t>
            </w:r>
            <w:proofErr w:type="gramStart"/>
            <w:r w:rsidRPr="00DE5D84">
              <w:rPr>
                <w:rFonts w:ascii="Times New Roman" w:hAnsi="Times New Roman" w:cs="Times New Roman"/>
                <w:shd w:val="clear" w:color="auto" w:fill="FFFFFF"/>
                <w:lang w:val="en-GB"/>
              </w:rPr>
              <w:t>;31</w:t>
            </w:r>
            <w:proofErr w:type="gramEnd"/>
            <w:r w:rsidRPr="00DE5D84">
              <w:rPr>
                <w:rFonts w:ascii="Times New Roman" w:hAnsi="Times New Roman" w:cs="Times New Roman"/>
                <w:shd w:val="clear" w:color="auto" w:fill="FFFFFF"/>
                <w:lang w:val="en-GB"/>
              </w:rPr>
              <w:t>(8):602-10.</w:t>
            </w:r>
          </w:p>
        </w:tc>
        <w:tc>
          <w:tcPr>
            <w:tcW w:w="4678" w:type="dxa"/>
            <w:tcBorders>
              <w:top w:val="nil"/>
              <w:left w:val="nil"/>
              <w:bottom w:val="nil"/>
            </w:tcBorders>
          </w:tcPr>
          <w:p w14:paraId="2B8C0F8E" w14:textId="0FE958C2" w:rsidR="00781F8B" w:rsidRPr="00DE5D84" w:rsidRDefault="00781F8B"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No physiotherapy treatment (chiropractic)</w:t>
            </w:r>
          </w:p>
        </w:tc>
      </w:tr>
      <w:tr w:rsidR="002E722F" w:rsidRPr="00DE5D84" w14:paraId="29ED090B" w14:textId="77777777" w:rsidTr="002E722F">
        <w:tc>
          <w:tcPr>
            <w:tcW w:w="9180" w:type="dxa"/>
            <w:tcBorders>
              <w:top w:val="nil"/>
              <w:bottom w:val="nil"/>
              <w:right w:val="nil"/>
            </w:tcBorders>
          </w:tcPr>
          <w:p w14:paraId="72A1A6E4" w14:textId="614DB446" w:rsidR="000B2E14" w:rsidRPr="00DE5D84" w:rsidRDefault="000B2E14" w:rsidP="000B2E14">
            <w:pPr>
              <w:spacing w:before="20" w:after="20"/>
              <w:outlineLvl w:val="0"/>
              <w:rPr>
                <w:rFonts w:ascii="Times New Roman" w:hAnsi="Times New Roman" w:cs="Times New Roman"/>
                <w:shd w:val="clear" w:color="auto" w:fill="FFFFFF"/>
                <w:lang w:val="en-GB"/>
              </w:rPr>
            </w:pPr>
            <w:r w:rsidRPr="00DE5D84">
              <w:rPr>
                <w:rFonts w:ascii="Times New Roman" w:hAnsi="Times New Roman" w:cs="Times New Roman"/>
                <w:lang w:val="en-GB"/>
              </w:rPr>
              <w:t xml:space="preserve">Schafer DS. Environmental-scanning behavior among private-practice physical therapy firms. </w:t>
            </w:r>
            <w:r w:rsidRPr="00DE5D84">
              <w:rPr>
                <w:rFonts w:ascii="Times New Roman" w:hAnsi="Times New Roman" w:cs="Times New Roman"/>
                <w:shd w:val="clear" w:color="auto" w:fill="FFFFFF"/>
                <w:lang w:val="en-GB"/>
              </w:rPr>
              <w:t>Phys Ther.</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1991</w:t>
            </w:r>
            <w:proofErr w:type="gramStart"/>
            <w:r w:rsidRPr="00DE5D84">
              <w:rPr>
                <w:rFonts w:ascii="Times New Roman" w:hAnsi="Times New Roman" w:cs="Times New Roman"/>
                <w:shd w:val="clear" w:color="auto" w:fill="FFFFFF"/>
                <w:lang w:val="en-GB"/>
              </w:rPr>
              <w:t>;71</w:t>
            </w:r>
            <w:proofErr w:type="gramEnd"/>
            <w:r w:rsidRPr="00DE5D84">
              <w:rPr>
                <w:rFonts w:ascii="Times New Roman" w:hAnsi="Times New Roman" w:cs="Times New Roman"/>
                <w:shd w:val="clear" w:color="auto" w:fill="FFFFFF"/>
                <w:lang w:val="en-GB"/>
              </w:rPr>
              <w:t>(6):482-90.</w:t>
            </w:r>
          </w:p>
        </w:tc>
        <w:tc>
          <w:tcPr>
            <w:tcW w:w="4678" w:type="dxa"/>
            <w:tcBorders>
              <w:top w:val="nil"/>
              <w:left w:val="nil"/>
              <w:bottom w:val="nil"/>
            </w:tcBorders>
          </w:tcPr>
          <w:p w14:paraId="3E8C5D88" w14:textId="34AADE58" w:rsidR="000B2E14" w:rsidRPr="00DE5D84" w:rsidRDefault="000B2E14"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w:t>
            </w:r>
          </w:p>
        </w:tc>
      </w:tr>
      <w:tr w:rsidR="002E722F" w:rsidRPr="00DE5D84" w14:paraId="6921F264" w14:textId="77777777" w:rsidTr="002E722F">
        <w:tc>
          <w:tcPr>
            <w:tcW w:w="9180" w:type="dxa"/>
            <w:tcBorders>
              <w:top w:val="nil"/>
              <w:bottom w:val="nil"/>
              <w:right w:val="nil"/>
            </w:tcBorders>
          </w:tcPr>
          <w:p w14:paraId="3849E158" w14:textId="64FA58D2" w:rsidR="000B2E14" w:rsidRPr="00DE5D84" w:rsidRDefault="000B2E14" w:rsidP="000B2E14">
            <w:pPr>
              <w:spacing w:before="20" w:after="20"/>
              <w:outlineLvl w:val="0"/>
              <w:rPr>
                <w:rFonts w:ascii="Times New Roman" w:hAnsi="Times New Roman" w:cs="Times New Roman"/>
                <w:lang w:val="en-GB"/>
              </w:rPr>
            </w:pPr>
            <w:r w:rsidRPr="00DE5D84">
              <w:rPr>
                <w:rFonts w:ascii="Times New Roman" w:hAnsi="Times New Roman" w:cs="Times New Roman"/>
                <w:lang w:val="en-GB"/>
              </w:rPr>
              <w:t xml:space="preserve">Scholte M, Calsbeek H, Nijhuis-van der Sanden MW, Braspenning J. Quality of physical therapy from a patient's perspective factor analysis on web-based survey data revealed three dimensions on patient experiences with physical therapy. </w:t>
            </w:r>
            <w:r w:rsidRPr="00DE5D84">
              <w:rPr>
                <w:rFonts w:ascii="Times New Roman" w:hAnsi="Times New Roman" w:cs="Times New Roman"/>
                <w:shd w:val="clear" w:color="auto" w:fill="FFFFFF"/>
                <w:lang w:val="en-GB"/>
              </w:rPr>
              <w:t>BMC Health Serv Res.</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2014; 18</w:t>
            </w:r>
            <w:proofErr w:type="gramStart"/>
            <w:r w:rsidRPr="00DE5D84">
              <w:rPr>
                <w:rFonts w:ascii="Times New Roman" w:hAnsi="Times New Roman" w:cs="Times New Roman"/>
                <w:shd w:val="clear" w:color="auto" w:fill="FFFFFF"/>
                <w:lang w:val="en-GB"/>
              </w:rPr>
              <w:t>;14:266</w:t>
            </w:r>
            <w:proofErr w:type="gramEnd"/>
            <w:r w:rsidRPr="00DE5D84">
              <w:rPr>
                <w:rFonts w:ascii="Times New Roman" w:hAnsi="Times New Roman" w:cs="Times New Roman"/>
                <w:shd w:val="clear" w:color="auto" w:fill="FFFFFF"/>
                <w:lang w:val="en-GB"/>
              </w:rPr>
              <w:t>.</w:t>
            </w:r>
          </w:p>
        </w:tc>
        <w:tc>
          <w:tcPr>
            <w:tcW w:w="4678" w:type="dxa"/>
            <w:tcBorders>
              <w:top w:val="nil"/>
              <w:left w:val="nil"/>
              <w:bottom w:val="nil"/>
            </w:tcBorders>
          </w:tcPr>
          <w:p w14:paraId="0556AC70" w14:textId="43DF8E45" w:rsidR="000B2E14" w:rsidRPr="00DE5D84" w:rsidRDefault="000B2E14"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w:t>
            </w:r>
          </w:p>
        </w:tc>
      </w:tr>
      <w:tr w:rsidR="002E722F" w:rsidRPr="00DE5D84" w14:paraId="0D244F8F" w14:textId="77777777" w:rsidTr="002E722F">
        <w:tc>
          <w:tcPr>
            <w:tcW w:w="9180" w:type="dxa"/>
            <w:tcBorders>
              <w:top w:val="nil"/>
              <w:bottom w:val="nil"/>
              <w:right w:val="nil"/>
            </w:tcBorders>
          </w:tcPr>
          <w:p w14:paraId="33D76C3E" w14:textId="08976F49" w:rsidR="00BF23DE" w:rsidRPr="00DE5D84" w:rsidRDefault="00BF23DE" w:rsidP="00BF23DE">
            <w:pPr>
              <w:spacing w:before="20" w:after="20"/>
              <w:outlineLvl w:val="0"/>
              <w:rPr>
                <w:rFonts w:ascii="Times New Roman" w:hAnsi="Times New Roman" w:cs="Times New Roman"/>
                <w:lang w:val="en-GB"/>
              </w:rPr>
            </w:pPr>
            <w:r w:rsidRPr="00DE5D84">
              <w:rPr>
                <w:rFonts w:ascii="Times New Roman" w:hAnsi="Times New Roman" w:cs="Times New Roman"/>
                <w:lang w:val="en-GB"/>
              </w:rPr>
              <w:t xml:space="preserve">Sephton R, Hough E, Roberts SA, Oldham J. Evaluation of a primary care musculoskeletal clinical assessment </w:t>
            </w:r>
            <w:proofErr w:type="gramStart"/>
            <w:r w:rsidRPr="00DE5D84">
              <w:rPr>
                <w:rFonts w:ascii="Times New Roman" w:hAnsi="Times New Roman" w:cs="Times New Roman"/>
                <w:lang w:val="en-GB"/>
              </w:rPr>
              <w:t>service</w:t>
            </w:r>
            <w:proofErr w:type="gramEnd"/>
            <w:r w:rsidRPr="00DE5D84">
              <w:rPr>
                <w:rFonts w:ascii="Times New Roman" w:hAnsi="Times New Roman" w:cs="Times New Roman"/>
                <w:lang w:val="en-GB"/>
              </w:rPr>
              <w:t xml:space="preserve"> a preliminary study. </w:t>
            </w:r>
            <w:r w:rsidRPr="00DE5D84">
              <w:rPr>
                <w:rFonts w:ascii="Times New Roman" w:hAnsi="Times New Roman" w:cs="Times New Roman"/>
                <w:shd w:val="clear" w:color="auto" w:fill="FFFFFF"/>
                <w:lang w:val="en-GB"/>
              </w:rPr>
              <w:t>Physiotherapy.</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2010</w:t>
            </w:r>
            <w:proofErr w:type="gramStart"/>
            <w:r w:rsidRPr="00DE5D84">
              <w:rPr>
                <w:rFonts w:ascii="Times New Roman" w:hAnsi="Times New Roman" w:cs="Times New Roman"/>
                <w:shd w:val="clear" w:color="auto" w:fill="FFFFFF"/>
                <w:lang w:val="en-GB"/>
              </w:rPr>
              <w:t>;96</w:t>
            </w:r>
            <w:proofErr w:type="gramEnd"/>
            <w:r w:rsidRPr="00DE5D84">
              <w:rPr>
                <w:rFonts w:ascii="Times New Roman" w:hAnsi="Times New Roman" w:cs="Times New Roman"/>
                <w:shd w:val="clear" w:color="auto" w:fill="FFFFFF"/>
                <w:lang w:val="en-GB"/>
              </w:rPr>
              <w:t>(4):296-30.</w:t>
            </w:r>
          </w:p>
        </w:tc>
        <w:tc>
          <w:tcPr>
            <w:tcW w:w="4678" w:type="dxa"/>
            <w:tcBorders>
              <w:top w:val="nil"/>
              <w:left w:val="nil"/>
              <w:bottom w:val="nil"/>
            </w:tcBorders>
          </w:tcPr>
          <w:p w14:paraId="6A605831" w14:textId="16809F51" w:rsidR="00BF23DE" w:rsidRPr="00DE5D84" w:rsidRDefault="00BF23DE"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w:t>
            </w:r>
          </w:p>
        </w:tc>
      </w:tr>
      <w:tr w:rsidR="002E722F" w:rsidRPr="00DE5D84" w14:paraId="09BCFEF4" w14:textId="77777777" w:rsidTr="002E722F">
        <w:tc>
          <w:tcPr>
            <w:tcW w:w="9180" w:type="dxa"/>
            <w:tcBorders>
              <w:top w:val="nil"/>
              <w:bottom w:val="nil"/>
              <w:right w:val="nil"/>
            </w:tcBorders>
          </w:tcPr>
          <w:p w14:paraId="2203307E" w14:textId="772AF042" w:rsidR="00BF23DE" w:rsidRPr="00DE5D84" w:rsidRDefault="00BF23DE" w:rsidP="00BF23DE">
            <w:pPr>
              <w:spacing w:before="20" w:after="20"/>
              <w:outlineLvl w:val="0"/>
              <w:rPr>
                <w:rFonts w:ascii="Times New Roman" w:hAnsi="Times New Roman" w:cs="Times New Roman"/>
                <w:lang w:val="en-GB"/>
              </w:rPr>
            </w:pPr>
            <w:r w:rsidRPr="00DE5D84">
              <w:rPr>
                <w:rFonts w:ascii="Times New Roman" w:hAnsi="Times New Roman" w:cs="Times New Roman"/>
                <w:shd w:val="clear" w:color="auto" w:fill="FFFFFF"/>
                <w:lang w:val="en-GB"/>
              </w:rPr>
              <w:t>Silvis WL,</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Lakke SE,</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Stegeman P,</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Speijer BL,</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Vroomen PC,</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Coppes MH,</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Reneman MF,</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 xml:space="preserve">Soer R. </w:t>
            </w:r>
            <w:r w:rsidRPr="00DE5D84">
              <w:rPr>
                <w:rFonts w:ascii="Times New Roman" w:hAnsi="Times New Roman" w:cs="Times New Roman"/>
                <w:lang w:val="en-GB"/>
              </w:rPr>
              <w:t>Can patients with low back pain be satisfied with less than expected</w:t>
            </w:r>
            <w:proofErr w:type="gramStart"/>
            <w:r w:rsidRPr="00DE5D84">
              <w:rPr>
                <w:rFonts w:ascii="Times New Roman" w:hAnsi="Times New Roman" w:cs="Times New Roman"/>
                <w:lang w:val="en-GB"/>
              </w:rPr>
              <w:t>?.</w:t>
            </w:r>
            <w:proofErr w:type="gramEnd"/>
            <w:r w:rsidRPr="00DE5D84">
              <w:rPr>
                <w:rFonts w:ascii="Times New Roman" w:hAnsi="Times New Roman" w:cs="Times New Roman"/>
                <w:lang w:val="en-GB"/>
              </w:rPr>
              <w:t xml:space="preserve"> </w:t>
            </w:r>
            <w:r w:rsidRPr="00DE5D84">
              <w:rPr>
                <w:rFonts w:ascii="Times New Roman" w:hAnsi="Times New Roman" w:cs="Times New Roman"/>
                <w:shd w:val="clear" w:color="auto" w:fill="FFFFFF"/>
                <w:lang w:val="en-GB"/>
              </w:rPr>
              <w:t>Spine (Phila Pa 1976).</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2016 15</w:t>
            </w:r>
            <w:proofErr w:type="gramStart"/>
            <w:r w:rsidRPr="00DE5D84">
              <w:rPr>
                <w:rFonts w:ascii="Times New Roman" w:hAnsi="Times New Roman" w:cs="Times New Roman"/>
                <w:shd w:val="clear" w:color="auto" w:fill="FFFFFF"/>
                <w:lang w:val="en-GB"/>
              </w:rPr>
              <w:t>;41</w:t>
            </w:r>
            <w:proofErr w:type="gramEnd"/>
            <w:r w:rsidRPr="00DE5D84">
              <w:rPr>
                <w:rFonts w:ascii="Times New Roman" w:hAnsi="Times New Roman" w:cs="Times New Roman"/>
                <w:shd w:val="clear" w:color="auto" w:fill="FFFFFF"/>
                <w:lang w:val="en-GB"/>
              </w:rPr>
              <w:t>(20):1606-1612.</w:t>
            </w:r>
          </w:p>
        </w:tc>
        <w:tc>
          <w:tcPr>
            <w:tcW w:w="4678" w:type="dxa"/>
            <w:tcBorders>
              <w:top w:val="nil"/>
              <w:left w:val="nil"/>
              <w:bottom w:val="nil"/>
            </w:tcBorders>
          </w:tcPr>
          <w:p w14:paraId="6F68276A" w14:textId="7B03F20D" w:rsidR="00BF23DE" w:rsidRPr="00DE5D84" w:rsidRDefault="00BF23DE"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w:t>
            </w:r>
          </w:p>
        </w:tc>
      </w:tr>
      <w:tr w:rsidR="002E722F" w:rsidRPr="00DE5D84" w14:paraId="351335FF" w14:textId="77777777" w:rsidTr="002E722F">
        <w:tc>
          <w:tcPr>
            <w:tcW w:w="9180" w:type="dxa"/>
            <w:tcBorders>
              <w:top w:val="nil"/>
              <w:bottom w:val="nil"/>
              <w:right w:val="nil"/>
            </w:tcBorders>
          </w:tcPr>
          <w:p w14:paraId="15BA608A" w14:textId="47C3DAFF" w:rsidR="00B02572" w:rsidRPr="00DE5D84" w:rsidRDefault="00B02572" w:rsidP="00B02572">
            <w:pPr>
              <w:spacing w:before="20" w:after="20"/>
              <w:outlineLvl w:val="0"/>
              <w:rPr>
                <w:rFonts w:ascii="Times New Roman" w:hAnsi="Times New Roman" w:cs="Times New Roman"/>
                <w:shd w:val="clear" w:color="auto" w:fill="FFFFFF"/>
                <w:lang w:val="en-GB"/>
              </w:rPr>
            </w:pPr>
            <w:r w:rsidRPr="00DE5D84">
              <w:rPr>
                <w:rFonts w:ascii="Times New Roman" w:hAnsi="Times New Roman" w:cs="Times New Roman"/>
                <w:lang w:val="en-GB"/>
              </w:rPr>
              <w:t>Smith DL. Does type of disability and participation in rehabilitation affect satisfaction of stroke survivors? Results from the 2013 Behavioral Risk Surveillance System (BRFSS). Disabil Health J. 2015;8(4)</w:t>
            </w:r>
            <w:proofErr w:type="gramStart"/>
            <w:r w:rsidRPr="00DE5D84">
              <w:rPr>
                <w:rFonts w:ascii="Times New Roman" w:hAnsi="Times New Roman" w:cs="Times New Roman"/>
                <w:lang w:val="en-GB"/>
              </w:rPr>
              <w:t>:557</w:t>
            </w:r>
            <w:proofErr w:type="gramEnd"/>
            <w:r w:rsidRPr="00DE5D84">
              <w:rPr>
                <w:rFonts w:ascii="Times New Roman" w:hAnsi="Times New Roman" w:cs="Times New Roman"/>
                <w:lang w:val="en-GB"/>
              </w:rPr>
              <w:t>-63.</w:t>
            </w:r>
          </w:p>
        </w:tc>
        <w:tc>
          <w:tcPr>
            <w:tcW w:w="4678" w:type="dxa"/>
            <w:tcBorders>
              <w:top w:val="nil"/>
              <w:left w:val="nil"/>
              <w:bottom w:val="nil"/>
            </w:tcBorders>
          </w:tcPr>
          <w:p w14:paraId="2A16504C" w14:textId="75DFCB63" w:rsidR="00B02572" w:rsidRPr="00DE5D84" w:rsidRDefault="00B02572"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 neurological disease (stroke)</w:t>
            </w:r>
          </w:p>
        </w:tc>
      </w:tr>
      <w:tr w:rsidR="002E722F" w:rsidRPr="00DE5D84" w14:paraId="0B0DE830" w14:textId="77777777" w:rsidTr="002E722F">
        <w:tc>
          <w:tcPr>
            <w:tcW w:w="9180" w:type="dxa"/>
            <w:tcBorders>
              <w:top w:val="nil"/>
              <w:bottom w:val="nil"/>
              <w:right w:val="nil"/>
            </w:tcBorders>
          </w:tcPr>
          <w:p w14:paraId="7F402E9F" w14:textId="0B024151" w:rsidR="00B02572" w:rsidRPr="00DE5D84" w:rsidRDefault="00B02572" w:rsidP="00B02572">
            <w:pPr>
              <w:spacing w:before="20" w:after="20"/>
              <w:outlineLvl w:val="0"/>
              <w:rPr>
                <w:rFonts w:ascii="Times New Roman" w:hAnsi="Times New Roman" w:cs="Times New Roman"/>
                <w:lang w:val="en-GB"/>
              </w:rPr>
            </w:pPr>
            <w:r w:rsidRPr="00DE5D84">
              <w:rPr>
                <w:rFonts w:ascii="Times New Roman" w:hAnsi="Times New Roman" w:cs="Times New Roman"/>
                <w:iCs/>
                <w:lang w:val="en-GB"/>
              </w:rPr>
              <w:t xml:space="preserve">Solomon DH, Bates DW, Horsky J, Burdick E, Schaffer JL, Katz JN. </w:t>
            </w:r>
            <w:r w:rsidRPr="00DE5D84">
              <w:rPr>
                <w:rFonts w:ascii="Times New Roman" w:hAnsi="Times New Roman" w:cs="Times New Roman"/>
                <w:lang w:val="en-GB"/>
              </w:rPr>
              <w:t xml:space="preserve">Development and validation of a patient satisfaction scale for musculoskeletal care. </w:t>
            </w:r>
            <w:r w:rsidRPr="00DE5D84">
              <w:rPr>
                <w:rFonts w:ascii="Times New Roman" w:hAnsi="Times New Roman" w:cs="Times New Roman"/>
                <w:shd w:val="clear" w:color="auto" w:fill="FFFFFF"/>
                <w:lang w:val="en-GB"/>
              </w:rPr>
              <w:t>Arthritis</w:t>
            </w:r>
            <w:r w:rsidRPr="00DE5D84">
              <w:rPr>
                <w:rStyle w:val="apple-converted-space"/>
                <w:rFonts w:ascii="Times New Roman" w:hAnsi="Times New Roman" w:cs="Times New Roman"/>
                <w:shd w:val="clear" w:color="auto" w:fill="FFFFFF"/>
                <w:lang w:val="en-GB"/>
              </w:rPr>
              <w:t> </w:t>
            </w:r>
            <w:r w:rsidRPr="00DE5D84">
              <w:rPr>
                <w:rStyle w:val="highlight"/>
                <w:rFonts w:ascii="Times New Roman" w:hAnsi="Times New Roman" w:cs="Times New Roman"/>
                <w:shd w:val="clear" w:color="auto" w:fill="FFFFFF"/>
                <w:lang w:val="en-GB"/>
              </w:rPr>
              <w:t>Care</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Res.</w:t>
            </w:r>
            <w:r w:rsidRPr="00DE5D84">
              <w:rPr>
                <w:rStyle w:val="apple-converted-space"/>
                <w:rFonts w:ascii="Times New Roman" w:hAnsi="Times New Roman" w:cs="Times New Roman"/>
                <w:shd w:val="clear" w:color="auto" w:fill="FFFFFF"/>
                <w:lang w:val="en-GB"/>
              </w:rPr>
              <w:t> </w:t>
            </w:r>
            <w:r w:rsidRPr="00DE5D84">
              <w:rPr>
                <w:rFonts w:ascii="Times New Roman" w:hAnsi="Times New Roman" w:cs="Times New Roman"/>
                <w:shd w:val="clear" w:color="auto" w:fill="FFFFFF"/>
                <w:lang w:val="en-GB"/>
              </w:rPr>
              <w:t>1999</w:t>
            </w:r>
            <w:proofErr w:type="gramStart"/>
            <w:r w:rsidRPr="00DE5D84">
              <w:rPr>
                <w:rFonts w:ascii="Times New Roman" w:hAnsi="Times New Roman" w:cs="Times New Roman"/>
                <w:shd w:val="clear" w:color="auto" w:fill="FFFFFF"/>
                <w:lang w:val="en-GB"/>
              </w:rPr>
              <w:t>;12</w:t>
            </w:r>
            <w:proofErr w:type="gramEnd"/>
            <w:r w:rsidRPr="00DE5D84">
              <w:rPr>
                <w:rFonts w:ascii="Times New Roman" w:hAnsi="Times New Roman" w:cs="Times New Roman"/>
                <w:shd w:val="clear" w:color="auto" w:fill="FFFFFF"/>
                <w:lang w:val="en-GB"/>
              </w:rPr>
              <w:t>(2):96-100.</w:t>
            </w:r>
          </w:p>
        </w:tc>
        <w:tc>
          <w:tcPr>
            <w:tcW w:w="4678" w:type="dxa"/>
            <w:tcBorders>
              <w:top w:val="nil"/>
              <w:left w:val="nil"/>
              <w:bottom w:val="nil"/>
            </w:tcBorders>
          </w:tcPr>
          <w:p w14:paraId="5C498205" w14:textId="72A819D2" w:rsidR="00B02572" w:rsidRPr="00DE5D84" w:rsidRDefault="00B02572"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w:t>
            </w:r>
          </w:p>
        </w:tc>
      </w:tr>
      <w:tr w:rsidR="002E722F" w:rsidRPr="00DE5D84" w14:paraId="1FC31786" w14:textId="77777777" w:rsidTr="002E722F">
        <w:tc>
          <w:tcPr>
            <w:tcW w:w="9180" w:type="dxa"/>
            <w:tcBorders>
              <w:top w:val="nil"/>
              <w:bottom w:val="nil"/>
              <w:right w:val="nil"/>
            </w:tcBorders>
          </w:tcPr>
          <w:p w14:paraId="4241A3A4" w14:textId="11320A39" w:rsidR="00347EB2" w:rsidRPr="00DE5D84" w:rsidRDefault="00347EB2" w:rsidP="00347EB2">
            <w:pPr>
              <w:spacing w:before="20" w:after="20"/>
              <w:outlineLvl w:val="0"/>
              <w:rPr>
                <w:rFonts w:ascii="Times New Roman" w:hAnsi="Times New Roman" w:cs="Times New Roman"/>
                <w:iCs/>
                <w:lang w:val="en-GB"/>
              </w:rPr>
            </w:pPr>
            <w:r w:rsidRPr="00DE5D84">
              <w:rPr>
                <w:rFonts w:ascii="Times New Roman" w:hAnsi="Times New Roman" w:cs="Times New Roman"/>
                <w:lang w:val="en-GB"/>
              </w:rPr>
              <w:t>Stiller K, Cains G, Drury C. Evaluating inpatient satisfaction with a physiotherapy service: a rehabilitation centre survey. J Inter of Theory &amp; Rehabilitation. 2009; 16(7)</w:t>
            </w:r>
            <w:proofErr w:type="gramStart"/>
            <w:r w:rsidRPr="00DE5D84">
              <w:rPr>
                <w:rFonts w:ascii="Times New Roman" w:hAnsi="Times New Roman" w:cs="Times New Roman"/>
                <w:lang w:val="en-GB"/>
              </w:rPr>
              <w:t>:376</w:t>
            </w:r>
            <w:proofErr w:type="gramEnd"/>
            <w:r w:rsidRPr="00DE5D84">
              <w:rPr>
                <w:rFonts w:ascii="Times New Roman" w:hAnsi="Times New Roman" w:cs="Times New Roman"/>
                <w:lang w:val="en-GB"/>
              </w:rPr>
              <w:t>-384.</w:t>
            </w:r>
          </w:p>
        </w:tc>
        <w:tc>
          <w:tcPr>
            <w:tcW w:w="4678" w:type="dxa"/>
            <w:tcBorders>
              <w:top w:val="nil"/>
              <w:left w:val="nil"/>
              <w:bottom w:val="nil"/>
            </w:tcBorders>
          </w:tcPr>
          <w:p w14:paraId="6B2FB1C1" w14:textId="79CFCDC7" w:rsidR="00347EB2" w:rsidRPr="00DE5D84" w:rsidRDefault="00347EB2"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Inpatient</w:t>
            </w:r>
          </w:p>
        </w:tc>
      </w:tr>
      <w:tr w:rsidR="002E722F" w:rsidRPr="00DE5D84" w14:paraId="1BD28BF0" w14:textId="77777777" w:rsidTr="002E722F">
        <w:tc>
          <w:tcPr>
            <w:tcW w:w="9180" w:type="dxa"/>
            <w:tcBorders>
              <w:top w:val="nil"/>
              <w:bottom w:val="nil"/>
              <w:right w:val="nil"/>
            </w:tcBorders>
          </w:tcPr>
          <w:p w14:paraId="1D188210" w14:textId="1DE6FD10" w:rsidR="00347EB2" w:rsidRPr="00DE5D84" w:rsidRDefault="00347EB2"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Stiller K, Cains G, Drury C. Evaluating inpatient satisfaction with a physiotherapy service: A rehabilitation centre survey. Int J Ther Rehabil. 2016</w:t>
            </w:r>
            <w:proofErr w:type="gramStart"/>
            <w:r w:rsidRPr="00DE5D84">
              <w:rPr>
                <w:rFonts w:ascii="Times New Roman" w:hAnsi="Times New Roman" w:cs="Times New Roman"/>
                <w:lang w:val="en-GB"/>
              </w:rPr>
              <w:t>;96</w:t>
            </w:r>
            <w:proofErr w:type="gramEnd"/>
            <w:r w:rsidRPr="00DE5D84">
              <w:rPr>
                <w:rFonts w:ascii="Times New Roman" w:hAnsi="Times New Roman" w:cs="Times New Roman"/>
                <w:lang w:val="en-GB"/>
              </w:rPr>
              <w:t>(3):275-83.</w:t>
            </w:r>
          </w:p>
        </w:tc>
        <w:tc>
          <w:tcPr>
            <w:tcW w:w="4678" w:type="dxa"/>
            <w:tcBorders>
              <w:top w:val="nil"/>
              <w:left w:val="nil"/>
              <w:bottom w:val="nil"/>
            </w:tcBorders>
          </w:tcPr>
          <w:p w14:paraId="50425563" w14:textId="32E171B9" w:rsidR="00347EB2" w:rsidRPr="00DE5D84" w:rsidRDefault="00347EB2"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Inpatient setting</w:t>
            </w:r>
          </w:p>
        </w:tc>
      </w:tr>
      <w:tr w:rsidR="002E722F" w:rsidRPr="00DE5D84" w14:paraId="72EAB84D" w14:textId="77777777" w:rsidTr="002E722F">
        <w:tc>
          <w:tcPr>
            <w:tcW w:w="9180" w:type="dxa"/>
            <w:tcBorders>
              <w:top w:val="nil"/>
              <w:bottom w:val="nil"/>
              <w:right w:val="nil"/>
            </w:tcBorders>
          </w:tcPr>
          <w:p w14:paraId="19B04ECD" w14:textId="51E8BB7A" w:rsidR="00DB0D6E" w:rsidRPr="00DE5D84" w:rsidRDefault="00DB0D6E" w:rsidP="00DB0D6E">
            <w:pPr>
              <w:spacing w:before="20" w:after="20"/>
              <w:outlineLvl w:val="0"/>
              <w:rPr>
                <w:rFonts w:ascii="Times New Roman" w:hAnsi="Times New Roman" w:cs="Times New Roman"/>
                <w:lang w:val="en-GB"/>
              </w:rPr>
            </w:pPr>
            <w:r w:rsidRPr="00DE5D84">
              <w:rPr>
                <w:rFonts w:ascii="Times New Roman" w:hAnsi="Times New Roman" w:cs="Times New Roman"/>
                <w:lang w:val="en-GB"/>
              </w:rPr>
              <w:t>Vanti C, Pillastrini P, Monticone M, Ceron D, Bonetti F, Piccarreta R, Guccione A, Violante FS. The Italian version of the physical therapy patient satisfaction questionnaire - [PTPSQ-</w:t>
            </w:r>
            <w:proofErr w:type="gramStart"/>
            <w:r w:rsidRPr="00DE5D84">
              <w:rPr>
                <w:rFonts w:ascii="Times New Roman" w:hAnsi="Times New Roman" w:cs="Times New Roman"/>
                <w:lang w:val="en-GB"/>
              </w:rPr>
              <w:t>I(</w:t>
            </w:r>
            <w:proofErr w:type="gramEnd"/>
            <w:r w:rsidRPr="00DE5D84">
              <w:rPr>
                <w:rFonts w:ascii="Times New Roman" w:hAnsi="Times New Roman" w:cs="Times New Roman"/>
                <w:lang w:val="en-GB"/>
              </w:rPr>
              <w:t>15)]: Psychometric properties in a sample of inpatients. BMC Musculoskeletal Disorders. 2014 23</w:t>
            </w:r>
            <w:proofErr w:type="gramStart"/>
            <w:r w:rsidRPr="00DE5D84">
              <w:rPr>
                <w:rFonts w:ascii="Times New Roman" w:hAnsi="Times New Roman" w:cs="Times New Roman"/>
                <w:lang w:val="en-GB"/>
              </w:rPr>
              <w:t>;15:135</w:t>
            </w:r>
            <w:proofErr w:type="gramEnd"/>
            <w:r w:rsidRPr="00DE5D84">
              <w:rPr>
                <w:rFonts w:ascii="Times New Roman" w:hAnsi="Times New Roman" w:cs="Times New Roman"/>
                <w:lang w:val="en-GB"/>
              </w:rPr>
              <w:t>.</w:t>
            </w:r>
          </w:p>
        </w:tc>
        <w:tc>
          <w:tcPr>
            <w:tcW w:w="4678" w:type="dxa"/>
            <w:tcBorders>
              <w:top w:val="nil"/>
              <w:left w:val="nil"/>
              <w:bottom w:val="nil"/>
            </w:tcBorders>
          </w:tcPr>
          <w:p w14:paraId="1BCBC253" w14:textId="60746E82" w:rsidR="00DB0D6E" w:rsidRPr="00DE5D84" w:rsidRDefault="00DB0D6E"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Inpatient setting</w:t>
            </w:r>
          </w:p>
        </w:tc>
      </w:tr>
      <w:tr w:rsidR="002E722F" w:rsidRPr="00DE5D84" w14:paraId="283332F1" w14:textId="77777777" w:rsidTr="002E722F">
        <w:tc>
          <w:tcPr>
            <w:tcW w:w="9180" w:type="dxa"/>
            <w:tcBorders>
              <w:top w:val="nil"/>
              <w:bottom w:val="nil"/>
              <w:right w:val="nil"/>
            </w:tcBorders>
          </w:tcPr>
          <w:p w14:paraId="458DCA3B" w14:textId="2C9F3EB4" w:rsidR="000F48F8" w:rsidRPr="00DE5D84" w:rsidRDefault="000F48F8" w:rsidP="000F48F8">
            <w:pPr>
              <w:spacing w:before="20" w:after="20"/>
              <w:outlineLvl w:val="0"/>
              <w:rPr>
                <w:rFonts w:ascii="Times New Roman" w:hAnsi="Times New Roman" w:cs="Times New Roman"/>
                <w:lang w:val="en-GB"/>
              </w:rPr>
            </w:pPr>
            <w:r w:rsidRPr="00DE5D84">
              <w:rPr>
                <w:rFonts w:ascii="Times New Roman" w:hAnsi="Times New Roman" w:cs="Times New Roman"/>
                <w:lang w:val="en-GB"/>
              </w:rPr>
              <w:t>Wittmer M, Volpatti M, Piazzalonga S, Hoffmann A. Expectation, satisfaction, and predictors of dropout in cardiac rehabilitation. Eur J Prev Cardiol. 2012</w:t>
            </w:r>
            <w:proofErr w:type="gramStart"/>
            <w:r w:rsidRPr="00DE5D84">
              <w:rPr>
                <w:rFonts w:ascii="Times New Roman" w:hAnsi="Times New Roman" w:cs="Times New Roman"/>
                <w:lang w:val="en-GB"/>
              </w:rPr>
              <w:t>;19</w:t>
            </w:r>
            <w:proofErr w:type="gramEnd"/>
            <w:r w:rsidRPr="00DE5D84">
              <w:rPr>
                <w:rFonts w:ascii="Times New Roman" w:hAnsi="Times New Roman" w:cs="Times New Roman"/>
                <w:lang w:val="en-GB"/>
              </w:rPr>
              <w:t>(5):1082-8.</w:t>
            </w:r>
          </w:p>
        </w:tc>
        <w:tc>
          <w:tcPr>
            <w:tcW w:w="4678" w:type="dxa"/>
            <w:tcBorders>
              <w:top w:val="nil"/>
              <w:left w:val="nil"/>
              <w:bottom w:val="nil"/>
            </w:tcBorders>
          </w:tcPr>
          <w:p w14:paraId="6B940290" w14:textId="6A5B4E9E" w:rsidR="000F48F8" w:rsidRPr="00DE5D84" w:rsidRDefault="000F48F8"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 specific diagnosis (coronary heart disease, valvular heart disease)</w:t>
            </w:r>
          </w:p>
        </w:tc>
      </w:tr>
      <w:tr w:rsidR="002E722F" w:rsidRPr="00DE5D84" w14:paraId="75EC86AF" w14:textId="77777777" w:rsidTr="002E722F">
        <w:tc>
          <w:tcPr>
            <w:tcW w:w="9180" w:type="dxa"/>
            <w:tcBorders>
              <w:top w:val="nil"/>
              <w:bottom w:val="single" w:sz="18" w:space="0" w:color="auto"/>
              <w:right w:val="nil"/>
            </w:tcBorders>
          </w:tcPr>
          <w:p w14:paraId="17DD3F02" w14:textId="7CD5E4A5" w:rsidR="000F48F8" w:rsidRPr="00DE5D84" w:rsidRDefault="000F48F8" w:rsidP="000F48F8">
            <w:pPr>
              <w:spacing w:before="20" w:after="20"/>
              <w:outlineLvl w:val="0"/>
              <w:rPr>
                <w:rFonts w:ascii="Times New Roman" w:hAnsi="Times New Roman" w:cs="Times New Roman"/>
                <w:lang w:val="en-GB"/>
              </w:rPr>
            </w:pPr>
            <w:r w:rsidRPr="00DE5D84">
              <w:rPr>
                <w:rFonts w:ascii="Times New Roman" w:hAnsi="Times New Roman" w:cs="Times New Roman"/>
                <w:lang w:val="en-GB"/>
              </w:rPr>
              <w:t>Ytterberg C, Johansson S, Gottberg K, Holmqvist LW, von Koch L. Perceived needs and satisfaction with care in people with multiple sclerosis: A two-year prospective study. BMC Neurol. 2008 29</w:t>
            </w:r>
            <w:proofErr w:type="gramStart"/>
            <w:r w:rsidRPr="00DE5D84">
              <w:rPr>
                <w:rFonts w:ascii="Times New Roman" w:hAnsi="Times New Roman" w:cs="Times New Roman"/>
                <w:lang w:val="en-GB"/>
              </w:rPr>
              <w:t>;8:36</w:t>
            </w:r>
            <w:proofErr w:type="gramEnd"/>
            <w:r w:rsidRPr="00DE5D84">
              <w:rPr>
                <w:rFonts w:ascii="Times New Roman" w:hAnsi="Times New Roman" w:cs="Times New Roman"/>
                <w:lang w:val="en-GB"/>
              </w:rPr>
              <w:t>.</w:t>
            </w:r>
          </w:p>
        </w:tc>
        <w:tc>
          <w:tcPr>
            <w:tcW w:w="4678" w:type="dxa"/>
            <w:tcBorders>
              <w:top w:val="nil"/>
              <w:left w:val="nil"/>
              <w:bottom w:val="single" w:sz="18" w:space="0" w:color="auto"/>
            </w:tcBorders>
          </w:tcPr>
          <w:p w14:paraId="1DC6FD34" w14:textId="78DD01F9" w:rsidR="000F48F8" w:rsidRPr="00DE5D84" w:rsidRDefault="000F48F8" w:rsidP="00BC156D">
            <w:pPr>
              <w:spacing w:before="20" w:after="20"/>
              <w:outlineLvl w:val="0"/>
              <w:rPr>
                <w:rFonts w:ascii="Times New Roman" w:hAnsi="Times New Roman" w:cs="Times New Roman"/>
                <w:lang w:val="en-GB"/>
              </w:rPr>
            </w:pPr>
            <w:r w:rsidRPr="00DE5D84">
              <w:rPr>
                <w:rFonts w:ascii="Times New Roman" w:hAnsi="Times New Roman" w:cs="Times New Roman"/>
                <w:lang w:val="en-GB"/>
              </w:rPr>
              <w:t>Quantitative method; neurological disease (Multiple sclerosis)</w:t>
            </w:r>
          </w:p>
        </w:tc>
      </w:tr>
    </w:tbl>
    <w:p w14:paraId="47BC76CD" w14:textId="77777777" w:rsidR="00BF2C84" w:rsidRPr="00DE5D84" w:rsidRDefault="00BF2C84" w:rsidP="00BF2C84">
      <w:pPr>
        <w:spacing w:line="480" w:lineRule="auto"/>
        <w:outlineLvl w:val="0"/>
        <w:rPr>
          <w:rFonts w:ascii="Times New Roman" w:hAnsi="Times New Roman" w:cs="Times New Roman"/>
          <w:b/>
          <w:lang w:val="en-GB"/>
        </w:rPr>
        <w:sectPr w:rsidR="00BF2C84" w:rsidRPr="00DE5D84" w:rsidSect="00395CB6">
          <w:pgSz w:w="16840" w:h="11901" w:orient="landscape"/>
          <w:pgMar w:top="1701" w:right="1418" w:bottom="1701" w:left="1418" w:header="709" w:footer="709" w:gutter="0"/>
          <w:cols w:space="708"/>
          <w:docGrid w:linePitch="360"/>
        </w:sectPr>
      </w:pPr>
    </w:p>
    <w:p w14:paraId="2426647A" w14:textId="3B3FB66D" w:rsidR="00BF2C84" w:rsidRPr="00DE5D84" w:rsidRDefault="00241DF4" w:rsidP="00BF2C84">
      <w:pPr>
        <w:spacing w:line="480" w:lineRule="auto"/>
        <w:outlineLvl w:val="0"/>
        <w:rPr>
          <w:rFonts w:ascii="Times New Roman" w:hAnsi="Times New Roman" w:cs="Times New Roman"/>
          <w:lang w:val="en-GB"/>
        </w:rPr>
      </w:pPr>
      <w:proofErr w:type="gramStart"/>
      <w:r w:rsidRPr="00DE5D84">
        <w:rPr>
          <w:rFonts w:ascii="Times New Roman" w:hAnsi="Times New Roman" w:cs="Times New Roman"/>
          <w:b/>
          <w:lang w:val="en-GB"/>
        </w:rPr>
        <w:t>Supplementary Table S3</w:t>
      </w:r>
      <w:r w:rsidR="00BF2C84" w:rsidRPr="00DE5D84">
        <w:rPr>
          <w:rFonts w:ascii="Times New Roman" w:hAnsi="Times New Roman" w:cs="Times New Roman"/>
          <w:b/>
          <w:lang w:val="en-GB"/>
        </w:rPr>
        <w:t>.</w:t>
      </w:r>
      <w:proofErr w:type="gramEnd"/>
      <w:r w:rsidR="00BF2C84" w:rsidRPr="00DE5D84">
        <w:rPr>
          <w:rFonts w:ascii="Times New Roman" w:hAnsi="Times New Roman" w:cs="Times New Roman"/>
          <w:b/>
          <w:lang w:val="en-GB"/>
        </w:rPr>
        <w:t xml:space="preserve"> </w:t>
      </w:r>
      <w:r w:rsidR="00BF2C84" w:rsidRPr="00DE5D84">
        <w:rPr>
          <w:rFonts w:ascii="Times New Roman" w:hAnsi="Times New Roman" w:cs="Times New Roman"/>
          <w:lang w:val="en-GB"/>
        </w:rPr>
        <w:t>The meta</w:t>
      </w:r>
      <w:r w:rsidR="00AD6E9F" w:rsidRPr="00DE5D84">
        <w:rPr>
          <w:rFonts w:ascii="Times New Roman" w:hAnsi="Times New Roman" w:cs="Times New Roman"/>
          <w:lang w:val="en-GB"/>
        </w:rPr>
        <w:t>-</w:t>
      </w:r>
      <w:r w:rsidR="00BF2C84" w:rsidRPr="00DE5D84">
        <w:rPr>
          <w:rFonts w:ascii="Times New Roman" w:hAnsi="Times New Roman" w:cs="Times New Roman"/>
          <w:lang w:val="en-GB"/>
        </w:rPr>
        <w:t xml:space="preserve">synthesis </w:t>
      </w:r>
      <w:r w:rsidR="00366AA7" w:rsidRPr="00DE5D84">
        <w:rPr>
          <w:rFonts w:ascii="Times New Roman" w:hAnsi="Times New Roman" w:cs="Times New Roman"/>
          <w:lang w:val="en-GB"/>
        </w:rPr>
        <w:t>processes</w:t>
      </w:r>
    </w:p>
    <w:tbl>
      <w:tblPr>
        <w:tblStyle w:val="Tabellaelenco1chiara-colore31"/>
        <w:tblpPr w:leftFromText="180" w:rightFromText="180" w:vertAnchor="text" w:tblpY="1"/>
        <w:tblOverlap w:val="never"/>
        <w:tblW w:w="4939" w:type="pct"/>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6204"/>
        <w:gridCol w:w="3402"/>
        <w:gridCol w:w="1983"/>
        <w:gridCol w:w="2458"/>
      </w:tblGrid>
      <w:tr w:rsidR="006E1D96" w:rsidRPr="00DE5D84" w14:paraId="41CB79F5" w14:textId="77777777" w:rsidTr="009534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pct"/>
            <w:tcBorders>
              <w:top w:val="single" w:sz="18" w:space="0" w:color="auto"/>
              <w:bottom w:val="single" w:sz="18" w:space="0" w:color="auto"/>
            </w:tcBorders>
            <w:shd w:val="clear" w:color="auto" w:fill="auto"/>
          </w:tcPr>
          <w:p w14:paraId="2FD72747" w14:textId="6576F01F" w:rsidR="00C13030" w:rsidRPr="00DE5D84" w:rsidRDefault="00C13030" w:rsidP="00927D8B">
            <w:pPr>
              <w:rPr>
                <w:rFonts w:ascii="Times New Roman" w:hAnsi="Times New Roman" w:cs="Times New Roman"/>
                <w:sz w:val="24"/>
                <w:szCs w:val="24"/>
                <w:lang w:val="en-GB"/>
              </w:rPr>
            </w:pPr>
            <w:r w:rsidRPr="00DE5D84">
              <w:rPr>
                <w:rFonts w:ascii="Times New Roman" w:hAnsi="Times New Roman" w:cs="Times New Roman"/>
                <w:sz w:val="24"/>
                <w:szCs w:val="24"/>
                <w:lang w:val="en-GB"/>
              </w:rPr>
              <w:t>EXAMPLES</w:t>
            </w:r>
            <w:r w:rsidRPr="00DE5D84">
              <w:rPr>
                <w:rFonts w:ascii="Times New Roman" w:hAnsi="Times New Roman" w:cs="Times New Roman"/>
                <w:sz w:val="24"/>
                <w:szCs w:val="24"/>
                <w:vertAlign w:val="superscript"/>
                <w:lang w:val="en-GB"/>
              </w:rPr>
              <w:t>a</w:t>
            </w:r>
            <w:r w:rsidRPr="00DE5D84">
              <w:rPr>
                <w:rFonts w:ascii="Times New Roman" w:hAnsi="Times New Roman" w:cs="Times New Roman"/>
                <w:sz w:val="24"/>
                <w:szCs w:val="24"/>
                <w:lang w:val="en-GB"/>
              </w:rPr>
              <w:t xml:space="preserve"> OF ILLUSTRATIVE QUOTES</w:t>
            </w:r>
            <w:r w:rsidR="00927D8B" w:rsidRPr="00DE5D84">
              <w:rPr>
                <w:rFonts w:ascii="Times New Roman" w:hAnsi="Times New Roman" w:cs="Times New Roman"/>
                <w:sz w:val="24"/>
                <w:szCs w:val="24"/>
                <w:lang w:val="en-GB"/>
              </w:rPr>
              <w:t xml:space="preserve"> </w:t>
            </w:r>
          </w:p>
        </w:tc>
        <w:tc>
          <w:tcPr>
            <w:tcW w:w="1211" w:type="pct"/>
            <w:tcBorders>
              <w:top w:val="single" w:sz="18" w:space="0" w:color="auto"/>
              <w:bottom w:val="single" w:sz="18" w:space="0" w:color="auto"/>
            </w:tcBorders>
            <w:shd w:val="clear" w:color="auto" w:fill="auto"/>
          </w:tcPr>
          <w:p w14:paraId="6C0A979F" w14:textId="77777777" w:rsidR="00C13030" w:rsidRPr="00DE5D84" w:rsidRDefault="00C13030" w:rsidP="0095342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CODES</w:t>
            </w:r>
          </w:p>
        </w:tc>
        <w:tc>
          <w:tcPr>
            <w:tcW w:w="706" w:type="pct"/>
            <w:tcBorders>
              <w:top w:val="single" w:sz="18" w:space="0" w:color="auto"/>
              <w:bottom w:val="single" w:sz="18" w:space="0" w:color="auto"/>
            </w:tcBorders>
            <w:shd w:val="clear" w:color="auto" w:fill="auto"/>
          </w:tcPr>
          <w:p w14:paraId="6D679DE1" w14:textId="77777777" w:rsidR="00C13030" w:rsidRPr="00DE5D84" w:rsidRDefault="00C13030" w:rsidP="0095342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CATEGORIES</w:t>
            </w:r>
          </w:p>
        </w:tc>
        <w:tc>
          <w:tcPr>
            <w:tcW w:w="875" w:type="pct"/>
            <w:tcBorders>
              <w:top w:val="single" w:sz="18" w:space="0" w:color="auto"/>
              <w:bottom w:val="single" w:sz="18" w:space="0" w:color="auto"/>
            </w:tcBorders>
            <w:shd w:val="clear" w:color="auto" w:fill="auto"/>
          </w:tcPr>
          <w:p w14:paraId="3B20A8F7" w14:textId="77777777" w:rsidR="00C13030" w:rsidRPr="00DE5D84" w:rsidRDefault="00C13030" w:rsidP="0095342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THEMES</w:t>
            </w:r>
          </w:p>
          <w:p w14:paraId="6EFED8AE" w14:textId="77777777" w:rsidR="00C13030" w:rsidRPr="00DE5D84" w:rsidRDefault="00C13030" w:rsidP="0095342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r>
      <w:tr w:rsidR="006E1D96" w:rsidRPr="00DE5D84" w14:paraId="66D9C087" w14:textId="77777777" w:rsidTr="009534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pct"/>
            <w:tcBorders>
              <w:top w:val="single" w:sz="18" w:space="0" w:color="auto"/>
              <w:bottom w:val="nil"/>
            </w:tcBorders>
            <w:shd w:val="clear" w:color="auto" w:fill="auto"/>
          </w:tcPr>
          <w:p w14:paraId="36127177" w14:textId="77777777" w:rsidR="00C13030" w:rsidRPr="00DE5D84" w:rsidRDefault="00C13030" w:rsidP="0095342A">
            <w:pPr>
              <w:pStyle w:val="ListParagraph"/>
              <w:numPr>
                <w:ilvl w:val="0"/>
                <w:numId w:val="10"/>
              </w:numPr>
              <w:rPr>
                <w:rFonts w:ascii="Times New Roman" w:hAnsi="Times New Roman" w:cs="Times New Roman"/>
                <w:b w:val="0"/>
                <w:sz w:val="24"/>
                <w:szCs w:val="24"/>
                <w:lang w:val="en-GB"/>
              </w:rPr>
            </w:pPr>
            <w:r w:rsidRPr="00DE5D84">
              <w:rPr>
                <w:rFonts w:ascii="Times New Roman" w:hAnsi="Times New Roman" w:cs="Times New Roman"/>
                <w:b w:val="0"/>
                <w:sz w:val="24"/>
                <w:szCs w:val="24"/>
                <w:lang w:val="en-GB"/>
              </w:rPr>
              <w:t>After physiotherapy some patients perceived that the outcome was to develop coping strategies.</w:t>
            </w:r>
          </w:p>
          <w:p w14:paraId="7C97A450" w14:textId="77777777" w:rsidR="00C13030" w:rsidRPr="00DE5D84" w:rsidRDefault="00C13030" w:rsidP="0095342A">
            <w:pPr>
              <w:pStyle w:val="ListParagraph"/>
              <w:numPr>
                <w:ilvl w:val="0"/>
                <w:numId w:val="9"/>
              </w:numPr>
              <w:rPr>
                <w:rFonts w:ascii="Times New Roman" w:hAnsi="Times New Roman" w:cs="Times New Roman"/>
                <w:b w:val="0"/>
                <w:sz w:val="24"/>
                <w:szCs w:val="24"/>
                <w:lang w:val="en-GB"/>
              </w:rPr>
            </w:pPr>
            <w:r w:rsidRPr="00DE5D84">
              <w:rPr>
                <w:rFonts w:ascii="Times New Roman" w:hAnsi="Times New Roman" w:cs="Times New Roman"/>
                <w:b w:val="0"/>
                <w:sz w:val="24"/>
                <w:szCs w:val="24"/>
                <w:lang w:val="en-GB"/>
              </w:rPr>
              <w:t>Patients appreciated any effective therapy, which could help them to achieve the desired/expected outcomes.</w:t>
            </w:r>
          </w:p>
          <w:p w14:paraId="06151F7E" w14:textId="4B20C315" w:rsidR="00C13030" w:rsidRPr="00DE5D84" w:rsidRDefault="00C13030" w:rsidP="0095342A">
            <w:pPr>
              <w:pStyle w:val="ListParagraph"/>
              <w:numPr>
                <w:ilvl w:val="0"/>
                <w:numId w:val="9"/>
              </w:numPr>
              <w:rPr>
                <w:rFonts w:ascii="Times New Roman" w:hAnsi="Times New Roman" w:cs="Times New Roman"/>
                <w:b w:val="0"/>
                <w:sz w:val="24"/>
                <w:szCs w:val="24"/>
                <w:lang w:val="en-GB"/>
              </w:rPr>
            </w:pPr>
            <w:r w:rsidRPr="00DE5D84">
              <w:rPr>
                <w:rFonts w:ascii="Times New Roman" w:hAnsi="Times New Roman" w:cs="Times New Roman"/>
                <w:b w:val="0"/>
                <w:sz w:val="24"/>
                <w:szCs w:val="24"/>
                <w:lang w:val="en-GB"/>
              </w:rPr>
              <w:t>Most participants considered complete recovery an important determinant of satisfactio</w:t>
            </w:r>
            <w:r w:rsidR="008E70AA" w:rsidRPr="00DE5D84">
              <w:rPr>
                <w:rFonts w:ascii="Times New Roman" w:hAnsi="Times New Roman" w:cs="Times New Roman"/>
                <w:b w:val="0"/>
                <w:sz w:val="24"/>
                <w:szCs w:val="24"/>
                <w:lang w:val="en-GB"/>
              </w:rPr>
              <w:t>n, immediately or over time. [39</w:t>
            </w:r>
            <w:r w:rsidRPr="00DE5D84">
              <w:rPr>
                <w:rFonts w:ascii="Times New Roman" w:hAnsi="Times New Roman" w:cs="Times New Roman"/>
                <w:b w:val="0"/>
                <w:sz w:val="24"/>
                <w:szCs w:val="24"/>
                <w:lang w:val="en-GB"/>
              </w:rPr>
              <w:t>]</w:t>
            </w:r>
          </w:p>
          <w:p w14:paraId="60879935" w14:textId="77777777" w:rsidR="00C97B7C" w:rsidRPr="00DE5D84" w:rsidRDefault="00C97B7C" w:rsidP="0095342A">
            <w:pPr>
              <w:pStyle w:val="ListParagraph"/>
              <w:ind w:left="360"/>
              <w:rPr>
                <w:rFonts w:ascii="Times New Roman" w:hAnsi="Times New Roman" w:cs="Times New Roman"/>
                <w:b w:val="0"/>
                <w:sz w:val="24"/>
                <w:szCs w:val="24"/>
                <w:lang w:val="en-GB"/>
              </w:rPr>
            </w:pPr>
          </w:p>
        </w:tc>
        <w:tc>
          <w:tcPr>
            <w:tcW w:w="1211" w:type="pct"/>
            <w:tcBorders>
              <w:top w:val="single" w:sz="18" w:space="0" w:color="auto"/>
              <w:bottom w:val="nil"/>
            </w:tcBorders>
            <w:shd w:val="clear" w:color="auto" w:fill="auto"/>
          </w:tcPr>
          <w:p w14:paraId="4D0D61BE" w14:textId="77777777" w:rsidR="00C13030" w:rsidRPr="00DE5D84" w:rsidRDefault="00C13030" w:rsidP="00953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Outcome, result of treatment, recovery</w:t>
            </w:r>
          </w:p>
        </w:tc>
        <w:tc>
          <w:tcPr>
            <w:tcW w:w="706" w:type="pct"/>
            <w:tcBorders>
              <w:top w:val="single" w:sz="18" w:space="0" w:color="auto"/>
              <w:bottom w:val="nil"/>
            </w:tcBorders>
            <w:shd w:val="clear" w:color="auto" w:fill="auto"/>
          </w:tcPr>
          <w:p w14:paraId="156B878C" w14:textId="77777777" w:rsidR="00C13030" w:rsidRPr="00DE5D84" w:rsidRDefault="00C13030" w:rsidP="00953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Result of treatment</w:t>
            </w:r>
          </w:p>
        </w:tc>
        <w:tc>
          <w:tcPr>
            <w:tcW w:w="875" w:type="pct"/>
            <w:tcBorders>
              <w:top w:val="single" w:sz="18" w:space="0" w:color="auto"/>
              <w:bottom w:val="nil"/>
            </w:tcBorders>
            <w:shd w:val="clear" w:color="auto" w:fill="auto"/>
          </w:tcPr>
          <w:p w14:paraId="593BD150" w14:textId="77777777" w:rsidR="00C13030" w:rsidRPr="00DE5D84" w:rsidRDefault="00C13030" w:rsidP="00953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CLINICAL OUTCOME</w:t>
            </w:r>
          </w:p>
        </w:tc>
      </w:tr>
      <w:tr w:rsidR="006E1D96" w:rsidRPr="00DE5D84" w14:paraId="2C4E3314" w14:textId="77777777" w:rsidTr="0095342A">
        <w:trPr>
          <w:trHeight w:val="998"/>
        </w:trPr>
        <w:tc>
          <w:tcPr>
            <w:cnfStyle w:val="001000000000" w:firstRow="0" w:lastRow="0" w:firstColumn="1" w:lastColumn="0" w:oddVBand="0" w:evenVBand="0" w:oddHBand="0" w:evenHBand="0" w:firstRowFirstColumn="0" w:firstRowLastColumn="0" w:lastRowFirstColumn="0" w:lastRowLastColumn="0"/>
            <w:tcW w:w="2208" w:type="pct"/>
            <w:tcBorders>
              <w:top w:val="nil"/>
              <w:bottom w:val="nil"/>
            </w:tcBorders>
            <w:shd w:val="clear" w:color="auto" w:fill="auto"/>
          </w:tcPr>
          <w:p w14:paraId="4ABBEC69" w14:textId="77777777" w:rsidR="00C13030" w:rsidRPr="00DE5D84" w:rsidRDefault="00C13030" w:rsidP="0095342A">
            <w:pPr>
              <w:pStyle w:val="ListParagraph"/>
              <w:numPr>
                <w:ilvl w:val="0"/>
                <w:numId w:val="12"/>
              </w:numPr>
              <w:rPr>
                <w:rFonts w:ascii="Times New Roman" w:hAnsi="Times New Roman" w:cs="Times New Roman"/>
                <w:b w:val="0"/>
                <w:sz w:val="24"/>
                <w:szCs w:val="24"/>
                <w:lang w:val="en-GB"/>
              </w:rPr>
            </w:pPr>
            <w:r w:rsidRPr="00DE5D84">
              <w:rPr>
                <w:rFonts w:ascii="Times New Roman" w:hAnsi="Times New Roman" w:cs="Times New Roman"/>
                <w:b w:val="0"/>
                <w:sz w:val="24"/>
                <w:szCs w:val="24"/>
                <w:lang w:val="en-GB"/>
              </w:rPr>
              <w:t xml:space="preserve">Patients were satisfied by physiotherapist’s personal attitudes such as: friendliness and bedside manner; sensitivity to patients’ needs; friendliness and empathy. </w:t>
            </w:r>
          </w:p>
          <w:p w14:paraId="26694B2B" w14:textId="77777777" w:rsidR="00C13030" w:rsidRPr="00DE5D84" w:rsidRDefault="00C13030" w:rsidP="0095342A">
            <w:pPr>
              <w:pStyle w:val="ListParagraph"/>
              <w:numPr>
                <w:ilvl w:val="0"/>
                <w:numId w:val="11"/>
              </w:numPr>
              <w:ind w:left="360"/>
              <w:rPr>
                <w:rFonts w:ascii="Times New Roman" w:hAnsi="Times New Roman" w:cs="Times New Roman"/>
                <w:b w:val="0"/>
                <w:sz w:val="24"/>
                <w:szCs w:val="24"/>
                <w:lang w:val="en-GB"/>
              </w:rPr>
            </w:pPr>
            <w:r w:rsidRPr="00DE5D84">
              <w:rPr>
                <w:rFonts w:ascii="Times New Roman" w:hAnsi="Times New Roman" w:cs="Times New Roman"/>
                <w:b w:val="0"/>
                <w:sz w:val="24"/>
                <w:szCs w:val="24"/>
                <w:lang w:val="en-GB"/>
              </w:rPr>
              <w:t xml:space="preserve">Generally, respondents liked the physiotherapists’ friendly attitude, their ability to put people at ease, and their helpfulness. </w:t>
            </w:r>
          </w:p>
          <w:p w14:paraId="30756DFD" w14:textId="61936E56" w:rsidR="00C97B7C" w:rsidRPr="00DE5D84" w:rsidRDefault="00C13030" w:rsidP="0095342A">
            <w:pPr>
              <w:pStyle w:val="ListParagraph"/>
              <w:numPr>
                <w:ilvl w:val="0"/>
                <w:numId w:val="11"/>
              </w:numPr>
              <w:ind w:left="360"/>
              <w:rPr>
                <w:rFonts w:ascii="Times New Roman" w:hAnsi="Times New Roman" w:cs="Times New Roman"/>
                <w:sz w:val="24"/>
                <w:szCs w:val="24"/>
                <w:lang w:val="en-GB"/>
              </w:rPr>
            </w:pPr>
            <w:r w:rsidRPr="00DE5D84">
              <w:rPr>
                <w:rFonts w:ascii="Times New Roman" w:hAnsi="Times New Roman" w:cs="Times New Roman"/>
                <w:b w:val="0"/>
                <w:sz w:val="24"/>
                <w:szCs w:val="24"/>
                <w:lang w:val="en-GB"/>
              </w:rPr>
              <w:t>The characteristic of empathy involved a range of skills, which allowed patients to feel they were being dealt with in a sympathetic and respectful way. Listening to the patients’ concerns and being understanding of their situation.</w:t>
            </w:r>
            <w:r w:rsidRPr="00DE5D84">
              <w:rPr>
                <w:rFonts w:ascii="Times New Roman" w:hAnsi="Times New Roman" w:cs="Times New Roman"/>
                <w:sz w:val="24"/>
                <w:szCs w:val="24"/>
                <w:lang w:val="en-GB"/>
              </w:rPr>
              <w:t xml:space="preserve"> </w:t>
            </w:r>
            <w:r w:rsidR="004F636F" w:rsidRPr="00DE5D84">
              <w:rPr>
                <w:rFonts w:ascii="Times New Roman" w:hAnsi="Times New Roman" w:cs="Times New Roman"/>
                <w:b w:val="0"/>
                <w:sz w:val="24"/>
                <w:szCs w:val="24"/>
                <w:lang w:val="en-GB"/>
              </w:rPr>
              <w:t>[44</w:t>
            </w:r>
            <w:r w:rsidRPr="00DE5D84">
              <w:rPr>
                <w:rFonts w:ascii="Times New Roman" w:hAnsi="Times New Roman" w:cs="Times New Roman"/>
                <w:b w:val="0"/>
                <w:sz w:val="24"/>
                <w:szCs w:val="24"/>
                <w:lang w:val="en-GB"/>
              </w:rPr>
              <w:t>]</w:t>
            </w:r>
          </w:p>
        </w:tc>
        <w:tc>
          <w:tcPr>
            <w:tcW w:w="1211" w:type="pct"/>
            <w:tcBorders>
              <w:top w:val="nil"/>
              <w:bottom w:val="nil"/>
            </w:tcBorders>
            <w:shd w:val="clear" w:color="auto" w:fill="auto"/>
          </w:tcPr>
          <w:p w14:paraId="240953AF" w14:textId="77777777" w:rsidR="00C13030" w:rsidRPr="00DE5D84" w:rsidRDefault="00C13030" w:rsidP="00953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Interpersonal manners, attitude, empathy, support, physiotherapist’s personality, personal and professional manner, professional behaviour, organisational ability, perception of the therapist</w:t>
            </w:r>
          </w:p>
        </w:tc>
        <w:tc>
          <w:tcPr>
            <w:tcW w:w="706" w:type="pct"/>
            <w:tcBorders>
              <w:top w:val="nil"/>
              <w:bottom w:val="nil"/>
            </w:tcBorders>
            <w:shd w:val="clear" w:color="auto" w:fill="auto"/>
          </w:tcPr>
          <w:p w14:paraId="14DC3313" w14:textId="77777777" w:rsidR="00C13030" w:rsidRPr="00DE5D84" w:rsidRDefault="00C13030" w:rsidP="00953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Attitude</w:t>
            </w:r>
          </w:p>
          <w:p w14:paraId="5EA012DA" w14:textId="77777777" w:rsidR="00C13030" w:rsidRPr="00DE5D84" w:rsidRDefault="00C13030" w:rsidP="00953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p w14:paraId="3E0022D1" w14:textId="77777777" w:rsidR="00C13030" w:rsidRPr="00DE5D84" w:rsidRDefault="00C13030" w:rsidP="00953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c>
          <w:tcPr>
            <w:tcW w:w="875" w:type="pct"/>
            <w:vMerge w:val="restart"/>
            <w:tcBorders>
              <w:top w:val="nil"/>
              <w:bottom w:val="nil"/>
            </w:tcBorders>
            <w:shd w:val="clear" w:color="auto" w:fill="auto"/>
          </w:tcPr>
          <w:p w14:paraId="26447BCD" w14:textId="77777777" w:rsidR="00C13030" w:rsidRPr="00DE5D84" w:rsidRDefault="00C13030" w:rsidP="00953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PHYSIOTHERAPIST FEATURE</w:t>
            </w:r>
          </w:p>
        </w:tc>
      </w:tr>
      <w:tr w:rsidR="006E1D96" w:rsidRPr="00DE5D84" w14:paraId="69B4AB94" w14:textId="77777777" w:rsidTr="009534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pct"/>
            <w:tcBorders>
              <w:top w:val="nil"/>
              <w:bottom w:val="nil"/>
            </w:tcBorders>
            <w:shd w:val="clear" w:color="auto" w:fill="auto"/>
          </w:tcPr>
          <w:p w14:paraId="4F0A444E" w14:textId="77777777" w:rsidR="00C13030" w:rsidRPr="00DE5D84" w:rsidRDefault="00C13030" w:rsidP="0095342A">
            <w:pPr>
              <w:pStyle w:val="ListParagraph"/>
              <w:numPr>
                <w:ilvl w:val="0"/>
                <w:numId w:val="13"/>
              </w:numPr>
              <w:ind w:left="360"/>
              <w:rPr>
                <w:rFonts w:ascii="Times New Roman" w:hAnsi="Times New Roman" w:cs="Times New Roman"/>
                <w:b w:val="0"/>
                <w:sz w:val="24"/>
                <w:szCs w:val="24"/>
                <w:lang w:val="en-GB"/>
              </w:rPr>
            </w:pPr>
            <w:r w:rsidRPr="00DE5D84">
              <w:rPr>
                <w:rFonts w:ascii="Times New Roman" w:hAnsi="Times New Roman" w:cs="Times New Roman"/>
                <w:b w:val="0"/>
                <w:sz w:val="24"/>
                <w:szCs w:val="24"/>
                <w:lang w:val="en-GB"/>
              </w:rPr>
              <w:t xml:space="preserve">Physiotherapists’ technical expertise impacted patients’ perceptions. </w:t>
            </w:r>
          </w:p>
          <w:p w14:paraId="57EB4D76" w14:textId="0579F704" w:rsidR="00C97B7C" w:rsidRPr="00DE5D84" w:rsidRDefault="00C13030" w:rsidP="0095342A">
            <w:pPr>
              <w:pStyle w:val="ListParagraph"/>
              <w:numPr>
                <w:ilvl w:val="0"/>
                <w:numId w:val="13"/>
              </w:numPr>
              <w:ind w:left="360"/>
              <w:rPr>
                <w:rFonts w:ascii="Times New Roman" w:hAnsi="Times New Roman" w:cs="Times New Roman"/>
                <w:b w:val="0"/>
                <w:sz w:val="24"/>
                <w:szCs w:val="24"/>
                <w:lang w:val="en-GB"/>
              </w:rPr>
            </w:pPr>
            <w:r w:rsidRPr="00DE5D84">
              <w:rPr>
                <w:rFonts w:ascii="Times New Roman" w:hAnsi="Times New Roman" w:cs="Times New Roman"/>
                <w:b w:val="0"/>
                <w:sz w:val="24"/>
                <w:szCs w:val="24"/>
                <w:lang w:val="en-GB"/>
              </w:rPr>
              <w:t>The impact was based on patients’ feeling about physiotherapists’ ability to provide good assessments and early functioning improvement. These feelings were reported based upon comparing outcomes or qualifications of knowledge among physiotherapists.</w:t>
            </w:r>
            <w:r w:rsidRPr="00DE5D84">
              <w:rPr>
                <w:rFonts w:ascii="Times New Roman" w:hAnsi="Times New Roman" w:cs="Times New Roman"/>
                <w:sz w:val="24"/>
                <w:szCs w:val="24"/>
                <w:lang w:val="en-GB"/>
              </w:rPr>
              <w:t xml:space="preserve"> </w:t>
            </w:r>
            <w:r w:rsidR="004F636F" w:rsidRPr="00DE5D84">
              <w:rPr>
                <w:rFonts w:ascii="Times New Roman" w:hAnsi="Times New Roman" w:cs="Times New Roman"/>
                <w:b w:val="0"/>
                <w:sz w:val="24"/>
                <w:szCs w:val="24"/>
                <w:lang w:val="en-GB"/>
              </w:rPr>
              <w:t>[41</w:t>
            </w:r>
            <w:r w:rsidRPr="00DE5D84">
              <w:rPr>
                <w:rFonts w:ascii="Times New Roman" w:hAnsi="Times New Roman" w:cs="Times New Roman"/>
                <w:b w:val="0"/>
                <w:sz w:val="24"/>
                <w:szCs w:val="24"/>
                <w:lang w:val="en-GB"/>
              </w:rPr>
              <w:t>]</w:t>
            </w:r>
          </w:p>
        </w:tc>
        <w:tc>
          <w:tcPr>
            <w:tcW w:w="1211" w:type="pct"/>
            <w:tcBorders>
              <w:top w:val="nil"/>
              <w:bottom w:val="nil"/>
            </w:tcBorders>
            <w:shd w:val="clear" w:color="auto" w:fill="auto"/>
          </w:tcPr>
          <w:p w14:paraId="79077BA2" w14:textId="77777777" w:rsidR="00C13030" w:rsidRPr="00DE5D84" w:rsidRDefault="00C13030" w:rsidP="00953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Technical expertise, competence</w:t>
            </w:r>
          </w:p>
        </w:tc>
        <w:tc>
          <w:tcPr>
            <w:tcW w:w="706" w:type="pct"/>
            <w:tcBorders>
              <w:top w:val="nil"/>
              <w:bottom w:val="nil"/>
            </w:tcBorders>
            <w:shd w:val="clear" w:color="auto" w:fill="auto"/>
          </w:tcPr>
          <w:p w14:paraId="2F1EF8E7" w14:textId="77777777" w:rsidR="00C13030" w:rsidRPr="00DE5D84" w:rsidRDefault="00C13030" w:rsidP="00953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Professionalism</w:t>
            </w:r>
          </w:p>
        </w:tc>
        <w:tc>
          <w:tcPr>
            <w:tcW w:w="875" w:type="pct"/>
            <w:vMerge/>
            <w:tcBorders>
              <w:top w:val="single" w:sz="18" w:space="0" w:color="auto"/>
              <w:bottom w:val="nil"/>
            </w:tcBorders>
            <w:shd w:val="clear" w:color="auto" w:fill="auto"/>
          </w:tcPr>
          <w:p w14:paraId="523F83EB" w14:textId="77777777" w:rsidR="00C13030" w:rsidRPr="00DE5D84" w:rsidRDefault="00C13030" w:rsidP="00953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r>
      <w:tr w:rsidR="006E1D96" w:rsidRPr="00DE5D84" w14:paraId="29D119CA" w14:textId="77777777" w:rsidTr="0095342A">
        <w:tc>
          <w:tcPr>
            <w:cnfStyle w:val="001000000000" w:firstRow="0" w:lastRow="0" w:firstColumn="1" w:lastColumn="0" w:oddVBand="0" w:evenVBand="0" w:oddHBand="0" w:evenHBand="0" w:firstRowFirstColumn="0" w:firstRowLastColumn="0" w:lastRowFirstColumn="0" w:lastRowLastColumn="0"/>
            <w:tcW w:w="2208" w:type="pct"/>
            <w:tcBorders>
              <w:top w:val="nil"/>
              <w:bottom w:val="nil"/>
            </w:tcBorders>
            <w:shd w:val="clear" w:color="auto" w:fill="auto"/>
          </w:tcPr>
          <w:p w14:paraId="4647B986" w14:textId="79C907A4" w:rsidR="00C13030" w:rsidRPr="00DE5D84" w:rsidRDefault="00C13030" w:rsidP="0095342A">
            <w:pPr>
              <w:pStyle w:val="ListParagraph"/>
              <w:numPr>
                <w:ilvl w:val="0"/>
                <w:numId w:val="14"/>
              </w:numPr>
              <w:ind w:left="360"/>
              <w:rPr>
                <w:rFonts w:ascii="Times New Roman" w:hAnsi="Times New Roman" w:cs="Times New Roman"/>
                <w:sz w:val="24"/>
                <w:szCs w:val="24"/>
                <w:lang w:val="en-GB"/>
              </w:rPr>
            </w:pPr>
            <w:r w:rsidRPr="00DE5D84">
              <w:rPr>
                <w:rFonts w:ascii="Times New Roman" w:hAnsi="Times New Roman" w:cs="Times New Roman"/>
                <w:b w:val="0"/>
                <w:sz w:val="24"/>
                <w:szCs w:val="24"/>
                <w:lang w:val="en-GB"/>
              </w:rPr>
              <w:t>Most patients felt comfortable with therapist of the same gender but cared for with an expert by appertaining to the opposite gender was some time favoured over less experienced t</w:t>
            </w:r>
            <w:r w:rsidR="008E70AA" w:rsidRPr="00DE5D84">
              <w:rPr>
                <w:rFonts w:ascii="Times New Roman" w:hAnsi="Times New Roman" w:cs="Times New Roman"/>
                <w:b w:val="0"/>
                <w:sz w:val="24"/>
                <w:szCs w:val="24"/>
                <w:lang w:val="en-GB"/>
              </w:rPr>
              <w:t>herapist of the same gender. [39</w:t>
            </w:r>
            <w:r w:rsidRPr="00DE5D84">
              <w:rPr>
                <w:rFonts w:ascii="Times New Roman" w:hAnsi="Times New Roman" w:cs="Times New Roman"/>
                <w:b w:val="0"/>
                <w:sz w:val="24"/>
                <w:szCs w:val="24"/>
                <w:lang w:val="en-GB"/>
              </w:rPr>
              <w:t>]</w:t>
            </w:r>
          </w:p>
          <w:p w14:paraId="53274B78" w14:textId="77777777" w:rsidR="00C97B7C" w:rsidRPr="00DE5D84" w:rsidRDefault="00C97B7C" w:rsidP="0095342A">
            <w:pPr>
              <w:pStyle w:val="ListParagraph"/>
              <w:ind w:left="360"/>
              <w:rPr>
                <w:rFonts w:ascii="Times New Roman" w:hAnsi="Times New Roman" w:cs="Times New Roman"/>
                <w:sz w:val="24"/>
                <w:szCs w:val="24"/>
                <w:lang w:val="en-GB"/>
              </w:rPr>
            </w:pPr>
          </w:p>
        </w:tc>
        <w:tc>
          <w:tcPr>
            <w:tcW w:w="1211" w:type="pct"/>
            <w:tcBorders>
              <w:top w:val="nil"/>
              <w:bottom w:val="nil"/>
            </w:tcBorders>
            <w:shd w:val="clear" w:color="auto" w:fill="auto"/>
          </w:tcPr>
          <w:p w14:paraId="25871A5B" w14:textId="77777777" w:rsidR="00C13030" w:rsidRPr="00DE5D84" w:rsidRDefault="00C13030" w:rsidP="00953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Gender</w:t>
            </w:r>
          </w:p>
        </w:tc>
        <w:tc>
          <w:tcPr>
            <w:tcW w:w="706" w:type="pct"/>
            <w:tcBorders>
              <w:top w:val="nil"/>
              <w:bottom w:val="nil"/>
            </w:tcBorders>
            <w:shd w:val="clear" w:color="auto" w:fill="auto"/>
          </w:tcPr>
          <w:p w14:paraId="4B0ACDC7" w14:textId="62813223" w:rsidR="0095342A" w:rsidRPr="00DE5D84" w:rsidRDefault="00C13030" w:rsidP="00953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Gender</w:t>
            </w:r>
          </w:p>
          <w:p w14:paraId="116D55BD" w14:textId="2A7EF227" w:rsidR="0095342A" w:rsidRPr="00DE5D84" w:rsidRDefault="0095342A" w:rsidP="00953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p w14:paraId="631C8860" w14:textId="77777777" w:rsidR="00C13030" w:rsidRPr="00DE5D84" w:rsidRDefault="00C13030" w:rsidP="00953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c>
          <w:tcPr>
            <w:tcW w:w="875" w:type="pct"/>
            <w:vMerge/>
            <w:tcBorders>
              <w:top w:val="single" w:sz="18" w:space="0" w:color="auto"/>
              <w:bottom w:val="nil"/>
            </w:tcBorders>
            <w:shd w:val="clear" w:color="auto" w:fill="auto"/>
          </w:tcPr>
          <w:p w14:paraId="78853863" w14:textId="77777777" w:rsidR="00C13030" w:rsidRPr="00DE5D84" w:rsidRDefault="00C13030" w:rsidP="00953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r>
      <w:tr w:rsidR="006E1D96" w:rsidRPr="00DE5D84" w14:paraId="08454102" w14:textId="77777777" w:rsidTr="0095342A">
        <w:trPr>
          <w:cnfStyle w:val="000000100000" w:firstRow="0" w:lastRow="0" w:firstColumn="0" w:lastColumn="0" w:oddVBand="0" w:evenVBand="0" w:oddHBand="1" w:evenHBand="0" w:firstRowFirstColumn="0" w:firstRowLastColumn="0" w:lastRowFirstColumn="0" w:lastRowLastColumn="0"/>
          <w:trHeight w:val="920"/>
        </w:trPr>
        <w:tc>
          <w:tcPr>
            <w:cnfStyle w:val="001000000000" w:firstRow="0" w:lastRow="0" w:firstColumn="1" w:lastColumn="0" w:oddVBand="0" w:evenVBand="0" w:oddHBand="0" w:evenHBand="0" w:firstRowFirstColumn="0" w:firstRowLastColumn="0" w:lastRowFirstColumn="0" w:lastRowLastColumn="0"/>
            <w:tcW w:w="2208" w:type="pct"/>
            <w:tcBorders>
              <w:top w:val="nil"/>
              <w:bottom w:val="nil"/>
            </w:tcBorders>
            <w:shd w:val="clear" w:color="auto" w:fill="auto"/>
          </w:tcPr>
          <w:p w14:paraId="55D71C8B" w14:textId="6982B55C" w:rsidR="00C13030" w:rsidRPr="00DE5D84" w:rsidRDefault="00C13030" w:rsidP="0095342A">
            <w:pPr>
              <w:pStyle w:val="ListParagraph"/>
              <w:numPr>
                <w:ilvl w:val="0"/>
                <w:numId w:val="14"/>
              </w:numPr>
              <w:ind w:left="360"/>
              <w:rPr>
                <w:rFonts w:ascii="Times New Roman" w:hAnsi="Times New Roman" w:cs="Times New Roman"/>
                <w:b w:val="0"/>
                <w:sz w:val="24"/>
                <w:szCs w:val="24"/>
                <w:lang w:val="en-GB"/>
              </w:rPr>
            </w:pPr>
            <w:r w:rsidRPr="00DE5D84">
              <w:rPr>
                <w:rFonts w:ascii="Times New Roman" w:hAnsi="Times New Roman" w:cs="Times New Roman"/>
                <w:b w:val="0"/>
                <w:sz w:val="24"/>
                <w:szCs w:val="24"/>
                <w:lang w:val="en-GB"/>
              </w:rPr>
              <w:t xml:space="preserve">Patients with acute problems </w:t>
            </w:r>
            <w:r w:rsidR="00A9414E" w:rsidRPr="00DE5D84">
              <w:rPr>
                <w:rFonts w:ascii="Times New Roman" w:hAnsi="Times New Roman" w:cs="Times New Roman"/>
                <w:b w:val="0"/>
                <w:sz w:val="24"/>
                <w:szCs w:val="24"/>
                <w:lang w:val="en-GB"/>
              </w:rPr>
              <w:t xml:space="preserve">present </w:t>
            </w:r>
            <w:r w:rsidR="004E4118" w:rsidRPr="00DE5D84">
              <w:rPr>
                <w:rFonts w:ascii="Times New Roman" w:hAnsi="Times New Roman" w:cs="Times New Roman"/>
                <w:b w:val="0"/>
                <w:sz w:val="24"/>
                <w:szCs w:val="24"/>
                <w:lang w:val="en-GB"/>
              </w:rPr>
              <w:t>different expectations</w:t>
            </w:r>
            <w:r w:rsidR="00A9414E" w:rsidRPr="00DE5D84">
              <w:rPr>
                <w:rFonts w:ascii="Times New Roman" w:hAnsi="Times New Roman" w:cs="Times New Roman"/>
                <w:b w:val="0"/>
                <w:sz w:val="24"/>
                <w:szCs w:val="24"/>
                <w:lang w:val="en-GB"/>
              </w:rPr>
              <w:t xml:space="preserve"> encompassing: the lack of expectations about the </w:t>
            </w:r>
            <w:r w:rsidR="00EC5C33" w:rsidRPr="00DE5D84">
              <w:rPr>
                <w:rFonts w:ascii="Times New Roman" w:hAnsi="Times New Roman" w:cs="Times New Roman"/>
                <w:b w:val="0"/>
                <w:sz w:val="24"/>
                <w:szCs w:val="24"/>
                <w:lang w:val="en-GB"/>
              </w:rPr>
              <w:t>outcome;</w:t>
            </w:r>
            <w:r w:rsidR="00A9414E" w:rsidRPr="00DE5D84">
              <w:rPr>
                <w:rFonts w:ascii="Times New Roman" w:hAnsi="Times New Roman" w:cs="Times New Roman"/>
                <w:b w:val="0"/>
                <w:sz w:val="24"/>
                <w:szCs w:val="24"/>
                <w:lang w:val="en-GB"/>
              </w:rPr>
              <w:t xml:space="preserve"> the exp</w:t>
            </w:r>
            <w:r w:rsidR="003D3F05" w:rsidRPr="00DE5D84">
              <w:rPr>
                <w:rFonts w:ascii="Times New Roman" w:hAnsi="Times New Roman" w:cs="Times New Roman"/>
                <w:b w:val="0"/>
                <w:sz w:val="24"/>
                <w:szCs w:val="24"/>
                <w:lang w:val="en-GB"/>
              </w:rPr>
              <w:t xml:space="preserve">ectation of a specific </w:t>
            </w:r>
            <w:r w:rsidR="00993932" w:rsidRPr="00DE5D84">
              <w:rPr>
                <w:rFonts w:ascii="Times New Roman" w:hAnsi="Times New Roman" w:cs="Times New Roman"/>
                <w:b w:val="0"/>
                <w:sz w:val="24"/>
                <w:szCs w:val="24"/>
                <w:lang w:val="en-GB"/>
              </w:rPr>
              <w:t>recovery (e.g.</w:t>
            </w:r>
            <w:r w:rsidR="003D3F05" w:rsidRPr="00DE5D84">
              <w:rPr>
                <w:rFonts w:ascii="Times New Roman" w:hAnsi="Times New Roman" w:cs="Times New Roman"/>
                <w:b w:val="0"/>
                <w:sz w:val="24"/>
                <w:szCs w:val="24"/>
                <w:lang w:val="en-GB"/>
              </w:rPr>
              <w:t xml:space="preserve"> </w:t>
            </w:r>
            <w:r w:rsidR="00993932" w:rsidRPr="00DE5D84">
              <w:rPr>
                <w:rFonts w:ascii="Times New Roman" w:hAnsi="Times New Roman" w:cs="Times New Roman"/>
                <w:b w:val="0"/>
                <w:sz w:val="24"/>
                <w:szCs w:val="24"/>
                <w:lang w:val="en-GB"/>
              </w:rPr>
              <w:t xml:space="preserve">full, good, not complete </w:t>
            </w:r>
            <w:r w:rsidRPr="00DE5D84">
              <w:rPr>
                <w:rFonts w:ascii="Times New Roman" w:hAnsi="Times New Roman" w:cs="Times New Roman"/>
                <w:b w:val="0"/>
                <w:sz w:val="24"/>
                <w:szCs w:val="24"/>
                <w:lang w:val="en-GB"/>
              </w:rPr>
              <w:t>recovery</w:t>
            </w:r>
            <w:r w:rsidR="00993932" w:rsidRPr="00DE5D84">
              <w:rPr>
                <w:rFonts w:ascii="Times New Roman" w:hAnsi="Times New Roman" w:cs="Times New Roman"/>
                <w:b w:val="0"/>
                <w:sz w:val="24"/>
                <w:szCs w:val="24"/>
                <w:lang w:val="en-GB"/>
              </w:rPr>
              <w:t>)</w:t>
            </w:r>
            <w:r w:rsidR="00EC5C33" w:rsidRPr="00DE5D84">
              <w:rPr>
                <w:rFonts w:ascii="Times New Roman" w:hAnsi="Times New Roman" w:cs="Times New Roman"/>
                <w:b w:val="0"/>
                <w:sz w:val="24"/>
                <w:szCs w:val="24"/>
                <w:lang w:val="en-GB"/>
              </w:rPr>
              <w:t>;</w:t>
            </w:r>
            <w:r w:rsidRPr="00DE5D84">
              <w:rPr>
                <w:rFonts w:ascii="Times New Roman" w:hAnsi="Times New Roman" w:cs="Times New Roman"/>
                <w:b w:val="0"/>
                <w:sz w:val="24"/>
                <w:szCs w:val="24"/>
                <w:lang w:val="en-GB"/>
              </w:rPr>
              <w:t xml:space="preserve"> </w:t>
            </w:r>
            <w:r w:rsidR="00EC5C33" w:rsidRPr="00DE5D84">
              <w:rPr>
                <w:rFonts w:ascii="Times New Roman" w:hAnsi="Times New Roman" w:cs="Times New Roman"/>
                <w:b w:val="0"/>
                <w:sz w:val="24"/>
                <w:szCs w:val="24"/>
                <w:lang w:val="en-GB"/>
              </w:rPr>
              <w:t>the expectation of a specific treatment modality (e.g. manual treatment)</w:t>
            </w:r>
            <w:proofErr w:type="gramStart"/>
            <w:r w:rsidR="00EC5C33" w:rsidRPr="00DE5D84">
              <w:rPr>
                <w:rFonts w:ascii="Times New Roman" w:hAnsi="Times New Roman" w:cs="Times New Roman"/>
                <w:b w:val="0"/>
                <w:sz w:val="24"/>
                <w:szCs w:val="24"/>
                <w:lang w:val="en-GB"/>
              </w:rPr>
              <w:t>;</w:t>
            </w:r>
            <w:proofErr w:type="gramEnd"/>
            <w:r w:rsidR="00EC5C33" w:rsidRPr="00DE5D84">
              <w:rPr>
                <w:rFonts w:ascii="Times New Roman" w:hAnsi="Times New Roman" w:cs="Times New Roman"/>
                <w:b w:val="0"/>
                <w:sz w:val="24"/>
                <w:szCs w:val="24"/>
                <w:lang w:val="en-GB"/>
              </w:rPr>
              <w:t xml:space="preserve"> the expectation of a painful treatment.</w:t>
            </w:r>
          </w:p>
          <w:p w14:paraId="386EE93F" w14:textId="77777777" w:rsidR="00C13030" w:rsidRPr="00DE5D84" w:rsidRDefault="00C13030" w:rsidP="0095342A">
            <w:pPr>
              <w:pStyle w:val="ListParagraph"/>
              <w:numPr>
                <w:ilvl w:val="0"/>
                <w:numId w:val="14"/>
              </w:numPr>
              <w:ind w:left="360"/>
              <w:rPr>
                <w:rFonts w:ascii="Times New Roman" w:hAnsi="Times New Roman" w:cs="Times New Roman"/>
                <w:b w:val="0"/>
                <w:sz w:val="24"/>
                <w:szCs w:val="24"/>
                <w:lang w:val="en-GB"/>
              </w:rPr>
            </w:pPr>
            <w:r w:rsidRPr="00DE5D84">
              <w:rPr>
                <w:rFonts w:ascii="Times New Roman" w:hAnsi="Times New Roman" w:cs="Times New Roman"/>
                <w:b w:val="0"/>
                <w:sz w:val="24"/>
                <w:szCs w:val="24"/>
                <w:lang w:val="en-GB"/>
              </w:rPr>
              <w:t>Patients with chronic problems expect symptomatic relief, specific treatment modality, and resolution of the problem “cure”, expect no treatment to help.</w:t>
            </w:r>
          </w:p>
          <w:p w14:paraId="630A1D08" w14:textId="34C04052" w:rsidR="00C13030" w:rsidRPr="00DE5D84" w:rsidRDefault="00C13030" w:rsidP="0095342A">
            <w:pPr>
              <w:pStyle w:val="ListParagraph"/>
              <w:numPr>
                <w:ilvl w:val="0"/>
                <w:numId w:val="14"/>
              </w:numPr>
              <w:ind w:left="360"/>
              <w:rPr>
                <w:rFonts w:ascii="Times New Roman" w:hAnsi="Times New Roman" w:cs="Times New Roman"/>
                <w:b w:val="0"/>
                <w:sz w:val="24"/>
                <w:szCs w:val="24"/>
                <w:lang w:val="en-GB"/>
              </w:rPr>
            </w:pPr>
            <w:r w:rsidRPr="00DE5D84">
              <w:rPr>
                <w:rFonts w:ascii="Times New Roman" w:hAnsi="Times New Roman" w:cs="Times New Roman"/>
                <w:b w:val="0"/>
                <w:sz w:val="24"/>
                <w:szCs w:val="24"/>
                <w:lang w:val="en-GB"/>
              </w:rPr>
              <w:t xml:space="preserve">Subjects with positive expectations of being helped tended to report a positive outcome to the encounter if the treatment met or </w:t>
            </w:r>
            <w:r w:rsidR="008C5195" w:rsidRPr="00DE5D84">
              <w:rPr>
                <w:rFonts w:ascii="Times New Roman" w:hAnsi="Times New Roman" w:cs="Times New Roman"/>
                <w:b w:val="0"/>
                <w:sz w:val="24"/>
                <w:szCs w:val="24"/>
                <w:lang w:val="en-GB"/>
              </w:rPr>
              <w:t>exceeded their expectations. [42</w:t>
            </w:r>
            <w:r w:rsidRPr="00DE5D84">
              <w:rPr>
                <w:rFonts w:ascii="Times New Roman" w:hAnsi="Times New Roman" w:cs="Times New Roman"/>
                <w:b w:val="0"/>
                <w:sz w:val="24"/>
                <w:szCs w:val="24"/>
                <w:lang w:val="en-GB"/>
              </w:rPr>
              <w:t>]</w:t>
            </w:r>
          </w:p>
          <w:p w14:paraId="11F6ED2E" w14:textId="77777777" w:rsidR="00C97B7C" w:rsidRPr="00DE5D84" w:rsidRDefault="00C97B7C" w:rsidP="0095342A">
            <w:pPr>
              <w:pStyle w:val="ListParagraph"/>
              <w:ind w:left="360"/>
              <w:rPr>
                <w:rFonts w:ascii="Times New Roman" w:hAnsi="Times New Roman" w:cs="Times New Roman"/>
                <w:b w:val="0"/>
                <w:sz w:val="24"/>
                <w:szCs w:val="24"/>
                <w:lang w:val="en-GB"/>
              </w:rPr>
            </w:pPr>
          </w:p>
        </w:tc>
        <w:tc>
          <w:tcPr>
            <w:tcW w:w="1211" w:type="pct"/>
            <w:tcBorders>
              <w:top w:val="nil"/>
              <w:bottom w:val="nil"/>
            </w:tcBorders>
            <w:shd w:val="clear" w:color="auto" w:fill="auto"/>
          </w:tcPr>
          <w:p w14:paraId="48F5C8A4" w14:textId="77777777" w:rsidR="00C13030" w:rsidRPr="00DE5D84" w:rsidRDefault="00C13030" w:rsidP="00953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Patient’s wishes, expectation about physiotherapy, treatment, recovery</w:t>
            </w:r>
          </w:p>
        </w:tc>
        <w:tc>
          <w:tcPr>
            <w:tcW w:w="706" w:type="pct"/>
            <w:tcBorders>
              <w:top w:val="nil"/>
              <w:bottom w:val="nil"/>
            </w:tcBorders>
            <w:shd w:val="clear" w:color="auto" w:fill="auto"/>
          </w:tcPr>
          <w:p w14:paraId="181F07A2" w14:textId="77777777" w:rsidR="00C13030" w:rsidRPr="00DE5D84" w:rsidRDefault="00C13030" w:rsidP="00953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 xml:space="preserve"> Patient expectation</w:t>
            </w:r>
          </w:p>
        </w:tc>
        <w:tc>
          <w:tcPr>
            <w:tcW w:w="875" w:type="pct"/>
            <w:tcBorders>
              <w:top w:val="nil"/>
              <w:bottom w:val="nil"/>
            </w:tcBorders>
            <w:shd w:val="clear" w:color="auto" w:fill="auto"/>
          </w:tcPr>
          <w:p w14:paraId="79749356" w14:textId="5423E3F6" w:rsidR="00C97B7C" w:rsidRPr="00DE5D84" w:rsidRDefault="00C13030" w:rsidP="00953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PATIENT FEATURE</w:t>
            </w:r>
          </w:p>
          <w:p w14:paraId="7FED3519" w14:textId="4A1AED07" w:rsidR="00C97B7C" w:rsidRPr="00DE5D84" w:rsidRDefault="00C97B7C" w:rsidP="00953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p w14:paraId="06040395" w14:textId="77777777" w:rsidR="00C13030" w:rsidRPr="00DE5D84" w:rsidRDefault="00C13030" w:rsidP="0095342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r>
      <w:tr w:rsidR="006E1D96" w:rsidRPr="00DE5D84" w14:paraId="1C082FE3" w14:textId="77777777" w:rsidTr="0095342A">
        <w:trPr>
          <w:trHeight w:val="290"/>
        </w:trPr>
        <w:tc>
          <w:tcPr>
            <w:cnfStyle w:val="001000000000" w:firstRow="0" w:lastRow="0" w:firstColumn="1" w:lastColumn="0" w:oddVBand="0" w:evenVBand="0" w:oddHBand="0" w:evenHBand="0" w:firstRowFirstColumn="0" w:firstRowLastColumn="0" w:lastRowFirstColumn="0" w:lastRowLastColumn="0"/>
            <w:tcW w:w="2208" w:type="pct"/>
            <w:tcBorders>
              <w:top w:val="nil"/>
              <w:bottom w:val="nil"/>
            </w:tcBorders>
            <w:shd w:val="clear" w:color="auto" w:fill="auto"/>
          </w:tcPr>
          <w:p w14:paraId="63DB9974" w14:textId="69394053" w:rsidR="00C13030" w:rsidRPr="00DE5D84" w:rsidRDefault="00C13030" w:rsidP="0095342A">
            <w:pPr>
              <w:pStyle w:val="ListParagraph"/>
              <w:numPr>
                <w:ilvl w:val="0"/>
                <w:numId w:val="15"/>
              </w:numPr>
              <w:rPr>
                <w:rFonts w:ascii="Times New Roman" w:hAnsi="Times New Roman" w:cs="Times New Roman"/>
                <w:b w:val="0"/>
                <w:sz w:val="24"/>
                <w:szCs w:val="24"/>
                <w:lang w:val="en-GB"/>
              </w:rPr>
            </w:pPr>
            <w:r w:rsidRPr="00DE5D84">
              <w:rPr>
                <w:rFonts w:ascii="Times New Roman" w:hAnsi="Times New Roman" w:cs="Times New Roman"/>
                <w:b w:val="0"/>
                <w:sz w:val="24"/>
                <w:szCs w:val="24"/>
                <w:lang w:val="en-GB"/>
              </w:rPr>
              <w:t xml:space="preserve">Patients </w:t>
            </w:r>
            <w:r w:rsidR="00982660" w:rsidRPr="00DE5D84">
              <w:rPr>
                <w:rFonts w:ascii="Times New Roman" w:hAnsi="Times New Roman" w:cs="Times New Roman"/>
                <w:b w:val="0"/>
                <w:sz w:val="24"/>
                <w:szCs w:val="24"/>
                <w:lang w:val="en-GB"/>
              </w:rPr>
              <w:t xml:space="preserve">were given appreciative explanations </w:t>
            </w:r>
            <w:r w:rsidRPr="00DE5D84">
              <w:rPr>
                <w:rFonts w:ascii="Times New Roman" w:hAnsi="Times New Roman" w:cs="Times New Roman"/>
                <w:b w:val="0"/>
                <w:sz w:val="24"/>
                <w:szCs w:val="24"/>
                <w:lang w:val="en-GB"/>
              </w:rPr>
              <w:t xml:space="preserve">about their problem and what improvements they were likely to make with treatment. </w:t>
            </w:r>
          </w:p>
          <w:p w14:paraId="7A9AEC07" w14:textId="0DE9A1CA" w:rsidR="00C13030" w:rsidRPr="00DE5D84" w:rsidRDefault="00C13030" w:rsidP="0095342A">
            <w:pPr>
              <w:pStyle w:val="ListParagraph"/>
              <w:numPr>
                <w:ilvl w:val="0"/>
                <w:numId w:val="15"/>
              </w:numPr>
              <w:rPr>
                <w:rFonts w:ascii="Times New Roman" w:hAnsi="Times New Roman" w:cs="Times New Roman"/>
                <w:b w:val="0"/>
                <w:sz w:val="24"/>
                <w:szCs w:val="24"/>
                <w:lang w:val="en-GB"/>
              </w:rPr>
            </w:pPr>
            <w:r w:rsidRPr="00DE5D84">
              <w:rPr>
                <w:rFonts w:ascii="Times New Roman" w:hAnsi="Times New Roman" w:cs="Times New Roman"/>
                <w:b w:val="0"/>
                <w:sz w:val="24"/>
                <w:szCs w:val="24"/>
                <w:lang w:val="en-GB"/>
              </w:rPr>
              <w:t>Patients in the</w:t>
            </w:r>
            <w:r w:rsidR="00235A27" w:rsidRPr="00DE5D84">
              <w:rPr>
                <w:rFonts w:ascii="Times New Roman" w:hAnsi="Times New Roman" w:cs="Times New Roman"/>
                <w:b w:val="0"/>
                <w:sz w:val="24"/>
                <w:szCs w:val="24"/>
                <w:lang w:val="en-GB"/>
              </w:rPr>
              <w:t xml:space="preserve"> acute group needed reassurance, hence </w:t>
            </w:r>
            <w:r w:rsidRPr="00DE5D84">
              <w:rPr>
                <w:rFonts w:ascii="Times New Roman" w:hAnsi="Times New Roman" w:cs="Times New Roman"/>
                <w:b w:val="0"/>
                <w:sz w:val="24"/>
                <w:szCs w:val="24"/>
                <w:lang w:val="en-GB"/>
              </w:rPr>
              <w:t>by the time they came for treatment</w:t>
            </w:r>
            <w:r w:rsidR="008F3A99" w:rsidRPr="00DE5D84">
              <w:rPr>
                <w:rFonts w:ascii="Times New Roman" w:hAnsi="Times New Roman" w:cs="Times New Roman"/>
                <w:b w:val="0"/>
                <w:sz w:val="24"/>
                <w:szCs w:val="24"/>
                <w:lang w:val="en-GB"/>
              </w:rPr>
              <w:t>,</w:t>
            </w:r>
            <w:r w:rsidRPr="00DE5D84">
              <w:rPr>
                <w:rFonts w:ascii="Times New Roman" w:hAnsi="Times New Roman" w:cs="Times New Roman"/>
                <w:b w:val="0"/>
                <w:sz w:val="24"/>
                <w:szCs w:val="24"/>
                <w:lang w:val="en-GB"/>
              </w:rPr>
              <w:t xml:space="preserve"> their fracture had healed. An explanation that there is no danger in moving the limb will reduce apprehension and facilitate more effective treatment. </w:t>
            </w:r>
          </w:p>
          <w:p w14:paraId="245DB02C" w14:textId="61A06F12" w:rsidR="00C97B7C" w:rsidRPr="00DE5D84" w:rsidRDefault="00C13030" w:rsidP="008361BF">
            <w:pPr>
              <w:pStyle w:val="ListParagraph"/>
              <w:numPr>
                <w:ilvl w:val="0"/>
                <w:numId w:val="15"/>
              </w:numPr>
              <w:rPr>
                <w:rFonts w:ascii="Times New Roman" w:hAnsi="Times New Roman" w:cs="Times New Roman"/>
                <w:b w:val="0"/>
                <w:sz w:val="24"/>
                <w:szCs w:val="24"/>
                <w:lang w:val="en-GB"/>
              </w:rPr>
            </w:pPr>
            <w:r w:rsidRPr="00DE5D84">
              <w:rPr>
                <w:rFonts w:ascii="Times New Roman" w:hAnsi="Times New Roman" w:cs="Times New Roman"/>
                <w:b w:val="0"/>
                <w:sz w:val="24"/>
                <w:szCs w:val="24"/>
                <w:lang w:val="en-GB"/>
              </w:rPr>
              <w:t>Devising home exercise regimens that incorporate functional activities rather than those which may appear divorced from everyday life is a way of improving compliance and ens</w:t>
            </w:r>
            <w:r w:rsidR="008C5195" w:rsidRPr="00DE5D84">
              <w:rPr>
                <w:rFonts w:ascii="Times New Roman" w:hAnsi="Times New Roman" w:cs="Times New Roman"/>
                <w:b w:val="0"/>
                <w:sz w:val="24"/>
                <w:szCs w:val="24"/>
                <w:lang w:val="en-GB"/>
              </w:rPr>
              <w:t xml:space="preserve">uring </w:t>
            </w:r>
            <w:r w:rsidR="008361BF" w:rsidRPr="00DE5D84">
              <w:rPr>
                <w:rFonts w:ascii="Times New Roman" w:hAnsi="Times New Roman" w:cs="Times New Roman"/>
                <w:b w:val="0"/>
                <w:sz w:val="24"/>
                <w:szCs w:val="24"/>
                <w:lang w:val="en-GB"/>
              </w:rPr>
              <w:t>continuous</w:t>
            </w:r>
            <w:r w:rsidR="008C5195" w:rsidRPr="00DE5D84">
              <w:rPr>
                <w:rFonts w:ascii="Times New Roman" w:hAnsi="Times New Roman" w:cs="Times New Roman"/>
                <w:b w:val="0"/>
                <w:sz w:val="24"/>
                <w:szCs w:val="24"/>
                <w:lang w:val="en-GB"/>
              </w:rPr>
              <w:t xml:space="preserve"> improvement. [43</w:t>
            </w:r>
            <w:r w:rsidRPr="00DE5D84">
              <w:rPr>
                <w:rFonts w:ascii="Times New Roman" w:hAnsi="Times New Roman" w:cs="Times New Roman"/>
                <w:b w:val="0"/>
                <w:sz w:val="24"/>
                <w:szCs w:val="24"/>
                <w:lang w:val="en-GB"/>
              </w:rPr>
              <w:t>]</w:t>
            </w:r>
          </w:p>
        </w:tc>
        <w:tc>
          <w:tcPr>
            <w:tcW w:w="1211" w:type="pct"/>
            <w:tcBorders>
              <w:top w:val="nil"/>
              <w:bottom w:val="nil"/>
            </w:tcBorders>
            <w:shd w:val="clear" w:color="auto" w:fill="auto"/>
          </w:tcPr>
          <w:p w14:paraId="393C438E" w14:textId="77777777" w:rsidR="00C13030" w:rsidRPr="00DE5D84" w:rsidRDefault="00C13030" w:rsidP="00953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Interpersonal skills, communication, explanation, information sharing</w:t>
            </w:r>
          </w:p>
        </w:tc>
        <w:tc>
          <w:tcPr>
            <w:tcW w:w="706" w:type="pct"/>
            <w:tcBorders>
              <w:top w:val="nil"/>
              <w:bottom w:val="nil"/>
            </w:tcBorders>
            <w:shd w:val="clear" w:color="auto" w:fill="auto"/>
          </w:tcPr>
          <w:p w14:paraId="57F86192" w14:textId="77777777" w:rsidR="00C13030" w:rsidRPr="00DE5D84" w:rsidRDefault="00C13030" w:rsidP="00953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Communication</w:t>
            </w:r>
          </w:p>
        </w:tc>
        <w:tc>
          <w:tcPr>
            <w:tcW w:w="875" w:type="pct"/>
            <w:vMerge w:val="restart"/>
            <w:tcBorders>
              <w:top w:val="nil"/>
              <w:bottom w:val="nil"/>
            </w:tcBorders>
            <w:shd w:val="clear" w:color="auto" w:fill="auto"/>
          </w:tcPr>
          <w:p w14:paraId="6EC406B6" w14:textId="77777777" w:rsidR="00C13030" w:rsidRPr="00DE5D84" w:rsidRDefault="00C13030" w:rsidP="00953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PHYSIOTHERAPIST/</w:t>
            </w:r>
          </w:p>
          <w:p w14:paraId="71426ACD" w14:textId="77777777" w:rsidR="00C13030" w:rsidRPr="00DE5D84" w:rsidRDefault="00C13030" w:rsidP="00953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PATIENT RELATIONSHIP</w:t>
            </w:r>
          </w:p>
        </w:tc>
      </w:tr>
      <w:tr w:rsidR="006E1D96" w:rsidRPr="00DE5D84" w14:paraId="01A07DD3" w14:textId="77777777" w:rsidTr="009534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pct"/>
            <w:tcBorders>
              <w:top w:val="nil"/>
              <w:bottom w:val="nil"/>
            </w:tcBorders>
            <w:shd w:val="clear" w:color="auto" w:fill="auto"/>
          </w:tcPr>
          <w:p w14:paraId="0121E339" w14:textId="7634B6A2" w:rsidR="00C13030" w:rsidRPr="00DE5D84" w:rsidRDefault="00C13030" w:rsidP="0095342A">
            <w:pPr>
              <w:pStyle w:val="ListParagraph"/>
              <w:numPr>
                <w:ilvl w:val="0"/>
                <w:numId w:val="16"/>
              </w:numPr>
              <w:rPr>
                <w:rFonts w:ascii="Times New Roman" w:hAnsi="Times New Roman" w:cs="Times New Roman"/>
                <w:sz w:val="24"/>
                <w:szCs w:val="24"/>
                <w:lang w:val="en-GB"/>
              </w:rPr>
            </w:pPr>
            <w:r w:rsidRPr="00DE5D84">
              <w:rPr>
                <w:rFonts w:ascii="Times New Roman" w:hAnsi="Times New Roman" w:cs="Times New Roman"/>
                <w:b w:val="0"/>
                <w:sz w:val="24"/>
                <w:szCs w:val="24"/>
                <w:lang w:val="en-GB"/>
              </w:rPr>
              <w:t>Listening, understanding and getting to know the patient and allowing the patient to explain their problem and to question the physiotherapist were recurrently cited in relation to this dimension</w:t>
            </w:r>
            <w:r w:rsidR="00CC39CF" w:rsidRPr="00DE5D84">
              <w:rPr>
                <w:rFonts w:ascii="Times New Roman" w:hAnsi="Times New Roman" w:cs="Times New Roman"/>
                <w:b w:val="0"/>
                <w:sz w:val="24"/>
                <w:szCs w:val="24"/>
                <w:lang w:val="en-GB"/>
              </w:rPr>
              <w:t>. [40</w:t>
            </w:r>
            <w:r w:rsidRPr="00DE5D84">
              <w:rPr>
                <w:rFonts w:ascii="Times New Roman" w:hAnsi="Times New Roman" w:cs="Times New Roman"/>
                <w:b w:val="0"/>
                <w:sz w:val="24"/>
                <w:szCs w:val="24"/>
                <w:lang w:val="en-GB"/>
              </w:rPr>
              <w:t>]</w:t>
            </w:r>
          </w:p>
          <w:p w14:paraId="668D5A01" w14:textId="77777777" w:rsidR="00C13030" w:rsidRPr="00DE5D84" w:rsidRDefault="00C13030" w:rsidP="0095342A">
            <w:pPr>
              <w:rPr>
                <w:rFonts w:ascii="Times New Roman" w:hAnsi="Times New Roman" w:cs="Times New Roman"/>
                <w:sz w:val="24"/>
                <w:szCs w:val="24"/>
                <w:lang w:val="en-GB"/>
              </w:rPr>
            </w:pPr>
          </w:p>
          <w:p w14:paraId="57C2B858" w14:textId="77777777" w:rsidR="0095342A" w:rsidRPr="00DE5D84" w:rsidRDefault="0095342A" w:rsidP="0095342A">
            <w:pPr>
              <w:rPr>
                <w:rFonts w:ascii="Times New Roman" w:hAnsi="Times New Roman" w:cs="Times New Roman"/>
                <w:sz w:val="24"/>
                <w:szCs w:val="24"/>
                <w:lang w:val="en-GB"/>
              </w:rPr>
            </w:pPr>
          </w:p>
          <w:p w14:paraId="5C1DD5AC" w14:textId="77777777" w:rsidR="0095342A" w:rsidRPr="00DE5D84" w:rsidRDefault="0095342A" w:rsidP="0095342A">
            <w:pPr>
              <w:rPr>
                <w:rFonts w:ascii="Times New Roman" w:hAnsi="Times New Roman" w:cs="Times New Roman"/>
                <w:sz w:val="24"/>
                <w:szCs w:val="24"/>
                <w:lang w:val="en-GB"/>
              </w:rPr>
            </w:pPr>
          </w:p>
        </w:tc>
        <w:tc>
          <w:tcPr>
            <w:tcW w:w="1211" w:type="pct"/>
            <w:tcBorders>
              <w:top w:val="nil"/>
              <w:bottom w:val="nil"/>
            </w:tcBorders>
            <w:shd w:val="clear" w:color="auto" w:fill="auto"/>
          </w:tcPr>
          <w:p w14:paraId="7F9B0780" w14:textId="3E499129" w:rsidR="0095342A" w:rsidRPr="00DE5D84" w:rsidRDefault="00C13030" w:rsidP="00953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 xml:space="preserve">Partnership with </w:t>
            </w:r>
            <w:r w:rsidR="00646C2B" w:rsidRPr="00DE5D84">
              <w:rPr>
                <w:rFonts w:ascii="Times New Roman" w:hAnsi="Times New Roman" w:cs="Times New Roman"/>
                <w:sz w:val="24"/>
                <w:szCs w:val="24"/>
                <w:lang w:val="en-GB"/>
              </w:rPr>
              <w:t xml:space="preserve">a </w:t>
            </w:r>
            <w:r w:rsidRPr="00DE5D84">
              <w:rPr>
                <w:rFonts w:ascii="Times New Roman" w:hAnsi="Times New Roman" w:cs="Times New Roman"/>
                <w:sz w:val="24"/>
                <w:szCs w:val="24"/>
                <w:lang w:val="en-GB"/>
              </w:rPr>
              <w:t xml:space="preserve">practitioner, engagement with the health care process, individual care, trust, relatedness, relationship with the therapist, knowledge of patients’ disability experience </w:t>
            </w:r>
          </w:p>
        </w:tc>
        <w:tc>
          <w:tcPr>
            <w:tcW w:w="706" w:type="pct"/>
            <w:tcBorders>
              <w:top w:val="nil"/>
              <w:bottom w:val="nil"/>
            </w:tcBorders>
            <w:shd w:val="clear" w:color="auto" w:fill="auto"/>
          </w:tcPr>
          <w:p w14:paraId="797BC41D" w14:textId="77777777" w:rsidR="00C13030" w:rsidRPr="00DE5D84" w:rsidRDefault="00C13030" w:rsidP="00953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Partnership of care</w:t>
            </w:r>
          </w:p>
        </w:tc>
        <w:tc>
          <w:tcPr>
            <w:tcW w:w="875" w:type="pct"/>
            <w:vMerge/>
            <w:tcBorders>
              <w:top w:val="nil"/>
              <w:bottom w:val="nil"/>
            </w:tcBorders>
            <w:shd w:val="clear" w:color="auto" w:fill="auto"/>
          </w:tcPr>
          <w:p w14:paraId="1C1F8E3D" w14:textId="77777777" w:rsidR="00C13030" w:rsidRPr="00DE5D84" w:rsidRDefault="00C13030" w:rsidP="00953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r>
      <w:tr w:rsidR="006E1D96" w:rsidRPr="00DE5D84" w14:paraId="39B5BF3A" w14:textId="77777777" w:rsidTr="0095342A">
        <w:trPr>
          <w:trHeight w:val="1043"/>
        </w:trPr>
        <w:tc>
          <w:tcPr>
            <w:cnfStyle w:val="001000000000" w:firstRow="0" w:lastRow="0" w:firstColumn="1" w:lastColumn="0" w:oddVBand="0" w:evenVBand="0" w:oddHBand="0" w:evenHBand="0" w:firstRowFirstColumn="0" w:firstRowLastColumn="0" w:lastRowFirstColumn="0" w:lastRowLastColumn="0"/>
            <w:tcW w:w="2208" w:type="pct"/>
            <w:tcBorders>
              <w:top w:val="nil"/>
              <w:bottom w:val="nil"/>
            </w:tcBorders>
            <w:shd w:val="clear" w:color="auto" w:fill="auto"/>
          </w:tcPr>
          <w:p w14:paraId="0507BBF5" w14:textId="77777777" w:rsidR="00C13030" w:rsidRPr="00DE5D84" w:rsidRDefault="00C13030" w:rsidP="0095342A">
            <w:pPr>
              <w:pStyle w:val="ListParagraph"/>
              <w:numPr>
                <w:ilvl w:val="0"/>
                <w:numId w:val="16"/>
              </w:numPr>
              <w:rPr>
                <w:rFonts w:ascii="Times New Roman" w:hAnsi="Times New Roman" w:cs="Times New Roman"/>
                <w:b w:val="0"/>
                <w:sz w:val="24"/>
                <w:szCs w:val="24"/>
                <w:lang w:val="en-GB"/>
              </w:rPr>
            </w:pPr>
            <w:r w:rsidRPr="00DE5D84">
              <w:rPr>
                <w:rFonts w:ascii="Times New Roman" w:hAnsi="Times New Roman" w:cs="Times New Roman"/>
                <w:b w:val="0"/>
                <w:sz w:val="24"/>
                <w:szCs w:val="24"/>
                <w:lang w:val="en-GB"/>
              </w:rPr>
              <w:t>All patients reported a strong motivation to understand and explain their situation and to be given educational materials and resources.</w:t>
            </w:r>
          </w:p>
          <w:p w14:paraId="14C2513E" w14:textId="5FC143EA" w:rsidR="00C13030" w:rsidRPr="00DE5D84" w:rsidRDefault="00C13030" w:rsidP="0095342A">
            <w:pPr>
              <w:pStyle w:val="ListParagraph"/>
              <w:numPr>
                <w:ilvl w:val="0"/>
                <w:numId w:val="16"/>
              </w:numPr>
              <w:rPr>
                <w:rFonts w:ascii="Times New Roman" w:hAnsi="Times New Roman" w:cs="Times New Roman"/>
                <w:sz w:val="24"/>
                <w:szCs w:val="24"/>
                <w:lang w:val="en-GB"/>
              </w:rPr>
            </w:pPr>
            <w:r w:rsidRPr="00DE5D84">
              <w:rPr>
                <w:rFonts w:ascii="Times New Roman" w:hAnsi="Times New Roman" w:cs="Times New Roman"/>
                <w:b w:val="0"/>
                <w:sz w:val="24"/>
                <w:szCs w:val="24"/>
                <w:lang w:val="en-GB"/>
              </w:rPr>
              <w:t>They reported that explanations should be accurate, understandable and free of jargon; they agreed that this facilitated posit</w:t>
            </w:r>
            <w:r w:rsidR="002C36CD" w:rsidRPr="00DE5D84">
              <w:rPr>
                <w:rFonts w:ascii="Times New Roman" w:hAnsi="Times New Roman" w:cs="Times New Roman"/>
                <w:b w:val="0"/>
                <w:sz w:val="24"/>
                <w:szCs w:val="24"/>
                <w:lang w:val="en-GB"/>
              </w:rPr>
              <w:t>ive therapeutic experiences. [48</w:t>
            </w:r>
            <w:r w:rsidRPr="00DE5D84">
              <w:rPr>
                <w:rFonts w:ascii="Times New Roman" w:hAnsi="Times New Roman" w:cs="Times New Roman"/>
                <w:b w:val="0"/>
                <w:sz w:val="24"/>
                <w:szCs w:val="24"/>
                <w:lang w:val="en-GB"/>
              </w:rPr>
              <w:t>]</w:t>
            </w:r>
          </w:p>
        </w:tc>
        <w:tc>
          <w:tcPr>
            <w:tcW w:w="1211" w:type="pct"/>
            <w:tcBorders>
              <w:top w:val="nil"/>
              <w:bottom w:val="nil"/>
            </w:tcBorders>
            <w:shd w:val="clear" w:color="auto" w:fill="auto"/>
          </w:tcPr>
          <w:p w14:paraId="7DB36F13" w14:textId="77777777" w:rsidR="00C13030" w:rsidRPr="00DE5D84" w:rsidRDefault="00C13030" w:rsidP="00953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Patient education, teaching, therapist’s role in providing information</w:t>
            </w:r>
          </w:p>
        </w:tc>
        <w:tc>
          <w:tcPr>
            <w:tcW w:w="706" w:type="pct"/>
            <w:tcBorders>
              <w:top w:val="nil"/>
              <w:bottom w:val="nil"/>
            </w:tcBorders>
            <w:shd w:val="clear" w:color="auto" w:fill="auto"/>
          </w:tcPr>
          <w:p w14:paraId="67B92BA2" w14:textId="77777777" w:rsidR="00C13030" w:rsidRPr="00DE5D84" w:rsidRDefault="00C13030" w:rsidP="00953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Education</w:t>
            </w:r>
          </w:p>
        </w:tc>
        <w:tc>
          <w:tcPr>
            <w:tcW w:w="875" w:type="pct"/>
            <w:vMerge w:val="restart"/>
            <w:tcBorders>
              <w:top w:val="nil"/>
            </w:tcBorders>
            <w:shd w:val="clear" w:color="auto" w:fill="auto"/>
          </w:tcPr>
          <w:p w14:paraId="45CBE24F" w14:textId="77777777" w:rsidR="00C13030" w:rsidRPr="00DE5D84" w:rsidRDefault="00C13030" w:rsidP="00953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TREATMENT FEATURE</w:t>
            </w:r>
          </w:p>
        </w:tc>
      </w:tr>
      <w:tr w:rsidR="006E1D96" w:rsidRPr="00DE5D84" w14:paraId="4AE057E4" w14:textId="77777777" w:rsidTr="009534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pct"/>
            <w:tcBorders>
              <w:top w:val="nil"/>
              <w:bottom w:val="nil"/>
            </w:tcBorders>
            <w:shd w:val="clear" w:color="auto" w:fill="auto"/>
          </w:tcPr>
          <w:p w14:paraId="0C75D556" w14:textId="5A0E30F1" w:rsidR="00C13030" w:rsidRPr="00DE5D84" w:rsidRDefault="00C13030" w:rsidP="0095342A">
            <w:pPr>
              <w:pStyle w:val="ListParagraph"/>
              <w:numPr>
                <w:ilvl w:val="0"/>
                <w:numId w:val="17"/>
              </w:numPr>
              <w:ind w:left="360"/>
              <w:rPr>
                <w:rFonts w:ascii="Times New Roman" w:hAnsi="Times New Roman" w:cs="Times New Roman"/>
                <w:b w:val="0"/>
                <w:sz w:val="24"/>
                <w:szCs w:val="24"/>
                <w:lang w:val="en-GB"/>
              </w:rPr>
            </w:pPr>
            <w:r w:rsidRPr="00DE5D84">
              <w:rPr>
                <w:rFonts w:ascii="Times New Roman" w:hAnsi="Times New Roman" w:cs="Times New Roman"/>
                <w:b w:val="0"/>
                <w:sz w:val="24"/>
                <w:szCs w:val="24"/>
                <w:lang w:val="en-GB"/>
              </w:rPr>
              <w:t xml:space="preserve">Patients were satisfied by different elements of the treatment process such as: the clinic waiting time, the patient awareness of clinic efficiency as a factor influencing waiting times and the clinical contact time. Patient awareness of time spent within clinic was </w:t>
            </w:r>
            <w:proofErr w:type="gramStart"/>
            <w:r w:rsidRPr="00DE5D84">
              <w:rPr>
                <w:rFonts w:ascii="Times New Roman" w:hAnsi="Times New Roman" w:cs="Times New Roman"/>
                <w:b w:val="0"/>
                <w:sz w:val="24"/>
                <w:szCs w:val="24"/>
                <w:lang w:val="en-GB"/>
              </w:rPr>
              <w:t xml:space="preserve">also </w:t>
            </w:r>
            <w:r w:rsidR="008735D1" w:rsidRPr="00DE5D84">
              <w:t xml:space="preserve"> </w:t>
            </w:r>
            <w:r w:rsidR="008735D1" w:rsidRPr="00DE5D84">
              <w:rPr>
                <w:rFonts w:ascii="Times New Roman" w:hAnsi="Times New Roman" w:cs="Times New Roman"/>
                <w:b w:val="0"/>
                <w:sz w:val="24"/>
                <w:szCs w:val="24"/>
                <w:lang w:val="en-GB"/>
              </w:rPr>
              <w:t>acknowledged</w:t>
            </w:r>
            <w:proofErr w:type="gramEnd"/>
            <w:r w:rsidR="008735D1" w:rsidRPr="00DE5D84">
              <w:rPr>
                <w:rFonts w:ascii="Times New Roman" w:hAnsi="Times New Roman" w:cs="Times New Roman"/>
                <w:b w:val="0"/>
                <w:sz w:val="24"/>
                <w:szCs w:val="24"/>
                <w:lang w:val="en-GB"/>
              </w:rPr>
              <w:t xml:space="preserve"> </w:t>
            </w:r>
            <w:r w:rsidRPr="00DE5D84">
              <w:rPr>
                <w:rFonts w:ascii="Times New Roman" w:hAnsi="Times New Roman" w:cs="Times New Roman"/>
                <w:b w:val="0"/>
                <w:sz w:val="24"/>
                <w:szCs w:val="24"/>
                <w:lang w:val="en-GB"/>
              </w:rPr>
              <w:t>by</w:t>
            </w:r>
            <w:r w:rsidR="002C36CD" w:rsidRPr="00DE5D84">
              <w:rPr>
                <w:rFonts w:ascii="Times New Roman" w:hAnsi="Times New Roman" w:cs="Times New Roman"/>
                <w:b w:val="0"/>
                <w:sz w:val="24"/>
                <w:szCs w:val="24"/>
                <w:lang w:val="en-GB"/>
              </w:rPr>
              <w:t xml:space="preserve"> front desk reception staff. [49</w:t>
            </w:r>
            <w:r w:rsidRPr="00DE5D84">
              <w:rPr>
                <w:rFonts w:ascii="Times New Roman" w:hAnsi="Times New Roman" w:cs="Times New Roman"/>
                <w:b w:val="0"/>
                <w:sz w:val="24"/>
                <w:szCs w:val="24"/>
                <w:lang w:val="en-GB"/>
              </w:rPr>
              <w:t>]</w:t>
            </w:r>
            <w:r w:rsidRPr="00DE5D84">
              <w:rPr>
                <w:rFonts w:ascii="Times New Roman" w:hAnsi="Times New Roman" w:cs="Times New Roman"/>
                <w:sz w:val="24"/>
                <w:szCs w:val="24"/>
                <w:lang w:val="en-GB"/>
              </w:rPr>
              <w:tab/>
            </w:r>
          </w:p>
        </w:tc>
        <w:tc>
          <w:tcPr>
            <w:tcW w:w="1211" w:type="pct"/>
            <w:tcBorders>
              <w:top w:val="nil"/>
              <w:bottom w:val="nil"/>
            </w:tcBorders>
            <w:shd w:val="clear" w:color="auto" w:fill="auto"/>
          </w:tcPr>
          <w:p w14:paraId="1F85FFBD" w14:textId="77777777" w:rsidR="00C13030" w:rsidRPr="00DE5D84" w:rsidRDefault="00C13030" w:rsidP="00953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Organization, time, consistency of care, value for money, convenience, accessibility, organizational environment, organization of care, service provision, duration of attendance, interruptions, patient safety, management continuity, informational continuity, consistency of team, clinical contact time, clinic waiting time, treatment process, relational continuity, informational continuity, management continuity</w:t>
            </w:r>
          </w:p>
        </w:tc>
        <w:tc>
          <w:tcPr>
            <w:tcW w:w="706" w:type="pct"/>
            <w:tcBorders>
              <w:top w:val="nil"/>
              <w:bottom w:val="nil"/>
            </w:tcBorders>
            <w:shd w:val="clear" w:color="auto" w:fill="auto"/>
          </w:tcPr>
          <w:p w14:paraId="72B0B1AD" w14:textId="77777777" w:rsidR="00C13030" w:rsidRPr="00DE5D84" w:rsidRDefault="00C13030" w:rsidP="00953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Organization of care</w:t>
            </w:r>
          </w:p>
        </w:tc>
        <w:tc>
          <w:tcPr>
            <w:tcW w:w="875" w:type="pct"/>
            <w:vMerge/>
            <w:shd w:val="clear" w:color="auto" w:fill="auto"/>
          </w:tcPr>
          <w:p w14:paraId="7F9D26A4" w14:textId="77777777" w:rsidR="00C13030" w:rsidRPr="00DE5D84" w:rsidRDefault="00C13030" w:rsidP="00953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r>
      <w:tr w:rsidR="006E1D96" w:rsidRPr="00DE5D84" w14:paraId="37A09CB5" w14:textId="77777777" w:rsidTr="0095342A">
        <w:tc>
          <w:tcPr>
            <w:cnfStyle w:val="001000000000" w:firstRow="0" w:lastRow="0" w:firstColumn="1" w:lastColumn="0" w:oddVBand="0" w:evenVBand="0" w:oddHBand="0" w:evenHBand="0" w:firstRowFirstColumn="0" w:firstRowLastColumn="0" w:lastRowFirstColumn="0" w:lastRowLastColumn="0"/>
            <w:tcW w:w="2208" w:type="pct"/>
            <w:tcBorders>
              <w:top w:val="nil"/>
              <w:bottom w:val="nil"/>
            </w:tcBorders>
            <w:shd w:val="clear" w:color="auto" w:fill="auto"/>
          </w:tcPr>
          <w:p w14:paraId="1B98987A" w14:textId="77777777" w:rsidR="00C13030" w:rsidRPr="00DE5D84" w:rsidRDefault="00C13030" w:rsidP="0095342A">
            <w:pPr>
              <w:pStyle w:val="ListParagraph"/>
              <w:numPr>
                <w:ilvl w:val="0"/>
                <w:numId w:val="18"/>
              </w:numPr>
              <w:ind w:left="360"/>
              <w:rPr>
                <w:rFonts w:ascii="Times New Roman" w:hAnsi="Times New Roman" w:cs="Times New Roman"/>
                <w:b w:val="0"/>
                <w:sz w:val="24"/>
                <w:szCs w:val="24"/>
                <w:lang w:val="en-GB"/>
              </w:rPr>
            </w:pPr>
            <w:r w:rsidRPr="00DE5D84">
              <w:rPr>
                <w:rFonts w:ascii="Times New Roman" w:hAnsi="Times New Roman" w:cs="Times New Roman"/>
                <w:b w:val="0"/>
                <w:sz w:val="24"/>
                <w:szCs w:val="24"/>
                <w:lang w:val="en-GB"/>
              </w:rPr>
              <w:t xml:space="preserve">Participants liked or wanted both treatment and the delivery of treatment to be individualised. </w:t>
            </w:r>
          </w:p>
          <w:p w14:paraId="481E4135" w14:textId="77777777" w:rsidR="00C13030" w:rsidRPr="00DE5D84" w:rsidRDefault="00C13030" w:rsidP="0095342A">
            <w:pPr>
              <w:pStyle w:val="ListParagraph"/>
              <w:numPr>
                <w:ilvl w:val="0"/>
                <w:numId w:val="18"/>
              </w:numPr>
              <w:ind w:left="360"/>
              <w:rPr>
                <w:rFonts w:ascii="Times New Roman" w:hAnsi="Times New Roman" w:cs="Times New Roman"/>
                <w:b w:val="0"/>
                <w:sz w:val="24"/>
                <w:szCs w:val="24"/>
                <w:lang w:val="en-GB"/>
              </w:rPr>
            </w:pPr>
            <w:r w:rsidRPr="00DE5D84">
              <w:rPr>
                <w:rFonts w:ascii="Times New Roman" w:hAnsi="Times New Roman" w:cs="Times New Roman"/>
                <w:b w:val="0"/>
                <w:sz w:val="24"/>
                <w:szCs w:val="24"/>
                <w:lang w:val="en-GB"/>
              </w:rPr>
              <w:t xml:space="preserve">Patients who felt that their exercises made sense to them and were well explained also felt that their individual needs were addressed, in contrast to those who felt that their exercises did not make sense or did not push them hard enough. </w:t>
            </w:r>
          </w:p>
          <w:p w14:paraId="4BB873A2" w14:textId="77777777" w:rsidR="00C13030" w:rsidRPr="00DE5D84" w:rsidRDefault="00C13030" w:rsidP="0095342A">
            <w:pPr>
              <w:pStyle w:val="ListParagraph"/>
              <w:numPr>
                <w:ilvl w:val="0"/>
                <w:numId w:val="18"/>
              </w:numPr>
              <w:ind w:left="360"/>
              <w:rPr>
                <w:rFonts w:ascii="Times New Roman" w:hAnsi="Times New Roman" w:cs="Times New Roman"/>
                <w:b w:val="0"/>
                <w:sz w:val="24"/>
                <w:szCs w:val="24"/>
                <w:lang w:val="en-GB"/>
              </w:rPr>
            </w:pPr>
            <w:r w:rsidRPr="00DE5D84">
              <w:rPr>
                <w:rFonts w:ascii="Times New Roman" w:hAnsi="Times New Roman" w:cs="Times New Roman"/>
                <w:b w:val="0"/>
                <w:sz w:val="24"/>
                <w:szCs w:val="24"/>
                <w:lang w:val="en-GB"/>
              </w:rPr>
              <w:t xml:space="preserve">Patients described the type of exercise as affecting compliance, only doing the exercises that fitted in with their lifestyle, suggesting the physiotherapists need to take this into account when prescribing exercise for chronic low back pain patients. </w:t>
            </w:r>
          </w:p>
          <w:p w14:paraId="7E38DE79" w14:textId="37ACA6B3" w:rsidR="00C13030" w:rsidRPr="00DE5D84" w:rsidRDefault="00C13030" w:rsidP="0095342A">
            <w:pPr>
              <w:pStyle w:val="ListParagraph"/>
              <w:numPr>
                <w:ilvl w:val="0"/>
                <w:numId w:val="18"/>
              </w:numPr>
              <w:ind w:left="360"/>
              <w:rPr>
                <w:rFonts w:ascii="Times New Roman" w:hAnsi="Times New Roman" w:cs="Times New Roman"/>
                <w:b w:val="0"/>
                <w:sz w:val="24"/>
                <w:szCs w:val="24"/>
                <w:lang w:val="en-GB"/>
              </w:rPr>
            </w:pPr>
            <w:r w:rsidRPr="00DE5D84">
              <w:rPr>
                <w:rFonts w:ascii="Times New Roman" w:hAnsi="Times New Roman" w:cs="Times New Roman"/>
                <w:b w:val="0"/>
                <w:sz w:val="24"/>
                <w:szCs w:val="24"/>
                <w:lang w:val="en-GB"/>
              </w:rPr>
              <w:t xml:space="preserve">Many placed importance on a thorough assessment, feeling that it enabled their treatment to better relate to their needs and emphasizing the importance that patients seem to place on </w:t>
            </w:r>
            <w:r w:rsidR="0004688F" w:rsidRPr="00DE5D84">
              <w:rPr>
                <w:rFonts w:ascii="Times New Roman" w:hAnsi="Times New Roman" w:cs="Times New Roman"/>
                <w:b w:val="0"/>
                <w:sz w:val="24"/>
                <w:szCs w:val="24"/>
                <w:lang w:val="en-GB"/>
              </w:rPr>
              <w:t>this aspect of physiotherapy. [40</w:t>
            </w:r>
            <w:r w:rsidRPr="00DE5D84">
              <w:rPr>
                <w:rFonts w:ascii="Times New Roman" w:hAnsi="Times New Roman" w:cs="Times New Roman"/>
                <w:b w:val="0"/>
                <w:sz w:val="24"/>
                <w:szCs w:val="24"/>
                <w:lang w:val="en-GB"/>
              </w:rPr>
              <w:t>]</w:t>
            </w:r>
          </w:p>
        </w:tc>
        <w:tc>
          <w:tcPr>
            <w:tcW w:w="1211" w:type="pct"/>
            <w:tcBorders>
              <w:top w:val="nil"/>
              <w:bottom w:val="nil"/>
            </w:tcBorders>
            <w:shd w:val="clear" w:color="auto" w:fill="auto"/>
          </w:tcPr>
          <w:p w14:paraId="66BBB2E1" w14:textId="77777777" w:rsidR="00C13030" w:rsidRPr="00DE5D84" w:rsidRDefault="00C13030" w:rsidP="00953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Diagnostic and treatment expertise, individual treatment, content of treatment, flexibility in adapting care to functional change or needs</w:t>
            </w:r>
          </w:p>
        </w:tc>
        <w:tc>
          <w:tcPr>
            <w:tcW w:w="706" w:type="pct"/>
            <w:tcBorders>
              <w:top w:val="nil"/>
              <w:bottom w:val="nil"/>
            </w:tcBorders>
            <w:shd w:val="clear" w:color="auto" w:fill="auto"/>
          </w:tcPr>
          <w:p w14:paraId="49CA435F" w14:textId="77777777" w:rsidR="00C13030" w:rsidRPr="00DE5D84" w:rsidRDefault="00C13030" w:rsidP="00953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Typology</w:t>
            </w:r>
          </w:p>
        </w:tc>
        <w:tc>
          <w:tcPr>
            <w:tcW w:w="875" w:type="pct"/>
            <w:vMerge/>
            <w:tcBorders>
              <w:bottom w:val="nil"/>
            </w:tcBorders>
            <w:shd w:val="clear" w:color="auto" w:fill="auto"/>
          </w:tcPr>
          <w:p w14:paraId="6F8760FC" w14:textId="77777777" w:rsidR="00C13030" w:rsidRPr="00DE5D84" w:rsidRDefault="00C13030" w:rsidP="00953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r>
      <w:tr w:rsidR="006E1D96" w:rsidRPr="00DE5D84" w14:paraId="52E8D3EB" w14:textId="77777777" w:rsidTr="004932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pct"/>
            <w:tcBorders>
              <w:top w:val="nil"/>
              <w:bottom w:val="nil"/>
            </w:tcBorders>
            <w:shd w:val="clear" w:color="auto" w:fill="auto"/>
          </w:tcPr>
          <w:p w14:paraId="7C947F4E" w14:textId="4CB9BAF0" w:rsidR="00C13030" w:rsidRPr="00DE5D84" w:rsidRDefault="00C13030" w:rsidP="0095342A">
            <w:pPr>
              <w:pStyle w:val="ListParagraph"/>
              <w:numPr>
                <w:ilvl w:val="0"/>
                <w:numId w:val="19"/>
              </w:numPr>
              <w:ind w:left="360"/>
              <w:rPr>
                <w:rFonts w:ascii="Times New Roman" w:hAnsi="Times New Roman" w:cs="Times New Roman"/>
                <w:sz w:val="24"/>
                <w:szCs w:val="24"/>
                <w:lang w:val="en-GB"/>
              </w:rPr>
            </w:pPr>
            <w:r w:rsidRPr="00DE5D84">
              <w:rPr>
                <w:rFonts w:ascii="Times New Roman" w:hAnsi="Times New Roman" w:cs="Times New Roman"/>
                <w:b w:val="0"/>
                <w:sz w:val="24"/>
                <w:szCs w:val="24"/>
                <w:lang w:val="en-GB"/>
              </w:rPr>
              <w:t>Patients’ needs to be listened to and involved in the treatment</w:t>
            </w:r>
            <w:proofErr w:type="gramStart"/>
            <w:r w:rsidRPr="00DE5D84">
              <w:rPr>
                <w:rFonts w:ascii="Times New Roman" w:hAnsi="Times New Roman" w:cs="Times New Roman"/>
                <w:b w:val="0"/>
                <w:sz w:val="24"/>
                <w:szCs w:val="24"/>
                <w:lang w:val="en-GB"/>
              </w:rPr>
              <w:t>;</w:t>
            </w:r>
            <w:proofErr w:type="gramEnd"/>
            <w:r w:rsidRPr="00DE5D84">
              <w:rPr>
                <w:rFonts w:ascii="Times New Roman" w:hAnsi="Times New Roman" w:cs="Times New Roman"/>
                <w:b w:val="0"/>
                <w:sz w:val="24"/>
                <w:szCs w:val="24"/>
                <w:lang w:val="en-GB"/>
              </w:rPr>
              <w:t xml:space="preserve"> so that it is seen as a consultive, rather than a prescriptive, process.</w:t>
            </w:r>
            <w:r w:rsidRPr="00DE5D84">
              <w:rPr>
                <w:rFonts w:ascii="Times New Roman" w:hAnsi="Times New Roman" w:cs="Times New Roman"/>
                <w:sz w:val="24"/>
                <w:szCs w:val="24"/>
                <w:lang w:val="en-GB"/>
              </w:rPr>
              <w:t xml:space="preserve"> </w:t>
            </w:r>
            <w:r w:rsidR="004F636F" w:rsidRPr="00DE5D84">
              <w:rPr>
                <w:rFonts w:ascii="Times New Roman" w:hAnsi="Times New Roman" w:cs="Times New Roman"/>
                <w:b w:val="0"/>
                <w:sz w:val="24"/>
                <w:szCs w:val="24"/>
                <w:lang w:val="en-GB"/>
              </w:rPr>
              <w:t>[44</w:t>
            </w:r>
            <w:r w:rsidRPr="00DE5D84">
              <w:rPr>
                <w:rFonts w:ascii="Times New Roman" w:hAnsi="Times New Roman" w:cs="Times New Roman"/>
                <w:b w:val="0"/>
                <w:sz w:val="24"/>
                <w:szCs w:val="24"/>
                <w:lang w:val="en-GB"/>
              </w:rPr>
              <w:t>]</w:t>
            </w:r>
          </w:p>
          <w:p w14:paraId="31BF66AC" w14:textId="77777777" w:rsidR="0095342A" w:rsidRPr="00DE5D84" w:rsidRDefault="0095342A" w:rsidP="0095342A">
            <w:pPr>
              <w:rPr>
                <w:rFonts w:ascii="Times New Roman" w:hAnsi="Times New Roman" w:cs="Times New Roman"/>
                <w:lang w:val="en-GB"/>
              </w:rPr>
            </w:pPr>
          </w:p>
          <w:p w14:paraId="16D290E1" w14:textId="77777777" w:rsidR="0095342A" w:rsidRPr="00DE5D84" w:rsidRDefault="0095342A" w:rsidP="0095342A">
            <w:pPr>
              <w:rPr>
                <w:rFonts w:ascii="Times New Roman" w:hAnsi="Times New Roman" w:cs="Times New Roman"/>
                <w:lang w:val="en-GB"/>
              </w:rPr>
            </w:pPr>
          </w:p>
          <w:p w14:paraId="27A89AA8" w14:textId="77777777" w:rsidR="0095342A" w:rsidRPr="00DE5D84" w:rsidRDefault="0095342A" w:rsidP="0095342A">
            <w:pPr>
              <w:rPr>
                <w:rFonts w:ascii="Times New Roman" w:hAnsi="Times New Roman" w:cs="Times New Roman"/>
                <w:lang w:val="en-GB"/>
              </w:rPr>
            </w:pPr>
          </w:p>
        </w:tc>
        <w:tc>
          <w:tcPr>
            <w:tcW w:w="1211" w:type="pct"/>
            <w:tcBorders>
              <w:top w:val="nil"/>
              <w:bottom w:val="nil"/>
            </w:tcBorders>
            <w:shd w:val="clear" w:color="auto" w:fill="auto"/>
          </w:tcPr>
          <w:p w14:paraId="0A41DCC7" w14:textId="77777777" w:rsidR="00C13030" w:rsidRPr="00DE5D84" w:rsidRDefault="00C13030" w:rsidP="00953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Participation in decision making, involvement in the process, consultive process, involvement in achieving patient’s collaboration</w:t>
            </w:r>
          </w:p>
        </w:tc>
        <w:tc>
          <w:tcPr>
            <w:tcW w:w="706" w:type="pct"/>
            <w:tcBorders>
              <w:top w:val="nil"/>
              <w:bottom w:val="nil"/>
            </w:tcBorders>
            <w:shd w:val="clear" w:color="auto" w:fill="auto"/>
          </w:tcPr>
          <w:p w14:paraId="1BBF652F" w14:textId="77777777" w:rsidR="00C13030" w:rsidRPr="00DE5D84" w:rsidRDefault="00C13030" w:rsidP="00953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Decision-making</w:t>
            </w:r>
          </w:p>
        </w:tc>
        <w:tc>
          <w:tcPr>
            <w:tcW w:w="875" w:type="pct"/>
            <w:vMerge/>
            <w:tcBorders>
              <w:top w:val="nil"/>
              <w:bottom w:val="nil"/>
            </w:tcBorders>
            <w:shd w:val="clear" w:color="auto" w:fill="auto"/>
          </w:tcPr>
          <w:p w14:paraId="189979F8" w14:textId="77777777" w:rsidR="00C13030" w:rsidRPr="00DE5D84" w:rsidRDefault="00C13030" w:rsidP="00953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r>
      <w:tr w:rsidR="006E1D96" w:rsidRPr="00DE5D84" w14:paraId="54F89B27" w14:textId="77777777" w:rsidTr="0049323A">
        <w:tc>
          <w:tcPr>
            <w:cnfStyle w:val="001000000000" w:firstRow="0" w:lastRow="0" w:firstColumn="1" w:lastColumn="0" w:oddVBand="0" w:evenVBand="0" w:oddHBand="0" w:evenHBand="0" w:firstRowFirstColumn="0" w:firstRowLastColumn="0" w:lastRowFirstColumn="0" w:lastRowLastColumn="0"/>
            <w:tcW w:w="2208" w:type="pct"/>
            <w:tcBorders>
              <w:top w:val="nil"/>
              <w:bottom w:val="nil"/>
            </w:tcBorders>
            <w:shd w:val="clear" w:color="auto" w:fill="auto"/>
          </w:tcPr>
          <w:p w14:paraId="4916BA62" w14:textId="234DE46B" w:rsidR="00C13030" w:rsidRPr="00DE5D84" w:rsidRDefault="00C13030" w:rsidP="0095342A">
            <w:pPr>
              <w:pStyle w:val="ListParagraph"/>
              <w:numPr>
                <w:ilvl w:val="0"/>
                <w:numId w:val="19"/>
              </w:numPr>
              <w:ind w:left="360"/>
              <w:rPr>
                <w:rFonts w:ascii="Times New Roman" w:hAnsi="Times New Roman" w:cs="Times New Roman"/>
                <w:b w:val="0"/>
                <w:sz w:val="24"/>
                <w:szCs w:val="24"/>
                <w:lang w:val="en-GB"/>
              </w:rPr>
            </w:pPr>
            <w:r w:rsidRPr="00DE5D84">
              <w:rPr>
                <w:rFonts w:ascii="Times New Roman" w:hAnsi="Times New Roman" w:cs="Times New Roman"/>
                <w:b w:val="0"/>
                <w:sz w:val="24"/>
                <w:szCs w:val="24"/>
                <w:lang w:val="en-GB"/>
              </w:rPr>
              <w:t xml:space="preserve">Patients felt low visual privacy to move </w:t>
            </w:r>
            <w:r w:rsidR="005E5AB3" w:rsidRPr="00DE5D84">
              <w:rPr>
                <w:rFonts w:ascii="Times New Roman" w:hAnsi="Times New Roman" w:cs="Times New Roman"/>
                <w:b w:val="0"/>
                <w:sz w:val="24"/>
                <w:szCs w:val="24"/>
                <w:lang w:val="en-GB"/>
              </w:rPr>
              <w:t>from</w:t>
            </w:r>
            <w:r w:rsidRPr="00DE5D84">
              <w:rPr>
                <w:rFonts w:ascii="Times New Roman" w:hAnsi="Times New Roman" w:cs="Times New Roman"/>
                <w:b w:val="0"/>
                <w:sz w:val="24"/>
                <w:szCs w:val="24"/>
                <w:lang w:val="en-GB"/>
              </w:rPr>
              <w:t xml:space="preserve"> one room to another and when they were attended by therapists or performed exercise in a large room that was used by other people. </w:t>
            </w:r>
          </w:p>
          <w:p w14:paraId="07F91D8B" w14:textId="67EB0C0F" w:rsidR="00C13030" w:rsidRPr="00DE5D84" w:rsidRDefault="00C13030" w:rsidP="0095342A">
            <w:pPr>
              <w:pStyle w:val="ListParagraph"/>
              <w:numPr>
                <w:ilvl w:val="0"/>
                <w:numId w:val="19"/>
              </w:numPr>
              <w:ind w:left="360"/>
              <w:rPr>
                <w:rFonts w:ascii="Times New Roman" w:hAnsi="Times New Roman" w:cs="Times New Roman"/>
                <w:b w:val="0"/>
                <w:sz w:val="24"/>
                <w:szCs w:val="24"/>
                <w:lang w:val="en-GB"/>
              </w:rPr>
            </w:pPr>
            <w:r w:rsidRPr="00DE5D84">
              <w:rPr>
                <w:rFonts w:ascii="Times New Roman" w:hAnsi="Times New Roman" w:cs="Times New Roman"/>
                <w:b w:val="0"/>
                <w:sz w:val="24"/>
                <w:szCs w:val="24"/>
                <w:lang w:val="en-GB"/>
              </w:rPr>
              <w:t xml:space="preserve">They feel high service quality when having private </w:t>
            </w:r>
            <w:r w:rsidR="00D9368D" w:rsidRPr="00DE5D84">
              <w:rPr>
                <w:rFonts w:ascii="Times New Roman" w:hAnsi="Times New Roman" w:cs="Times New Roman"/>
                <w:b w:val="0"/>
                <w:sz w:val="24"/>
                <w:szCs w:val="24"/>
                <w:lang w:val="en-GB"/>
              </w:rPr>
              <w:t>rooms whenever</w:t>
            </w:r>
            <w:r w:rsidR="005E5AB3" w:rsidRPr="00DE5D84">
              <w:rPr>
                <w:rFonts w:ascii="Times New Roman" w:hAnsi="Times New Roman" w:cs="Times New Roman"/>
                <w:b w:val="0"/>
                <w:sz w:val="24"/>
                <w:szCs w:val="24"/>
                <w:lang w:val="en-GB"/>
              </w:rPr>
              <w:t xml:space="preserve"> </w:t>
            </w:r>
            <w:r w:rsidRPr="00DE5D84">
              <w:rPr>
                <w:rFonts w:ascii="Times New Roman" w:hAnsi="Times New Roman" w:cs="Times New Roman"/>
                <w:b w:val="0"/>
                <w:sz w:val="24"/>
                <w:szCs w:val="24"/>
                <w:lang w:val="en-GB"/>
              </w:rPr>
              <w:t>they needed to change clothes for receiving therapy.</w:t>
            </w:r>
            <w:r w:rsidRPr="00DE5D84">
              <w:rPr>
                <w:rFonts w:ascii="Times New Roman" w:hAnsi="Times New Roman" w:cs="Times New Roman"/>
                <w:sz w:val="24"/>
                <w:szCs w:val="24"/>
                <w:lang w:val="en-GB"/>
              </w:rPr>
              <w:t xml:space="preserve"> </w:t>
            </w:r>
            <w:r w:rsidR="00A35145" w:rsidRPr="00DE5D84">
              <w:rPr>
                <w:rFonts w:ascii="Times New Roman" w:hAnsi="Times New Roman" w:cs="Times New Roman"/>
                <w:b w:val="0"/>
                <w:sz w:val="24"/>
                <w:szCs w:val="24"/>
                <w:lang w:val="en-GB"/>
              </w:rPr>
              <w:t>[46</w:t>
            </w:r>
            <w:r w:rsidRPr="00DE5D84">
              <w:rPr>
                <w:rFonts w:ascii="Times New Roman" w:hAnsi="Times New Roman" w:cs="Times New Roman"/>
                <w:b w:val="0"/>
                <w:sz w:val="24"/>
                <w:szCs w:val="24"/>
                <w:lang w:val="en-GB"/>
              </w:rPr>
              <w:t>]</w:t>
            </w:r>
          </w:p>
        </w:tc>
        <w:tc>
          <w:tcPr>
            <w:tcW w:w="1211" w:type="pct"/>
            <w:tcBorders>
              <w:top w:val="nil"/>
              <w:bottom w:val="nil"/>
            </w:tcBorders>
            <w:shd w:val="clear" w:color="auto" w:fill="auto"/>
          </w:tcPr>
          <w:p w14:paraId="7AEF0C19" w14:textId="77777777" w:rsidR="00C13030" w:rsidRPr="00DE5D84" w:rsidRDefault="00C13030" w:rsidP="00953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Standard of premises, facility design, ambient condition</w:t>
            </w:r>
          </w:p>
        </w:tc>
        <w:tc>
          <w:tcPr>
            <w:tcW w:w="706" w:type="pct"/>
            <w:tcBorders>
              <w:top w:val="nil"/>
              <w:bottom w:val="nil"/>
            </w:tcBorders>
            <w:shd w:val="clear" w:color="auto" w:fill="auto"/>
          </w:tcPr>
          <w:p w14:paraId="3FB01A89" w14:textId="77777777" w:rsidR="00C13030" w:rsidRPr="00DE5D84" w:rsidRDefault="00C13030" w:rsidP="00953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Physical environment</w:t>
            </w:r>
          </w:p>
        </w:tc>
        <w:tc>
          <w:tcPr>
            <w:tcW w:w="875" w:type="pct"/>
            <w:vMerge w:val="restart"/>
            <w:tcBorders>
              <w:top w:val="nil"/>
            </w:tcBorders>
            <w:shd w:val="clear" w:color="auto" w:fill="auto"/>
          </w:tcPr>
          <w:p w14:paraId="61F6D28F" w14:textId="77777777" w:rsidR="00C13030" w:rsidRPr="00DE5D84" w:rsidRDefault="00C13030" w:rsidP="00953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HEALTH CARE SETTING FEATURE</w:t>
            </w:r>
          </w:p>
        </w:tc>
      </w:tr>
      <w:tr w:rsidR="006E1D96" w:rsidRPr="00DE5D84" w14:paraId="4DC5F051" w14:textId="77777777" w:rsidTr="004932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pct"/>
            <w:tcBorders>
              <w:top w:val="nil"/>
              <w:bottom w:val="single" w:sz="18" w:space="0" w:color="auto"/>
            </w:tcBorders>
            <w:shd w:val="clear" w:color="auto" w:fill="auto"/>
          </w:tcPr>
          <w:p w14:paraId="606513E3" w14:textId="1E3E95AD" w:rsidR="00C13030" w:rsidRPr="00DE5D84" w:rsidRDefault="00C13030" w:rsidP="0095342A">
            <w:pPr>
              <w:pStyle w:val="ListParagraph"/>
              <w:numPr>
                <w:ilvl w:val="0"/>
                <w:numId w:val="20"/>
              </w:numPr>
              <w:rPr>
                <w:rFonts w:ascii="Times New Roman" w:hAnsi="Times New Roman" w:cs="Times New Roman"/>
                <w:b w:val="0"/>
                <w:sz w:val="24"/>
                <w:szCs w:val="24"/>
                <w:lang w:val="en-GB"/>
              </w:rPr>
            </w:pPr>
            <w:r w:rsidRPr="00DE5D84">
              <w:rPr>
                <w:rFonts w:ascii="Times New Roman" w:hAnsi="Times New Roman" w:cs="Times New Roman"/>
                <w:b w:val="0"/>
                <w:sz w:val="24"/>
                <w:szCs w:val="24"/>
                <w:lang w:val="en-GB"/>
              </w:rPr>
              <w:t xml:space="preserve">Positive influence on </w:t>
            </w:r>
            <w:r w:rsidR="00D9368D" w:rsidRPr="00DE5D84">
              <w:rPr>
                <w:rFonts w:ascii="Times New Roman" w:hAnsi="Times New Roman" w:cs="Times New Roman"/>
                <w:b w:val="0"/>
                <w:sz w:val="24"/>
                <w:szCs w:val="24"/>
                <w:lang w:val="en-GB"/>
              </w:rPr>
              <w:t xml:space="preserve">the </w:t>
            </w:r>
            <w:r w:rsidRPr="00DE5D84">
              <w:rPr>
                <w:rFonts w:ascii="Times New Roman" w:hAnsi="Times New Roman" w:cs="Times New Roman"/>
                <w:b w:val="0"/>
                <w:sz w:val="24"/>
                <w:szCs w:val="24"/>
                <w:lang w:val="en-GB"/>
              </w:rPr>
              <w:t xml:space="preserve">quality </w:t>
            </w:r>
            <w:r w:rsidR="00D9368D" w:rsidRPr="00DE5D84">
              <w:rPr>
                <w:rFonts w:ascii="Times New Roman" w:hAnsi="Times New Roman" w:cs="Times New Roman"/>
                <w:b w:val="0"/>
                <w:sz w:val="24"/>
                <w:szCs w:val="24"/>
                <w:lang w:val="en-GB"/>
              </w:rPr>
              <w:t xml:space="preserve">of the </w:t>
            </w:r>
            <w:r w:rsidRPr="00DE5D84">
              <w:rPr>
                <w:rFonts w:ascii="Times New Roman" w:hAnsi="Times New Roman" w:cs="Times New Roman"/>
                <w:b w:val="0"/>
                <w:sz w:val="24"/>
                <w:szCs w:val="24"/>
                <w:lang w:val="en-GB"/>
              </w:rPr>
              <w:t xml:space="preserve">environment when the patients were supportive of each other in their efforts to improve health status. When this happened, they rated the environment as motivational (mutual help, similar stories and disability). </w:t>
            </w:r>
            <w:r w:rsidR="00A35145" w:rsidRPr="00DE5D84">
              <w:rPr>
                <w:rFonts w:ascii="Times New Roman" w:hAnsi="Times New Roman" w:cs="Times New Roman"/>
                <w:b w:val="0"/>
                <w:sz w:val="24"/>
                <w:szCs w:val="24"/>
                <w:lang w:val="en-GB"/>
              </w:rPr>
              <w:t>[46]</w:t>
            </w:r>
          </w:p>
        </w:tc>
        <w:tc>
          <w:tcPr>
            <w:tcW w:w="1211" w:type="pct"/>
            <w:tcBorders>
              <w:top w:val="nil"/>
              <w:bottom w:val="single" w:sz="18" w:space="0" w:color="auto"/>
            </w:tcBorders>
            <w:shd w:val="clear" w:color="auto" w:fill="auto"/>
          </w:tcPr>
          <w:p w14:paraId="20B8DACF" w14:textId="77777777" w:rsidR="00C13030" w:rsidRPr="00DE5D84" w:rsidRDefault="00C13030" w:rsidP="00953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Social factors</w:t>
            </w:r>
          </w:p>
        </w:tc>
        <w:tc>
          <w:tcPr>
            <w:tcW w:w="706" w:type="pct"/>
            <w:tcBorders>
              <w:top w:val="nil"/>
              <w:bottom w:val="single" w:sz="18" w:space="0" w:color="auto"/>
            </w:tcBorders>
            <w:shd w:val="clear" w:color="auto" w:fill="auto"/>
          </w:tcPr>
          <w:p w14:paraId="6EAF0DE4" w14:textId="77777777" w:rsidR="00C13030" w:rsidRPr="00DE5D84" w:rsidRDefault="00C13030" w:rsidP="00953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Social context</w:t>
            </w:r>
          </w:p>
        </w:tc>
        <w:tc>
          <w:tcPr>
            <w:tcW w:w="875" w:type="pct"/>
            <w:vMerge/>
            <w:tcBorders>
              <w:bottom w:val="single" w:sz="18" w:space="0" w:color="auto"/>
            </w:tcBorders>
            <w:shd w:val="clear" w:color="auto" w:fill="auto"/>
          </w:tcPr>
          <w:p w14:paraId="4CB4C3BC" w14:textId="77777777" w:rsidR="00C13030" w:rsidRPr="00DE5D84" w:rsidRDefault="00C13030" w:rsidP="00953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r>
    </w:tbl>
    <w:p w14:paraId="3C0F9485" w14:textId="3C79B445" w:rsidR="00FB63C0" w:rsidRPr="00DE5D84" w:rsidRDefault="00FB63C0" w:rsidP="00FB63C0">
      <w:pPr>
        <w:tabs>
          <w:tab w:val="left" w:pos="2194"/>
        </w:tabs>
        <w:spacing w:line="480" w:lineRule="auto"/>
        <w:rPr>
          <w:rFonts w:ascii="Times New Roman" w:hAnsi="Times New Roman" w:cs="Times New Roman"/>
          <w:lang w:val="en-GB"/>
        </w:rPr>
      </w:pPr>
      <w:proofErr w:type="gramStart"/>
      <w:r w:rsidRPr="00DE5D84">
        <w:rPr>
          <w:rFonts w:ascii="Times New Roman" w:hAnsi="Times New Roman" w:cs="Times New Roman"/>
          <w:vertAlign w:val="superscript"/>
          <w:lang w:val="en-GB"/>
        </w:rPr>
        <w:t>a</w:t>
      </w:r>
      <w:proofErr w:type="gramEnd"/>
      <w:r w:rsidRPr="00DE5D84">
        <w:rPr>
          <w:rFonts w:ascii="Times New Roman" w:hAnsi="Times New Roman" w:cs="Times New Roman"/>
          <w:vertAlign w:val="superscript"/>
          <w:lang w:val="en-GB"/>
        </w:rPr>
        <w:t xml:space="preserve"> </w:t>
      </w:r>
      <w:r w:rsidR="00927D8B" w:rsidRPr="00DE5D84">
        <w:rPr>
          <w:rFonts w:ascii="Times New Roman" w:hAnsi="Times New Roman" w:cs="Times New Roman"/>
          <w:lang w:val="en-GB"/>
        </w:rPr>
        <w:t>quotes have been selected, extracted directly</w:t>
      </w:r>
      <w:r w:rsidR="00927D8B" w:rsidRPr="00DE5D84">
        <w:rPr>
          <w:rFonts w:ascii="Times New Roman" w:hAnsi="Times New Roman" w:cs="Times New Roman"/>
          <w:lang w:val="en-US"/>
        </w:rPr>
        <w:t xml:space="preserve"> from the original manuscript</w:t>
      </w:r>
      <w:r w:rsidRPr="00DE5D84">
        <w:rPr>
          <w:rFonts w:ascii="Times New Roman" w:hAnsi="Times New Roman" w:cs="Times New Roman"/>
          <w:lang w:val="en-GB"/>
        </w:rPr>
        <w:t xml:space="preserve"> </w:t>
      </w:r>
      <w:r w:rsidR="00927D8B" w:rsidRPr="00DE5D84">
        <w:rPr>
          <w:rFonts w:ascii="Times New Roman" w:hAnsi="Times New Roman" w:cs="Times New Roman"/>
          <w:lang w:val="en-GB"/>
        </w:rPr>
        <w:t xml:space="preserve">and </w:t>
      </w:r>
      <w:r w:rsidRPr="00DE5D84">
        <w:rPr>
          <w:rFonts w:ascii="Times New Roman" w:hAnsi="Times New Roman" w:cs="Times New Roman"/>
          <w:lang w:val="en-GB"/>
        </w:rPr>
        <w:t xml:space="preserve">reported in the table as examples; the full table of the meta-synthesis process is </w:t>
      </w:r>
      <w:r w:rsidR="004E4118" w:rsidRPr="00DE5D84">
        <w:rPr>
          <w:rFonts w:ascii="Times New Roman" w:hAnsi="Times New Roman" w:cs="Times New Roman"/>
          <w:lang w:val="en-GB"/>
        </w:rPr>
        <w:t>available from</w:t>
      </w:r>
      <w:r w:rsidRPr="00DE5D84">
        <w:rPr>
          <w:rFonts w:ascii="Times New Roman" w:hAnsi="Times New Roman" w:cs="Times New Roman"/>
          <w:lang w:val="en-GB"/>
        </w:rPr>
        <w:t xml:space="preserve"> authors </w:t>
      </w:r>
      <w:r w:rsidRPr="00DE5D84">
        <w:rPr>
          <w:rFonts w:ascii="Times New Roman" w:hAnsi="Times New Roman" w:cs="Times New Roman"/>
          <w:vertAlign w:val="superscript"/>
          <w:lang w:val="en-GB"/>
        </w:rPr>
        <w:t xml:space="preserve"> </w:t>
      </w:r>
    </w:p>
    <w:p w14:paraId="4519CB2B" w14:textId="77777777" w:rsidR="006D650B" w:rsidRPr="00DE5D84" w:rsidRDefault="006D650B" w:rsidP="00BC5E1F">
      <w:pPr>
        <w:spacing w:line="480" w:lineRule="auto"/>
        <w:outlineLvl w:val="0"/>
        <w:rPr>
          <w:rFonts w:ascii="Times New Roman" w:hAnsi="Times New Roman" w:cs="Times New Roman"/>
          <w:b/>
          <w:lang w:val="en-GB"/>
        </w:rPr>
      </w:pPr>
    </w:p>
    <w:p w14:paraId="09941135" w14:textId="77777777" w:rsidR="006D650B" w:rsidRPr="00DE5D84" w:rsidRDefault="006D650B" w:rsidP="00BC5E1F">
      <w:pPr>
        <w:spacing w:line="480" w:lineRule="auto"/>
        <w:outlineLvl w:val="0"/>
        <w:rPr>
          <w:rFonts w:ascii="Times New Roman" w:hAnsi="Times New Roman" w:cs="Times New Roman"/>
          <w:b/>
          <w:lang w:val="en-GB"/>
        </w:rPr>
      </w:pPr>
    </w:p>
    <w:p w14:paraId="1064D6E7" w14:textId="77777777" w:rsidR="006D650B" w:rsidRPr="00DE5D84" w:rsidRDefault="006D650B" w:rsidP="00BC5E1F">
      <w:pPr>
        <w:spacing w:line="480" w:lineRule="auto"/>
        <w:outlineLvl w:val="0"/>
        <w:rPr>
          <w:rFonts w:ascii="Times New Roman" w:hAnsi="Times New Roman" w:cs="Times New Roman"/>
          <w:b/>
          <w:lang w:val="en-GB"/>
        </w:rPr>
      </w:pPr>
    </w:p>
    <w:p w14:paraId="07951BB0" w14:textId="77777777" w:rsidR="006D650B" w:rsidRPr="00DE5D84" w:rsidRDefault="006D650B" w:rsidP="00BC5E1F">
      <w:pPr>
        <w:spacing w:line="480" w:lineRule="auto"/>
        <w:outlineLvl w:val="0"/>
        <w:rPr>
          <w:rFonts w:ascii="Times New Roman" w:hAnsi="Times New Roman" w:cs="Times New Roman"/>
          <w:b/>
          <w:lang w:val="en-GB"/>
        </w:rPr>
      </w:pPr>
    </w:p>
    <w:p w14:paraId="7E53D226" w14:textId="77777777" w:rsidR="006D650B" w:rsidRPr="00DE5D84" w:rsidRDefault="006D650B" w:rsidP="00BC5E1F">
      <w:pPr>
        <w:spacing w:line="480" w:lineRule="auto"/>
        <w:outlineLvl w:val="0"/>
        <w:rPr>
          <w:rFonts w:ascii="Times New Roman" w:hAnsi="Times New Roman" w:cs="Times New Roman"/>
          <w:b/>
          <w:lang w:val="en-GB"/>
        </w:rPr>
      </w:pPr>
    </w:p>
    <w:p w14:paraId="70B20A3E" w14:textId="77777777" w:rsidR="006D650B" w:rsidRPr="00DE5D84" w:rsidRDefault="006D650B" w:rsidP="00BC5E1F">
      <w:pPr>
        <w:spacing w:line="480" w:lineRule="auto"/>
        <w:outlineLvl w:val="0"/>
        <w:rPr>
          <w:rFonts w:ascii="Times New Roman" w:hAnsi="Times New Roman" w:cs="Times New Roman"/>
          <w:b/>
          <w:lang w:val="en-GB"/>
        </w:rPr>
      </w:pPr>
    </w:p>
    <w:p w14:paraId="793FD1E6" w14:textId="77777777" w:rsidR="006D650B" w:rsidRPr="00DE5D84" w:rsidRDefault="006D650B" w:rsidP="00BC5E1F">
      <w:pPr>
        <w:spacing w:line="480" w:lineRule="auto"/>
        <w:outlineLvl w:val="0"/>
        <w:rPr>
          <w:rFonts w:ascii="Times New Roman" w:hAnsi="Times New Roman" w:cs="Times New Roman"/>
          <w:b/>
          <w:lang w:val="en-GB"/>
        </w:rPr>
      </w:pPr>
    </w:p>
    <w:p w14:paraId="20645B9E" w14:textId="77777777" w:rsidR="006D650B" w:rsidRPr="00DE5D84" w:rsidRDefault="006D650B" w:rsidP="00BC5E1F">
      <w:pPr>
        <w:spacing w:line="480" w:lineRule="auto"/>
        <w:outlineLvl w:val="0"/>
        <w:rPr>
          <w:rFonts w:ascii="Times New Roman" w:hAnsi="Times New Roman" w:cs="Times New Roman"/>
          <w:b/>
          <w:lang w:val="en-GB"/>
        </w:rPr>
      </w:pPr>
    </w:p>
    <w:p w14:paraId="451B8800" w14:textId="77777777" w:rsidR="006D650B" w:rsidRPr="00DE5D84" w:rsidRDefault="006D650B" w:rsidP="00BC5E1F">
      <w:pPr>
        <w:spacing w:line="480" w:lineRule="auto"/>
        <w:outlineLvl w:val="0"/>
        <w:rPr>
          <w:rFonts w:ascii="Times New Roman" w:hAnsi="Times New Roman" w:cs="Times New Roman"/>
          <w:b/>
          <w:lang w:val="en-GB"/>
        </w:rPr>
      </w:pPr>
    </w:p>
    <w:p w14:paraId="4C3D4C67" w14:textId="77777777" w:rsidR="006D650B" w:rsidRPr="00DE5D84" w:rsidRDefault="006D650B" w:rsidP="00BC5E1F">
      <w:pPr>
        <w:spacing w:line="480" w:lineRule="auto"/>
        <w:outlineLvl w:val="0"/>
        <w:rPr>
          <w:rFonts w:ascii="Times New Roman" w:hAnsi="Times New Roman" w:cs="Times New Roman"/>
          <w:b/>
          <w:lang w:val="en-GB"/>
        </w:rPr>
      </w:pPr>
    </w:p>
    <w:p w14:paraId="66A8F48A" w14:textId="77777777" w:rsidR="006D650B" w:rsidRPr="00DE5D84" w:rsidRDefault="006D650B" w:rsidP="00BC5E1F">
      <w:pPr>
        <w:spacing w:line="480" w:lineRule="auto"/>
        <w:outlineLvl w:val="0"/>
        <w:rPr>
          <w:rFonts w:ascii="Times New Roman" w:hAnsi="Times New Roman" w:cs="Times New Roman"/>
          <w:b/>
          <w:lang w:val="en-GB"/>
        </w:rPr>
      </w:pPr>
    </w:p>
    <w:p w14:paraId="7ABA4C43" w14:textId="77777777" w:rsidR="006D650B" w:rsidRPr="00DE5D84" w:rsidRDefault="006D650B" w:rsidP="00BC5E1F">
      <w:pPr>
        <w:spacing w:line="480" w:lineRule="auto"/>
        <w:outlineLvl w:val="0"/>
        <w:rPr>
          <w:rFonts w:ascii="Times New Roman" w:hAnsi="Times New Roman" w:cs="Times New Roman"/>
          <w:b/>
          <w:lang w:val="en-GB"/>
        </w:rPr>
      </w:pPr>
    </w:p>
    <w:p w14:paraId="12CF4DA6" w14:textId="49FDAA12" w:rsidR="00071582" w:rsidRPr="00DE5D84" w:rsidRDefault="00241DF4" w:rsidP="00BC5E1F">
      <w:pPr>
        <w:spacing w:line="480" w:lineRule="auto"/>
        <w:outlineLvl w:val="0"/>
        <w:rPr>
          <w:rFonts w:ascii="Times New Roman" w:hAnsi="Times New Roman" w:cs="Times New Roman"/>
          <w:lang w:val="en-GB"/>
        </w:rPr>
      </w:pPr>
      <w:proofErr w:type="gramStart"/>
      <w:r w:rsidRPr="00DE5D84">
        <w:rPr>
          <w:rFonts w:ascii="Times New Roman" w:hAnsi="Times New Roman" w:cs="Times New Roman"/>
          <w:b/>
          <w:lang w:val="en-GB"/>
        </w:rPr>
        <w:t>Supplementary Table S4</w:t>
      </w:r>
      <w:r w:rsidR="00071582" w:rsidRPr="00DE5D84">
        <w:rPr>
          <w:rFonts w:ascii="Times New Roman" w:hAnsi="Times New Roman" w:cs="Times New Roman"/>
          <w:b/>
          <w:lang w:val="en-GB"/>
        </w:rPr>
        <w:t>.</w:t>
      </w:r>
      <w:proofErr w:type="gramEnd"/>
      <w:r w:rsidR="00071582" w:rsidRPr="00DE5D84">
        <w:rPr>
          <w:rFonts w:ascii="Times New Roman" w:hAnsi="Times New Roman" w:cs="Times New Roman"/>
          <w:b/>
          <w:lang w:val="en-GB"/>
        </w:rPr>
        <w:t xml:space="preserve"> </w:t>
      </w:r>
      <w:r w:rsidR="00BB0040" w:rsidRPr="00DE5D84">
        <w:rPr>
          <w:rFonts w:ascii="Times New Roman" w:hAnsi="Times New Roman" w:cs="Times New Roman"/>
          <w:lang w:val="en-GB"/>
        </w:rPr>
        <w:t>Synopsis of the audit trai</w:t>
      </w:r>
      <w:r w:rsidR="0035445F" w:rsidRPr="00DE5D84">
        <w:rPr>
          <w:rFonts w:ascii="Times New Roman" w:hAnsi="Times New Roman" w:cs="Times New Roman"/>
          <w:lang w:val="en-GB"/>
        </w:rPr>
        <w:t>l</w:t>
      </w:r>
    </w:p>
    <w:tbl>
      <w:tblPr>
        <w:tblStyle w:val="Tabellaelenco1chiara-colore31"/>
        <w:tblpPr w:leftFromText="180" w:rightFromText="180" w:vertAnchor="text" w:tblpY="1"/>
        <w:tblOverlap w:val="neve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544"/>
        <w:gridCol w:w="1755"/>
        <w:gridCol w:w="5458"/>
        <w:gridCol w:w="5463"/>
      </w:tblGrid>
      <w:tr w:rsidR="00571292" w:rsidRPr="00DE5D84" w14:paraId="512491AC" w14:textId="77777777" w:rsidTr="006D65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Borders>
              <w:top w:val="single" w:sz="24" w:space="0" w:color="auto"/>
              <w:bottom w:val="single" w:sz="18" w:space="0" w:color="auto"/>
            </w:tcBorders>
            <w:shd w:val="clear" w:color="auto" w:fill="auto"/>
          </w:tcPr>
          <w:p w14:paraId="4DA0D403" w14:textId="0B2AB54F" w:rsidR="00571292" w:rsidRPr="00DE5D84" w:rsidRDefault="00571292" w:rsidP="00F208C1">
            <w:pPr>
              <w:jc w:val="center"/>
              <w:rPr>
                <w:rFonts w:ascii="Times New Roman" w:hAnsi="Times New Roman" w:cs="Times New Roman"/>
                <w:color w:val="0000FF"/>
                <w:sz w:val="24"/>
                <w:szCs w:val="24"/>
                <w:lang w:val="en-GB"/>
              </w:rPr>
            </w:pPr>
            <w:r w:rsidRPr="00DE5D84">
              <w:rPr>
                <w:rFonts w:ascii="Times New Roman" w:hAnsi="Times New Roman" w:cs="Times New Roman"/>
                <w:sz w:val="24"/>
                <w:szCs w:val="24"/>
                <w:lang w:val="en-GB"/>
              </w:rPr>
              <w:t xml:space="preserve">NOTE FOR THE AUDITOR </w:t>
            </w:r>
            <w:r w:rsidR="00C36832" w:rsidRPr="00DE5D84">
              <w:rPr>
                <w:rFonts w:ascii="Times New Roman" w:hAnsi="Times New Roman" w:cs="Times New Roman"/>
                <w:sz w:val="24"/>
                <w:szCs w:val="24"/>
                <w:lang w:val="en-GB"/>
              </w:rPr>
              <w:t>(</w:t>
            </w:r>
            <w:r w:rsidRPr="00DE5D84">
              <w:rPr>
                <w:rFonts w:ascii="Times New Roman" w:hAnsi="Times New Roman" w:cs="Times New Roman"/>
                <w:b w:val="0"/>
                <w:sz w:val="24"/>
                <w:szCs w:val="24"/>
                <w:lang w:val="en-GB"/>
              </w:rPr>
              <w:t>acco</w:t>
            </w:r>
            <w:r w:rsidR="00F10307" w:rsidRPr="00DE5D84">
              <w:rPr>
                <w:rFonts w:ascii="Times New Roman" w:hAnsi="Times New Roman" w:cs="Times New Roman"/>
                <w:b w:val="0"/>
                <w:sz w:val="24"/>
                <w:szCs w:val="24"/>
                <w:lang w:val="en-GB"/>
              </w:rPr>
              <w:t>rding to</w:t>
            </w:r>
            <w:r w:rsidR="00B669DF" w:rsidRPr="00DE5D84">
              <w:rPr>
                <w:rFonts w:ascii="Times New Roman" w:hAnsi="Times New Roman" w:cs="Times New Roman"/>
                <w:b w:val="0"/>
                <w:sz w:val="24"/>
                <w:szCs w:val="24"/>
                <w:lang w:val="en-GB"/>
              </w:rPr>
              <w:t xml:space="preserve"> </w:t>
            </w:r>
            <w:r w:rsidR="00C36832" w:rsidRPr="00DE5D84">
              <w:rPr>
                <w:rFonts w:ascii="Times New Roman" w:hAnsi="Times New Roman" w:cs="Times New Roman"/>
                <w:b w:val="0"/>
                <w:sz w:val="24"/>
                <w:szCs w:val="24"/>
                <w:lang w:val="en-GB"/>
              </w:rPr>
              <w:t>3</w:t>
            </w:r>
            <w:r w:rsidR="00D050E3" w:rsidRPr="00DE5D84">
              <w:rPr>
                <w:rFonts w:ascii="Times New Roman" w:hAnsi="Times New Roman" w:cs="Times New Roman"/>
                <w:b w:val="0"/>
                <w:sz w:val="24"/>
                <w:szCs w:val="24"/>
                <w:lang w:val="en-GB"/>
              </w:rPr>
              <w:t>7, 38</w:t>
            </w:r>
            <w:r w:rsidR="00C36832" w:rsidRPr="00DE5D84">
              <w:rPr>
                <w:rFonts w:ascii="Times New Roman" w:hAnsi="Times New Roman" w:cs="Times New Roman"/>
                <w:b w:val="0"/>
                <w:sz w:val="24"/>
                <w:szCs w:val="24"/>
                <w:lang w:val="en-GB"/>
              </w:rPr>
              <w:t>)</w:t>
            </w:r>
          </w:p>
          <w:p w14:paraId="2DF26323" w14:textId="77777777" w:rsidR="00571292" w:rsidRPr="00DE5D84" w:rsidRDefault="00571292" w:rsidP="00F208C1">
            <w:pPr>
              <w:pStyle w:val="ListParagraph"/>
              <w:numPr>
                <w:ilvl w:val="0"/>
                <w:numId w:val="31"/>
              </w:numPr>
              <w:rPr>
                <w:rFonts w:ascii="Times New Roman" w:hAnsi="Times New Roman" w:cs="Times New Roman"/>
                <w:b w:val="0"/>
                <w:sz w:val="24"/>
                <w:szCs w:val="24"/>
                <w:lang w:val="en-GB"/>
              </w:rPr>
            </w:pPr>
            <w:r w:rsidRPr="00DE5D84">
              <w:rPr>
                <w:rFonts w:ascii="Times New Roman" w:hAnsi="Times New Roman" w:cs="Times New Roman"/>
                <w:b w:val="0"/>
                <w:sz w:val="24"/>
                <w:szCs w:val="24"/>
                <w:lang w:val="en-GB"/>
              </w:rPr>
              <w:t>The audit trail is a documentation of the process of data gathering and analysis. It encompasses a description of the decisions during planned and during realized data gathering actions, and a description of the decisions during planned and during realized data analyses actions.</w:t>
            </w:r>
          </w:p>
          <w:p w14:paraId="46D20CB5" w14:textId="390A2042" w:rsidR="00571292" w:rsidRPr="00DE5D84" w:rsidRDefault="00571292" w:rsidP="00F208C1">
            <w:pPr>
              <w:pStyle w:val="ListParagraph"/>
              <w:numPr>
                <w:ilvl w:val="0"/>
                <w:numId w:val="31"/>
              </w:numPr>
              <w:rPr>
                <w:rFonts w:ascii="Times New Roman" w:hAnsi="Times New Roman" w:cs="Times New Roman"/>
                <w:b w:val="0"/>
                <w:sz w:val="24"/>
                <w:szCs w:val="24"/>
                <w:lang w:val="en-GB"/>
              </w:rPr>
            </w:pPr>
            <w:r w:rsidRPr="00DE5D84">
              <w:rPr>
                <w:rFonts w:ascii="Times New Roman" w:hAnsi="Times New Roman" w:cs="Times New Roman"/>
                <w:b w:val="0"/>
                <w:sz w:val="24"/>
                <w:szCs w:val="24"/>
                <w:lang w:val="en-GB"/>
              </w:rPr>
              <w:t xml:space="preserve">All experts take part </w:t>
            </w:r>
            <w:r w:rsidR="00DD4FE2" w:rsidRPr="00DE5D84">
              <w:rPr>
                <w:rFonts w:ascii="Times New Roman" w:hAnsi="Times New Roman" w:cs="Times New Roman"/>
                <w:b w:val="0"/>
                <w:sz w:val="24"/>
                <w:szCs w:val="24"/>
                <w:lang w:val="en-GB"/>
              </w:rPr>
              <w:t>in</w:t>
            </w:r>
            <w:r w:rsidRPr="00DE5D84">
              <w:rPr>
                <w:rFonts w:ascii="Times New Roman" w:hAnsi="Times New Roman" w:cs="Times New Roman"/>
                <w:b w:val="0"/>
                <w:sz w:val="24"/>
                <w:szCs w:val="24"/>
                <w:lang w:val="en-GB"/>
              </w:rPr>
              <w:t xml:space="preserve"> the meeting sessions.</w:t>
            </w:r>
          </w:p>
          <w:p w14:paraId="08BCE186" w14:textId="0E1F6BEF" w:rsidR="00571292" w:rsidRPr="00DE5D84" w:rsidRDefault="00571292" w:rsidP="00F208C1">
            <w:pPr>
              <w:pStyle w:val="ListParagraph"/>
              <w:numPr>
                <w:ilvl w:val="0"/>
                <w:numId w:val="31"/>
              </w:numPr>
              <w:rPr>
                <w:rFonts w:ascii="Times New Roman" w:hAnsi="Times New Roman" w:cs="Times New Roman"/>
                <w:b w:val="0"/>
                <w:sz w:val="24"/>
                <w:szCs w:val="24"/>
                <w:lang w:val="en-GB"/>
              </w:rPr>
            </w:pPr>
            <w:r w:rsidRPr="00DE5D84">
              <w:rPr>
                <w:rFonts w:ascii="Times New Roman" w:hAnsi="Times New Roman" w:cs="Times New Roman"/>
                <w:b w:val="0"/>
                <w:sz w:val="24"/>
                <w:szCs w:val="24"/>
                <w:lang w:val="en-GB"/>
              </w:rPr>
              <w:t>During regular meetings, the overall research group discussed methodological choices, data analysis, procedures and interpretations by using a “think aloud” strategy thus negotiating and resolving any discrepancy by a consensus process.</w:t>
            </w:r>
          </w:p>
        </w:tc>
      </w:tr>
      <w:tr w:rsidR="00571292" w:rsidRPr="00DE5D84" w14:paraId="62700287" w14:textId="77777777" w:rsidTr="006D65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3" w:type="pct"/>
            <w:tcBorders>
              <w:top w:val="single" w:sz="18" w:space="0" w:color="auto"/>
              <w:bottom w:val="single" w:sz="18" w:space="0" w:color="auto"/>
            </w:tcBorders>
            <w:shd w:val="clear" w:color="auto" w:fill="auto"/>
          </w:tcPr>
          <w:p w14:paraId="02F5429A" w14:textId="77777777" w:rsidR="00571292" w:rsidRPr="00DE5D84" w:rsidRDefault="00571292" w:rsidP="00F208C1">
            <w:pPr>
              <w:rPr>
                <w:rFonts w:ascii="Times New Roman" w:hAnsi="Times New Roman" w:cs="Times New Roman"/>
                <w:sz w:val="24"/>
                <w:szCs w:val="24"/>
                <w:lang w:val="en-GB"/>
              </w:rPr>
            </w:pPr>
            <w:r w:rsidRPr="00DE5D84">
              <w:rPr>
                <w:rFonts w:ascii="Times New Roman" w:hAnsi="Times New Roman" w:cs="Times New Roman"/>
                <w:sz w:val="24"/>
                <w:szCs w:val="24"/>
                <w:lang w:val="en-GB"/>
              </w:rPr>
              <w:t xml:space="preserve">MEETING </w:t>
            </w:r>
          </w:p>
        </w:tc>
        <w:tc>
          <w:tcPr>
            <w:tcW w:w="617" w:type="pct"/>
            <w:tcBorders>
              <w:top w:val="single" w:sz="18" w:space="0" w:color="auto"/>
              <w:bottom w:val="single" w:sz="18" w:space="0" w:color="auto"/>
            </w:tcBorders>
            <w:shd w:val="clear" w:color="auto" w:fill="auto"/>
          </w:tcPr>
          <w:p w14:paraId="1608D14F" w14:textId="77777777" w:rsidR="00571292" w:rsidRPr="00DE5D84" w:rsidRDefault="00571292" w:rsidP="00F208C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DE5D84">
              <w:rPr>
                <w:rFonts w:ascii="Times New Roman" w:hAnsi="Times New Roman" w:cs="Times New Roman"/>
                <w:b/>
                <w:sz w:val="24"/>
                <w:szCs w:val="24"/>
                <w:lang w:val="en-GB"/>
              </w:rPr>
              <w:t>AIM</w:t>
            </w:r>
          </w:p>
        </w:tc>
        <w:tc>
          <w:tcPr>
            <w:tcW w:w="1919" w:type="pct"/>
            <w:tcBorders>
              <w:top w:val="single" w:sz="18" w:space="0" w:color="auto"/>
              <w:bottom w:val="single" w:sz="18" w:space="0" w:color="auto"/>
            </w:tcBorders>
            <w:shd w:val="clear" w:color="auto" w:fill="auto"/>
          </w:tcPr>
          <w:p w14:paraId="6B52827D" w14:textId="660DBC3F" w:rsidR="00571292" w:rsidRPr="00DE5D84" w:rsidRDefault="00571292" w:rsidP="00F208C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DE5D84">
              <w:rPr>
                <w:rFonts w:ascii="Times New Roman" w:hAnsi="Times New Roman" w:cs="Times New Roman"/>
                <w:b/>
                <w:sz w:val="24"/>
                <w:szCs w:val="24"/>
                <w:lang w:val="en-GB"/>
              </w:rPr>
              <w:t xml:space="preserve">PROCEDURES PERFORMED </w:t>
            </w:r>
          </w:p>
        </w:tc>
        <w:tc>
          <w:tcPr>
            <w:tcW w:w="1921" w:type="pct"/>
            <w:tcBorders>
              <w:top w:val="single" w:sz="18" w:space="0" w:color="auto"/>
              <w:bottom w:val="single" w:sz="18" w:space="0" w:color="auto"/>
            </w:tcBorders>
            <w:shd w:val="clear" w:color="auto" w:fill="auto"/>
          </w:tcPr>
          <w:p w14:paraId="561E45FE" w14:textId="25E386BA" w:rsidR="00571292" w:rsidRPr="00DE5D84" w:rsidRDefault="00571292" w:rsidP="00F208C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DE5D84">
              <w:rPr>
                <w:rFonts w:ascii="Times New Roman" w:hAnsi="Times New Roman" w:cs="Times New Roman"/>
                <w:b/>
                <w:sz w:val="24"/>
                <w:szCs w:val="24"/>
                <w:lang w:val="en-GB"/>
              </w:rPr>
              <w:t>OUTPUT</w:t>
            </w:r>
          </w:p>
        </w:tc>
      </w:tr>
      <w:tr w:rsidR="00571292" w:rsidRPr="00DE5D84" w14:paraId="7347A63A" w14:textId="77777777" w:rsidTr="006D650B">
        <w:tc>
          <w:tcPr>
            <w:cnfStyle w:val="001000000000" w:firstRow="0" w:lastRow="0" w:firstColumn="1" w:lastColumn="0" w:oddVBand="0" w:evenVBand="0" w:oddHBand="0" w:evenHBand="0" w:firstRowFirstColumn="0" w:firstRowLastColumn="0" w:lastRowFirstColumn="0" w:lastRowLastColumn="0"/>
            <w:tcW w:w="543" w:type="pct"/>
            <w:tcBorders>
              <w:top w:val="single" w:sz="18" w:space="0" w:color="auto"/>
              <w:bottom w:val="nil"/>
            </w:tcBorders>
            <w:shd w:val="clear" w:color="auto" w:fill="auto"/>
          </w:tcPr>
          <w:p w14:paraId="7E1DEC66" w14:textId="77777777" w:rsidR="00571292" w:rsidRPr="00DE5D84" w:rsidRDefault="00571292" w:rsidP="00F208C1">
            <w:pPr>
              <w:rPr>
                <w:rFonts w:ascii="Times New Roman" w:hAnsi="Times New Roman" w:cs="Times New Roman"/>
                <w:b w:val="0"/>
                <w:sz w:val="24"/>
                <w:szCs w:val="24"/>
              </w:rPr>
            </w:pPr>
            <w:r w:rsidRPr="00DE5D84">
              <w:rPr>
                <w:rFonts w:ascii="Times New Roman" w:hAnsi="Times New Roman" w:cs="Times New Roman"/>
                <w:sz w:val="24"/>
                <w:szCs w:val="24"/>
              </w:rPr>
              <w:t>N° 1</w:t>
            </w:r>
          </w:p>
        </w:tc>
        <w:tc>
          <w:tcPr>
            <w:tcW w:w="617" w:type="pct"/>
            <w:tcBorders>
              <w:top w:val="single" w:sz="18" w:space="0" w:color="auto"/>
              <w:bottom w:val="nil"/>
            </w:tcBorders>
            <w:shd w:val="clear" w:color="auto" w:fill="auto"/>
          </w:tcPr>
          <w:p w14:paraId="5D0312D1" w14:textId="77777777" w:rsidR="00571292" w:rsidRPr="00DE5D84" w:rsidRDefault="00571292" w:rsidP="00F208C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Plan the research question</w:t>
            </w:r>
          </w:p>
        </w:tc>
        <w:tc>
          <w:tcPr>
            <w:tcW w:w="1919" w:type="pct"/>
            <w:tcBorders>
              <w:top w:val="single" w:sz="18" w:space="0" w:color="auto"/>
              <w:bottom w:val="nil"/>
            </w:tcBorders>
            <w:shd w:val="clear" w:color="auto" w:fill="auto"/>
          </w:tcPr>
          <w:p w14:paraId="59F5CF3D" w14:textId="77777777" w:rsidR="00571292" w:rsidRPr="00DE5D84" w:rsidRDefault="00571292" w:rsidP="00F208C1">
            <w:pPr>
              <w:pStyle w:val="ListParagraph"/>
              <w:numPr>
                <w:ilvl w:val="0"/>
                <w:numId w:val="2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Formulation of the research problem;</w:t>
            </w:r>
          </w:p>
          <w:p w14:paraId="461C45E7" w14:textId="77777777" w:rsidR="00571292" w:rsidRPr="00DE5D84" w:rsidRDefault="00571292" w:rsidP="00F208C1">
            <w:pPr>
              <w:pStyle w:val="ListParagraph"/>
              <w:numPr>
                <w:ilvl w:val="0"/>
                <w:numId w:val="2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Formulation of the rational of the study;</w:t>
            </w:r>
          </w:p>
          <w:p w14:paraId="45B29A97" w14:textId="77777777" w:rsidR="00571292" w:rsidRPr="00DE5D84" w:rsidRDefault="00571292" w:rsidP="00F208C1">
            <w:pPr>
              <w:pStyle w:val="ListParagraph"/>
              <w:numPr>
                <w:ilvl w:val="0"/>
                <w:numId w:val="2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Formulation of the purpose of the study;</w:t>
            </w:r>
          </w:p>
          <w:p w14:paraId="6FE16D5E" w14:textId="77777777" w:rsidR="00571292" w:rsidRPr="00DE5D84" w:rsidRDefault="00571292" w:rsidP="00F208C1">
            <w:pPr>
              <w:pStyle w:val="ListParagraph"/>
              <w:numPr>
                <w:ilvl w:val="0"/>
                <w:numId w:val="2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Program of time and labour;</w:t>
            </w:r>
          </w:p>
          <w:p w14:paraId="667C65EC" w14:textId="77777777" w:rsidR="00571292" w:rsidRPr="00DE5D84" w:rsidRDefault="00571292" w:rsidP="00F208C1">
            <w:pPr>
              <w:pStyle w:val="ListParagraph"/>
              <w:numPr>
                <w:ilvl w:val="0"/>
                <w:numId w:val="2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Reflection about the possible clinical impact of the study;</w:t>
            </w:r>
          </w:p>
          <w:p w14:paraId="362D992C" w14:textId="77777777" w:rsidR="006D650B" w:rsidRPr="00DE5D84" w:rsidRDefault="006D650B" w:rsidP="00F208C1">
            <w:pPr>
              <w:pStyle w:val="ListParagraph"/>
              <w:ind w:left="3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c>
          <w:tcPr>
            <w:tcW w:w="1921" w:type="pct"/>
            <w:tcBorders>
              <w:top w:val="single" w:sz="18" w:space="0" w:color="auto"/>
              <w:bottom w:val="nil"/>
            </w:tcBorders>
            <w:shd w:val="clear" w:color="auto" w:fill="auto"/>
          </w:tcPr>
          <w:p w14:paraId="0E5A07BA" w14:textId="77777777" w:rsidR="00571292" w:rsidRPr="00DE5D84" w:rsidRDefault="00571292" w:rsidP="00F208C1">
            <w:pPr>
              <w:pStyle w:val="ListParagraph"/>
              <w:numPr>
                <w:ilvl w:val="0"/>
                <w:numId w:val="2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Definition of a research question about patient satisfaction in outpatient musculoskeletal physiotherapy;</w:t>
            </w:r>
          </w:p>
          <w:p w14:paraId="2EE71CC6" w14:textId="77777777" w:rsidR="00571292" w:rsidRPr="00DE5D84" w:rsidRDefault="00571292" w:rsidP="00F208C1">
            <w:pPr>
              <w:pStyle w:val="ListParagraph"/>
              <w:ind w:left="3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r>
      <w:tr w:rsidR="00571292" w:rsidRPr="00DE5D84" w14:paraId="51C2828D" w14:textId="77777777" w:rsidTr="00F208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3" w:type="pct"/>
            <w:tcBorders>
              <w:top w:val="nil"/>
              <w:bottom w:val="nil"/>
            </w:tcBorders>
            <w:shd w:val="clear" w:color="auto" w:fill="auto"/>
          </w:tcPr>
          <w:p w14:paraId="1EC0F828" w14:textId="77777777" w:rsidR="00571292" w:rsidRPr="00DE5D84" w:rsidRDefault="00571292" w:rsidP="00F208C1">
            <w:pPr>
              <w:rPr>
                <w:rFonts w:ascii="Times New Roman" w:hAnsi="Times New Roman" w:cs="Times New Roman"/>
                <w:b w:val="0"/>
                <w:sz w:val="24"/>
                <w:szCs w:val="24"/>
              </w:rPr>
            </w:pPr>
            <w:r w:rsidRPr="00DE5D84">
              <w:rPr>
                <w:rFonts w:ascii="Times New Roman" w:hAnsi="Times New Roman" w:cs="Times New Roman"/>
                <w:sz w:val="24"/>
                <w:szCs w:val="24"/>
              </w:rPr>
              <w:t>N° 2</w:t>
            </w:r>
          </w:p>
        </w:tc>
        <w:tc>
          <w:tcPr>
            <w:tcW w:w="617" w:type="pct"/>
            <w:tcBorders>
              <w:top w:val="nil"/>
              <w:bottom w:val="nil"/>
            </w:tcBorders>
            <w:shd w:val="clear" w:color="auto" w:fill="auto"/>
          </w:tcPr>
          <w:p w14:paraId="6BFCDE63" w14:textId="77777777" w:rsidR="00571292" w:rsidRPr="00DE5D84" w:rsidRDefault="00571292" w:rsidP="00F208C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Plan the eligibility criteria</w:t>
            </w:r>
          </w:p>
        </w:tc>
        <w:tc>
          <w:tcPr>
            <w:tcW w:w="1919" w:type="pct"/>
            <w:tcBorders>
              <w:top w:val="nil"/>
              <w:bottom w:val="nil"/>
            </w:tcBorders>
            <w:shd w:val="clear" w:color="auto" w:fill="auto"/>
          </w:tcPr>
          <w:p w14:paraId="5EEC5D38" w14:textId="77777777" w:rsidR="00571292" w:rsidRPr="00DE5D84" w:rsidRDefault="00571292" w:rsidP="00F208C1">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Formulation of the parameters for the research;</w:t>
            </w:r>
          </w:p>
          <w:p w14:paraId="2CC124DB" w14:textId="77777777" w:rsidR="00571292" w:rsidRPr="00DE5D84" w:rsidRDefault="00571292" w:rsidP="00F208C1">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Formulation of topical parameters;</w:t>
            </w:r>
          </w:p>
          <w:p w14:paraId="08AFB489" w14:textId="77777777" w:rsidR="00571292" w:rsidRPr="00DE5D84" w:rsidRDefault="00571292" w:rsidP="00F208C1">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Formulation of population parameters;</w:t>
            </w:r>
          </w:p>
          <w:p w14:paraId="57ADB07A" w14:textId="77777777" w:rsidR="00571292" w:rsidRPr="00DE5D84" w:rsidRDefault="00571292" w:rsidP="00F208C1">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Formulation of temporal parameters;</w:t>
            </w:r>
          </w:p>
          <w:p w14:paraId="4D5EEE1E" w14:textId="77777777" w:rsidR="00571292" w:rsidRPr="00DE5D84" w:rsidRDefault="00571292" w:rsidP="00F208C1">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Formulation of methodological parameters;</w:t>
            </w:r>
          </w:p>
          <w:p w14:paraId="3D5827D0" w14:textId="77777777" w:rsidR="006D650B" w:rsidRPr="00DE5D84" w:rsidRDefault="006D650B" w:rsidP="00F208C1">
            <w:pPr>
              <w:pStyle w:val="ListParagraph"/>
              <w:ind w:left="3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c>
          <w:tcPr>
            <w:tcW w:w="1921" w:type="pct"/>
            <w:tcBorders>
              <w:top w:val="nil"/>
              <w:bottom w:val="nil"/>
            </w:tcBorders>
            <w:shd w:val="clear" w:color="auto" w:fill="auto"/>
          </w:tcPr>
          <w:p w14:paraId="79FC3B30" w14:textId="77777777" w:rsidR="00571292" w:rsidRPr="00DE5D84" w:rsidRDefault="00571292" w:rsidP="00F208C1">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Definition of the inclusion criteria;</w:t>
            </w:r>
          </w:p>
          <w:p w14:paraId="5C779E77" w14:textId="77777777" w:rsidR="00571292" w:rsidRPr="00DE5D84" w:rsidRDefault="00571292" w:rsidP="00F208C1">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Definition of the exclusion criteria;</w:t>
            </w:r>
          </w:p>
          <w:p w14:paraId="74072926" w14:textId="77777777" w:rsidR="00571292" w:rsidRPr="00DE5D84" w:rsidRDefault="00571292" w:rsidP="00F208C1">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 xml:space="preserve">Identification of two independent </w:t>
            </w:r>
            <w:r w:rsidRPr="00DE5D84">
              <w:rPr>
                <w:rFonts w:ascii="Times New Roman" w:hAnsi="Times New Roman" w:cs="Times New Roman"/>
                <w:sz w:val="24"/>
                <w:szCs w:val="24"/>
                <w:lang w:val="en-US"/>
              </w:rPr>
              <w:t>reviewers (TL, SG);</w:t>
            </w:r>
          </w:p>
        </w:tc>
      </w:tr>
      <w:tr w:rsidR="00571292" w:rsidRPr="00DE5D84" w14:paraId="66971E0D" w14:textId="77777777" w:rsidTr="00F208C1">
        <w:tc>
          <w:tcPr>
            <w:cnfStyle w:val="001000000000" w:firstRow="0" w:lastRow="0" w:firstColumn="1" w:lastColumn="0" w:oddVBand="0" w:evenVBand="0" w:oddHBand="0" w:evenHBand="0" w:firstRowFirstColumn="0" w:firstRowLastColumn="0" w:lastRowFirstColumn="0" w:lastRowLastColumn="0"/>
            <w:tcW w:w="543" w:type="pct"/>
            <w:tcBorders>
              <w:top w:val="nil"/>
              <w:bottom w:val="nil"/>
            </w:tcBorders>
            <w:shd w:val="clear" w:color="auto" w:fill="auto"/>
          </w:tcPr>
          <w:p w14:paraId="2E173CDB" w14:textId="77777777" w:rsidR="00571292" w:rsidRPr="00DE5D84" w:rsidRDefault="00571292" w:rsidP="00F208C1">
            <w:pPr>
              <w:rPr>
                <w:rFonts w:ascii="Times New Roman" w:hAnsi="Times New Roman" w:cs="Times New Roman"/>
                <w:sz w:val="24"/>
                <w:szCs w:val="24"/>
              </w:rPr>
            </w:pPr>
            <w:r w:rsidRPr="00DE5D84">
              <w:rPr>
                <w:rFonts w:ascii="Times New Roman" w:hAnsi="Times New Roman" w:cs="Times New Roman"/>
                <w:sz w:val="24"/>
                <w:szCs w:val="24"/>
              </w:rPr>
              <w:t>N° 3</w:t>
            </w:r>
          </w:p>
        </w:tc>
        <w:tc>
          <w:tcPr>
            <w:tcW w:w="617" w:type="pct"/>
            <w:tcBorders>
              <w:top w:val="nil"/>
              <w:bottom w:val="nil"/>
            </w:tcBorders>
            <w:shd w:val="clear" w:color="auto" w:fill="auto"/>
          </w:tcPr>
          <w:p w14:paraId="4C866B09" w14:textId="77777777" w:rsidR="00571292" w:rsidRPr="00DE5D84" w:rsidRDefault="00571292" w:rsidP="00F208C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 xml:space="preserve">Plan the search strategy </w:t>
            </w:r>
          </w:p>
        </w:tc>
        <w:tc>
          <w:tcPr>
            <w:tcW w:w="1919" w:type="pct"/>
            <w:tcBorders>
              <w:top w:val="nil"/>
              <w:bottom w:val="nil"/>
            </w:tcBorders>
            <w:shd w:val="clear" w:color="auto" w:fill="auto"/>
          </w:tcPr>
          <w:p w14:paraId="5BC50B10" w14:textId="77777777" w:rsidR="00571292" w:rsidRPr="00DE5D84" w:rsidRDefault="00571292" w:rsidP="00F208C1">
            <w:pPr>
              <w:pStyle w:val="ListParagraph"/>
              <w:numPr>
                <w:ilvl w:val="0"/>
                <w:numId w:val="24"/>
              </w:numPr>
              <w:ind w:left="3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Formulation of the keywords and free terms;</w:t>
            </w:r>
          </w:p>
          <w:p w14:paraId="31465A00" w14:textId="77777777" w:rsidR="00571292" w:rsidRPr="00DE5D84" w:rsidRDefault="00571292" w:rsidP="00F208C1">
            <w:pPr>
              <w:pStyle w:val="ListParagraph"/>
              <w:numPr>
                <w:ilvl w:val="0"/>
                <w:numId w:val="24"/>
              </w:numPr>
              <w:ind w:left="3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Formulation of the search strings;</w:t>
            </w:r>
          </w:p>
          <w:p w14:paraId="72F78F22" w14:textId="77777777" w:rsidR="00571292" w:rsidRPr="00DE5D84" w:rsidRDefault="00571292" w:rsidP="00F208C1">
            <w:pPr>
              <w:pStyle w:val="ListParagraph"/>
              <w:numPr>
                <w:ilvl w:val="0"/>
                <w:numId w:val="24"/>
              </w:numPr>
              <w:ind w:left="3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Formulation of the electronic databases;</w:t>
            </w:r>
          </w:p>
          <w:p w14:paraId="1E3B0317" w14:textId="77777777" w:rsidR="00571292" w:rsidRPr="00DE5D84" w:rsidRDefault="00571292" w:rsidP="00F208C1">
            <w:pPr>
              <w:pStyle w:val="ListParagraph"/>
              <w:numPr>
                <w:ilvl w:val="0"/>
                <w:numId w:val="24"/>
              </w:numPr>
              <w:ind w:left="3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Formulation of the berry-picking strategies;</w:t>
            </w:r>
          </w:p>
          <w:p w14:paraId="58F24705" w14:textId="77777777" w:rsidR="00571292" w:rsidRPr="00DE5D84" w:rsidRDefault="00571292" w:rsidP="00F208C1">
            <w:pPr>
              <w:pStyle w:val="ListParagraph"/>
              <w:numPr>
                <w:ilvl w:val="0"/>
                <w:numId w:val="24"/>
              </w:numPr>
              <w:ind w:left="3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Formulation of the research limits;</w:t>
            </w:r>
          </w:p>
          <w:p w14:paraId="619B7776" w14:textId="77777777" w:rsidR="00571292" w:rsidRPr="00DE5D84" w:rsidRDefault="00571292" w:rsidP="00F208C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c>
          <w:tcPr>
            <w:tcW w:w="1921" w:type="pct"/>
            <w:tcBorders>
              <w:top w:val="nil"/>
              <w:bottom w:val="nil"/>
            </w:tcBorders>
            <w:shd w:val="clear" w:color="auto" w:fill="auto"/>
          </w:tcPr>
          <w:p w14:paraId="2442D23F" w14:textId="77777777" w:rsidR="00571292" w:rsidRPr="00DE5D84" w:rsidRDefault="00571292" w:rsidP="00F208C1">
            <w:pPr>
              <w:pStyle w:val="ListParagraph"/>
              <w:widowControl w:val="0"/>
              <w:numPr>
                <w:ilvl w:val="0"/>
                <w:numId w:val="27"/>
              </w:num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E5D84">
              <w:rPr>
                <w:rFonts w:ascii="Times New Roman" w:hAnsi="Times New Roman" w:cs="Times New Roman"/>
                <w:sz w:val="24"/>
                <w:szCs w:val="24"/>
                <w:lang w:val="en-US"/>
              </w:rPr>
              <w:t>Definition of the final keywords and search strings;</w:t>
            </w:r>
          </w:p>
          <w:p w14:paraId="32886F56" w14:textId="77777777" w:rsidR="00571292" w:rsidRPr="00DE5D84" w:rsidRDefault="00571292" w:rsidP="00F208C1">
            <w:pPr>
              <w:pStyle w:val="ListParagraph"/>
              <w:widowControl w:val="0"/>
              <w:numPr>
                <w:ilvl w:val="0"/>
                <w:numId w:val="27"/>
              </w:num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E5D84">
              <w:rPr>
                <w:rFonts w:ascii="Times New Roman" w:hAnsi="Times New Roman" w:cs="Times New Roman"/>
                <w:sz w:val="24"/>
                <w:szCs w:val="24"/>
                <w:lang w:val="en-US"/>
              </w:rPr>
              <w:t>Definition of the final electronic database and berry-picking strategies;</w:t>
            </w:r>
          </w:p>
          <w:p w14:paraId="372415C7" w14:textId="77777777" w:rsidR="00571292" w:rsidRPr="00DE5D84" w:rsidRDefault="00571292" w:rsidP="00F208C1">
            <w:pPr>
              <w:pStyle w:val="ListParagraph"/>
              <w:widowControl w:val="0"/>
              <w:numPr>
                <w:ilvl w:val="0"/>
                <w:numId w:val="27"/>
              </w:num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E5D84">
              <w:rPr>
                <w:rFonts w:ascii="Times New Roman" w:hAnsi="Times New Roman" w:cs="Times New Roman"/>
                <w:sz w:val="24"/>
                <w:szCs w:val="24"/>
                <w:lang w:val="en-US"/>
              </w:rPr>
              <w:t>Definition of the final research limits;</w:t>
            </w:r>
          </w:p>
          <w:p w14:paraId="7748BE27" w14:textId="77777777" w:rsidR="00F208C1" w:rsidRPr="00DE5D84" w:rsidRDefault="00571292" w:rsidP="00F208C1">
            <w:pPr>
              <w:pStyle w:val="ListParagraph"/>
              <w:widowControl w:val="0"/>
              <w:numPr>
                <w:ilvl w:val="0"/>
                <w:numId w:val="27"/>
              </w:num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E5D84">
              <w:rPr>
                <w:rFonts w:ascii="Times New Roman" w:hAnsi="Times New Roman" w:cs="Times New Roman"/>
                <w:sz w:val="24"/>
                <w:szCs w:val="24"/>
                <w:lang w:val="en-GB"/>
              </w:rPr>
              <w:t xml:space="preserve">Identification of two independent </w:t>
            </w:r>
            <w:r w:rsidRPr="00DE5D84">
              <w:rPr>
                <w:rFonts w:ascii="Times New Roman" w:hAnsi="Times New Roman" w:cs="Times New Roman"/>
                <w:sz w:val="24"/>
                <w:szCs w:val="24"/>
                <w:lang w:val="en-US"/>
              </w:rPr>
              <w:t>reviewers (TL, SG);</w:t>
            </w:r>
          </w:p>
          <w:p w14:paraId="7E643D78" w14:textId="5DB3CFFF" w:rsidR="00F208C1" w:rsidRPr="00DE5D84" w:rsidRDefault="00F208C1" w:rsidP="00F208C1">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571292" w:rsidRPr="00DE5D84" w14:paraId="404E0E32" w14:textId="77777777" w:rsidTr="00F208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3" w:type="pct"/>
            <w:tcBorders>
              <w:top w:val="nil"/>
              <w:bottom w:val="nil"/>
            </w:tcBorders>
            <w:shd w:val="clear" w:color="auto" w:fill="auto"/>
          </w:tcPr>
          <w:p w14:paraId="4E68C37F" w14:textId="77777777" w:rsidR="00571292" w:rsidRPr="00DE5D84" w:rsidRDefault="00571292" w:rsidP="00F208C1">
            <w:pPr>
              <w:rPr>
                <w:rFonts w:ascii="Times New Roman" w:hAnsi="Times New Roman" w:cs="Times New Roman"/>
                <w:sz w:val="24"/>
                <w:szCs w:val="24"/>
              </w:rPr>
            </w:pPr>
            <w:r w:rsidRPr="00DE5D84">
              <w:rPr>
                <w:rFonts w:ascii="Times New Roman" w:hAnsi="Times New Roman" w:cs="Times New Roman"/>
                <w:sz w:val="24"/>
                <w:szCs w:val="24"/>
              </w:rPr>
              <w:t>N° 4</w:t>
            </w:r>
          </w:p>
        </w:tc>
        <w:tc>
          <w:tcPr>
            <w:tcW w:w="617" w:type="pct"/>
            <w:tcBorders>
              <w:top w:val="nil"/>
              <w:bottom w:val="nil"/>
            </w:tcBorders>
            <w:shd w:val="clear" w:color="auto" w:fill="auto"/>
          </w:tcPr>
          <w:p w14:paraId="2420B2C2" w14:textId="77777777" w:rsidR="00571292" w:rsidRPr="00DE5D84" w:rsidRDefault="00571292" w:rsidP="00F208C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Plan the quality appraisal evaluation process</w:t>
            </w:r>
          </w:p>
        </w:tc>
        <w:tc>
          <w:tcPr>
            <w:tcW w:w="1919" w:type="pct"/>
            <w:tcBorders>
              <w:top w:val="nil"/>
              <w:bottom w:val="nil"/>
            </w:tcBorders>
            <w:shd w:val="clear" w:color="auto" w:fill="auto"/>
          </w:tcPr>
          <w:p w14:paraId="15768B3B" w14:textId="77777777" w:rsidR="00571292" w:rsidRPr="00DE5D84" w:rsidRDefault="00571292" w:rsidP="00F208C1">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Reflection about the need of quality appraisal;</w:t>
            </w:r>
          </w:p>
          <w:p w14:paraId="7FC8063C" w14:textId="77777777" w:rsidR="00571292" w:rsidRPr="00DE5D84" w:rsidRDefault="00571292" w:rsidP="00F208C1">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Evaluation of the existed quality appraisal tools;</w:t>
            </w:r>
          </w:p>
          <w:p w14:paraId="37A427A7" w14:textId="77777777" w:rsidR="00571292" w:rsidRPr="00DE5D84" w:rsidRDefault="00571292" w:rsidP="00F208C1">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Research and formulation of the quality appraisal score for the studies;</w:t>
            </w:r>
          </w:p>
          <w:p w14:paraId="2F921540" w14:textId="77777777" w:rsidR="00571292" w:rsidRPr="00DE5D84" w:rsidRDefault="00571292" w:rsidP="00F208C1">
            <w:pPr>
              <w:pStyle w:val="ListParagraph"/>
              <w:ind w:left="3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c>
          <w:tcPr>
            <w:tcW w:w="1921" w:type="pct"/>
            <w:tcBorders>
              <w:top w:val="nil"/>
              <w:bottom w:val="nil"/>
            </w:tcBorders>
            <w:shd w:val="clear" w:color="auto" w:fill="auto"/>
          </w:tcPr>
          <w:p w14:paraId="1245FB17" w14:textId="77777777" w:rsidR="00571292" w:rsidRPr="00DE5D84" w:rsidRDefault="00571292" w:rsidP="00F208C1">
            <w:pPr>
              <w:pStyle w:val="ListParagraph"/>
              <w:widowControl w:val="0"/>
              <w:numPr>
                <w:ilvl w:val="0"/>
                <w:numId w:val="28"/>
              </w:num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DE5D84">
              <w:rPr>
                <w:rFonts w:ascii="Times New Roman" w:hAnsi="Times New Roman" w:cs="Times New Roman"/>
                <w:sz w:val="24"/>
                <w:szCs w:val="24"/>
                <w:lang w:val="en-US"/>
              </w:rPr>
              <w:t>Definition of the quality appraisal tool to use;</w:t>
            </w:r>
          </w:p>
          <w:p w14:paraId="21BE55BC" w14:textId="77777777" w:rsidR="00571292" w:rsidRPr="00DE5D84" w:rsidRDefault="00571292" w:rsidP="00F208C1">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US"/>
              </w:rPr>
              <w:t xml:space="preserve">Definition of </w:t>
            </w:r>
            <w:r w:rsidRPr="00DE5D84">
              <w:rPr>
                <w:rFonts w:ascii="Times New Roman" w:hAnsi="Times New Roman" w:cs="Times New Roman"/>
                <w:sz w:val="24"/>
                <w:szCs w:val="24"/>
                <w:lang w:val="en-GB"/>
              </w:rPr>
              <w:t xml:space="preserve">the quality appraisal score to adopt; </w:t>
            </w:r>
          </w:p>
          <w:p w14:paraId="1DEBBF80" w14:textId="77777777" w:rsidR="00571292" w:rsidRPr="00DE5D84" w:rsidRDefault="00571292" w:rsidP="00F208C1">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 xml:space="preserve">Identification of two independent </w:t>
            </w:r>
            <w:r w:rsidRPr="00DE5D84">
              <w:rPr>
                <w:rFonts w:ascii="Times New Roman" w:hAnsi="Times New Roman" w:cs="Times New Roman"/>
                <w:sz w:val="24"/>
                <w:szCs w:val="24"/>
                <w:lang w:val="en-US"/>
              </w:rPr>
              <w:t>reviewers (GR, SJ);</w:t>
            </w:r>
          </w:p>
          <w:p w14:paraId="781E5FCC" w14:textId="77777777" w:rsidR="00571292" w:rsidRPr="00DE5D84" w:rsidRDefault="00571292" w:rsidP="00F208C1">
            <w:pPr>
              <w:pStyle w:val="ListParagraph"/>
              <w:ind w:left="3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r>
      <w:tr w:rsidR="00571292" w:rsidRPr="00DE5D84" w14:paraId="58C55B93" w14:textId="77777777" w:rsidTr="00F208C1">
        <w:trPr>
          <w:trHeight w:val="1465"/>
        </w:trPr>
        <w:tc>
          <w:tcPr>
            <w:cnfStyle w:val="001000000000" w:firstRow="0" w:lastRow="0" w:firstColumn="1" w:lastColumn="0" w:oddVBand="0" w:evenVBand="0" w:oddHBand="0" w:evenHBand="0" w:firstRowFirstColumn="0" w:firstRowLastColumn="0" w:lastRowFirstColumn="0" w:lastRowLastColumn="0"/>
            <w:tcW w:w="543" w:type="pct"/>
            <w:tcBorders>
              <w:top w:val="nil"/>
              <w:bottom w:val="nil"/>
            </w:tcBorders>
            <w:shd w:val="clear" w:color="auto" w:fill="auto"/>
          </w:tcPr>
          <w:p w14:paraId="0D835C06" w14:textId="77777777" w:rsidR="00571292" w:rsidRPr="00DE5D84" w:rsidRDefault="00571292" w:rsidP="00F208C1">
            <w:pPr>
              <w:rPr>
                <w:rFonts w:ascii="Times New Roman" w:hAnsi="Times New Roman" w:cs="Times New Roman"/>
                <w:sz w:val="24"/>
                <w:szCs w:val="24"/>
              </w:rPr>
            </w:pPr>
            <w:r w:rsidRPr="00DE5D84">
              <w:rPr>
                <w:rFonts w:ascii="Times New Roman" w:hAnsi="Times New Roman" w:cs="Times New Roman"/>
                <w:sz w:val="24"/>
                <w:szCs w:val="24"/>
              </w:rPr>
              <w:t>N°5</w:t>
            </w:r>
          </w:p>
        </w:tc>
        <w:tc>
          <w:tcPr>
            <w:tcW w:w="617" w:type="pct"/>
            <w:tcBorders>
              <w:top w:val="nil"/>
              <w:bottom w:val="nil"/>
            </w:tcBorders>
            <w:shd w:val="clear" w:color="auto" w:fill="auto"/>
          </w:tcPr>
          <w:p w14:paraId="6AFD3FD2" w14:textId="77777777" w:rsidR="00571292" w:rsidRPr="00DE5D84" w:rsidRDefault="00571292" w:rsidP="00F208C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Plan the extraction data and study classification process</w:t>
            </w:r>
          </w:p>
          <w:p w14:paraId="036E0D14" w14:textId="77777777" w:rsidR="00F208C1" w:rsidRPr="00DE5D84" w:rsidRDefault="00F208C1" w:rsidP="00F208C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c>
          <w:tcPr>
            <w:tcW w:w="1919" w:type="pct"/>
            <w:tcBorders>
              <w:top w:val="nil"/>
              <w:bottom w:val="nil"/>
            </w:tcBorders>
            <w:shd w:val="clear" w:color="auto" w:fill="auto"/>
          </w:tcPr>
          <w:p w14:paraId="2FF862E7" w14:textId="77777777" w:rsidR="00571292" w:rsidRPr="00DE5D84" w:rsidRDefault="00571292" w:rsidP="00F208C1">
            <w:pPr>
              <w:pStyle w:val="ListParagraph"/>
              <w:numPr>
                <w:ilvl w:val="0"/>
                <w:numId w:val="29"/>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Research of the existed extracted data system;</w:t>
            </w:r>
          </w:p>
          <w:p w14:paraId="66F6F8F4" w14:textId="77777777" w:rsidR="00571292" w:rsidRPr="00DE5D84" w:rsidRDefault="00571292" w:rsidP="00F208C1">
            <w:pPr>
              <w:pStyle w:val="ListParagraph"/>
              <w:numPr>
                <w:ilvl w:val="0"/>
                <w:numId w:val="29"/>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Research of the existed classification system for qualitative studies;</w:t>
            </w:r>
          </w:p>
        </w:tc>
        <w:tc>
          <w:tcPr>
            <w:tcW w:w="1921" w:type="pct"/>
            <w:tcBorders>
              <w:top w:val="nil"/>
              <w:bottom w:val="nil"/>
            </w:tcBorders>
            <w:shd w:val="clear" w:color="auto" w:fill="auto"/>
          </w:tcPr>
          <w:p w14:paraId="2BB99BF5" w14:textId="77777777" w:rsidR="00571292" w:rsidRPr="00DE5D84" w:rsidRDefault="00571292" w:rsidP="00F208C1">
            <w:pPr>
              <w:pStyle w:val="ListParagraph"/>
              <w:numPr>
                <w:ilvl w:val="0"/>
                <w:numId w:val="29"/>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Definition of the final extracted data system;</w:t>
            </w:r>
          </w:p>
          <w:p w14:paraId="0AA0CE63" w14:textId="77777777" w:rsidR="00571292" w:rsidRPr="00DE5D84" w:rsidRDefault="00571292" w:rsidP="00F208C1">
            <w:pPr>
              <w:pStyle w:val="ListParagraph"/>
              <w:numPr>
                <w:ilvl w:val="0"/>
                <w:numId w:val="29"/>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Definition of the final study classification system;</w:t>
            </w:r>
          </w:p>
          <w:p w14:paraId="561A7146" w14:textId="77777777" w:rsidR="00571292" w:rsidRPr="00DE5D84" w:rsidRDefault="00571292" w:rsidP="00F208C1">
            <w:pPr>
              <w:pStyle w:val="ListParagraph"/>
              <w:numPr>
                <w:ilvl w:val="0"/>
                <w:numId w:val="29"/>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 xml:space="preserve">Identification of two independent </w:t>
            </w:r>
            <w:r w:rsidRPr="00DE5D84">
              <w:rPr>
                <w:rFonts w:ascii="Times New Roman" w:hAnsi="Times New Roman" w:cs="Times New Roman"/>
                <w:sz w:val="24"/>
                <w:szCs w:val="24"/>
                <w:lang w:val="en-US"/>
              </w:rPr>
              <w:t>reviewers (DR, MT)</w:t>
            </w:r>
            <w:r w:rsidRPr="00DE5D84">
              <w:rPr>
                <w:rFonts w:ascii="Times New Roman" w:hAnsi="Times New Roman" w:cs="Times New Roman"/>
                <w:sz w:val="24"/>
                <w:szCs w:val="24"/>
                <w:lang w:val="en-GB"/>
              </w:rPr>
              <w:t>;</w:t>
            </w:r>
          </w:p>
          <w:p w14:paraId="4F7864F1" w14:textId="77777777" w:rsidR="00571292" w:rsidRPr="00DE5D84" w:rsidRDefault="00571292" w:rsidP="00F208C1">
            <w:pPr>
              <w:pStyle w:val="ListParagraph"/>
              <w:widowControl w:val="0"/>
              <w:autoSpaceDE w:val="0"/>
              <w:autoSpaceDN w:val="0"/>
              <w:adjustRightInd w:val="0"/>
              <w:ind w:left="3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r>
      <w:tr w:rsidR="00571292" w:rsidRPr="00DE5D84" w14:paraId="620DDF9D" w14:textId="77777777" w:rsidTr="00F208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3" w:type="pct"/>
            <w:tcBorders>
              <w:top w:val="nil"/>
              <w:bottom w:val="nil"/>
            </w:tcBorders>
            <w:shd w:val="clear" w:color="auto" w:fill="auto"/>
          </w:tcPr>
          <w:p w14:paraId="2656F111" w14:textId="77777777" w:rsidR="00571292" w:rsidRPr="00DE5D84" w:rsidRDefault="00571292" w:rsidP="00F208C1">
            <w:pPr>
              <w:rPr>
                <w:rFonts w:ascii="Times New Roman" w:hAnsi="Times New Roman" w:cs="Times New Roman"/>
                <w:sz w:val="24"/>
                <w:szCs w:val="24"/>
              </w:rPr>
            </w:pPr>
            <w:r w:rsidRPr="00DE5D84">
              <w:rPr>
                <w:rFonts w:ascii="Times New Roman" w:hAnsi="Times New Roman" w:cs="Times New Roman"/>
                <w:sz w:val="24"/>
                <w:szCs w:val="24"/>
              </w:rPr>
              <w:t>N°6</w:t>
            </w:r>
          </w:p>
        </w:tc>
        <w:tc>
          <w:tcPr>
            <w:tcW w:w="617" w:type="pct"/>
            <w:tcBorders>
              <w:top w:val="nil"/>
              <w:bottom w:val="nil"/>
            </w:tcBorders>
            <w:shd w:val="clear" w:color="auto" w:fill="auto"/>
          </w:tcPr>
          <w:p w14:paraId="706AEAC5" w14:textId="77777777" w:rsidR="00571292" w:rsidRPr="00DE5D84" w:rsidRDefault="00571292" w:rsidP="00F208C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Plan of the analysis and synthesis process</w:t>
            </w:r>
          </w:p>
        </w:tc>
        <w:tc>
          <w:tcPr>
            <w:tcW w:w="1919" w:type="pct"/>
            <w:tcBorders>
              <w:top w:val="nil"/>
              <w:bottom w:val="nil"/>
            </w:tcBorders>
            <w:shd w:val="clear" w:color="auto" w:fill="auto"/>
          </w:tcPr>
          <w:p w14:paraId="50BD805A" w14:textId="77777777" w:rsidR="00571292" w:rsidRPr="00DE5D84" w:rsidRDefault="00571292" w:rsidP="00F208C1">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Reflection about the management of findings during the following phases: extraction and separation, editing, grouping, abstraction;</w:t>
            </w:r>
          </w:p>
          <w:p w14:paraId="10F1CF0B" w14:textId="77777777" w:rsidR="00571292" w:rsidRPr="00DE5D84" w:rsidRDefault="00571292" w:rsidP="00F208C1">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Reflection about the creation system of codes, categories and themes;</w:t>
            </w:r>
          </w:p>
          <w:p w14:paraId="27A0A460" w14:textId="77777777" w:rsidR="00571292" w:rsidRPr="00DE5D84" w:rsidRDefault="00571292" w:rsidP="00F208C1">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Reflection about the system useful to analyse the findings;</w:t>
            </w:r>
          </w:p>
          <w:p w14:paraId="58CEC65F" w14:textId="77777777" w:rsidR="00571292" w:rsidRPr="00DE5D84" w:rsidRDefault="00571292" w:rsidP="00F208C1">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Research about the calculation of the intra-study and inter-study effect size;</w:t>
            </w:r>
          </w:p>
          <w:p w14:paraId="0F9D2001" w14:textId="77777777" w:rsidR="00571292" w:rsidRPr="00DE5D84" w:rsidRDefault="00571292" w:rsidP="00F208C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c>
          <w:tcPr>
            <w:tcW w:w="1921" w:type="pct"/>
            <w:tcBorders>
              <w:top w:val="nil"/>
              <w:bottom w:val="nil"/>
            </w:tcBorders>
            <w:shd w:val="clear" w:color="auto" w:fill="auto"/>
          </w:tcPr>
          <w:p w14:paraId="19E172A6" w14:textId="77777777" w:rsidR="00571292" w:rsidRPr="00DE5D84" w:rsidRDefault="00571292" w:rsidP="00F208C1">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Definition of the final meta-summary and meta-synthesis process</w:t>
            </w:r>
          </w:p>
          <w:p w14:paraId="78F80B30" w14:textId="77777777" w:rsidR="00571292" w:rsidRPr="00DE5D84" w:rsidRDefault="00571292" w:rsidP="00F208C1">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 xml:space="preserve">Identification of three independent </w:t>
            </w:r>
            <w:r w:rsidRPr="00DE5D84">
              <w:rPr>
                <w:rFonts w:ascii="Times New Roman" w:hAnsi="Times New Roman" w:cs="Times New Roman"/>
                <w:sz w:val="24"/>
                <w:szCs w:val="24"/>
                <w:lang w:val="en-US"/>
              </w:rPr>
              <w:t>reviewers (TL, GR, AP)</w:t>
            </w:r>
            <w:r w:rsidRPr="00DE5D84">
              <w:rPr>
                <w:rFonts w:ascii="Times New Roman" w:hAnsi="Times New Roman" w:cs="Times New Roman"/>
                <w:sz w:val="24"/>
                <w:szCs w:val="24"/>
                <w:lang w:val="en-GB"/>
              </w:rPr>
              <w:t>;</w:t>
            </w:r>
          </w:p>
          <w:p w14:paraId="5ED23C2D" w14:textId="77777777" w:rsidR="00571292" w:rsidRPr="00DE5D84" w:rsidRDefault="00571292" w:rsidP="00F208C1">
            <w:pPr>
              <w:pStyle w:val="ListParagraph"/>
              <w:ind w:left="3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p w14:paraId="425B8169" w14:textId="77777777" w:rsidR="00571292" w:rsidRPr="00DE5D84" w:rsidRDefault="00571292" w:rsidP="00F208C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p w14:paraId="4B8064AC" w14:textId="77777777" w:rsidR="00571292" w:rsidRPr="00DE5D84" w:rsidRDefault="00571292" w:rsidP="00F208C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p w14:paraId="17A2F7EC" w14:textId="77777777" w:rsidR="00571292" w:rsidRPr="00DE5D84" w:rsidRDefault="00571292" w:rsidP="00F208C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r>
      <w:tr w:rsidR="00571292" w:rsidRPr="00DE5D84" w14:paraId="72691764" w14:textId="77777777" w:rsidTr="00F208C1">
        <w:tc>
          <w:tcPr>
            <w:cnfStyle w:val="001000000000" w:firstRow="0" w:lastRow="0" w:firstColumn="1" w:lastColumn="0" w:oddVBand="0" w:evenVBand="0" w:oddHBand="0" w:evenHBand="0" w:firstRowFirstColumn="0" w:firstRowLastColumn="0" w:lastRowFirstColumn="0" w:lastRowLastColumn="0"/>
            <w:tcW w:w="543" w:type="pct"/>
            <w:tcBorders>
              <w:top w:val="nil"/>
              <w:bottom w:val="nil"/>
            </w:tcBorders>
            <w:shd w:val="clear" w:color="auto" w:fill="auto"/>
          </w:tcPr>
          <w:p w14:paraId="494883CB" w14:textId="77777777" w:rsidR="00571292" w:rsidRPr="00DE5D84" w:rsidRDefault="00571292" w:rsidP="00F208C1">
            <w:pPr>
              <w:rPr>
                <w:rFonts w:ascii="Times New Roman" w:hAnsi="Times New Roman" w:cs="Times New Roman"/>
                <w:sz w:val="24"/>
                <w:szCs w:val="24"/>
              </w:rPr>
            </w:pPr>
            <w:r w:rsidRPr="00DE5D84">
              <w:rPr>
                <w:rFonts w:ascii="Times New Roman" w:hAnsi="Times New Roman" w:cs="Times New Roman"/>
                <w:sz w:val="24"/>
                <w:szCs w:val="24"/>
              </w:rPr>
              <w:t>N° 7</w:t>
            </w:r>
          </w:p>
        </w:tc>
        <w:tc>
          <w:tcPr>
            <w:tcW w:w="617" w:type="pct"/>
            <w:tcBorders>
              <w:top w:val="nil"/>
              <w:bottom w:val="nil"/>
            </w:tcBorders>
            <w:shd w:val="clear" w:color="auto" w:fill="auto"/>
          </w:tcPr>
          <w:p w14:paraId="7DF4E2F3" w14:textId="77777777" w:rsidR="00571292" w:rsidRPr="00DE5D84" w:rsidRDefault="00571292" w:rsidP="00F208C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 xml:space="preserve">Review the outcomes of the eligibility process </w:t>
            </w:r>
          </w:p>
        </w:tc>
        <w:tc>
          <w:tcPr>
            <w:tcW w:w="1919" w:type="pct"/>
            <w:tcBorders>
              <w:top w:val="nil"/>
              <w:bottom w:val="nil"/>
            </w:tcBorders>
            <w:shd w:val="clear" w:color="auto" w:fill="auto"/>
          </w:tcPr>
          <w:p w14:paraId="36B38D2C" w14:textId="77777777" w:rsidR="00571292" w:rsidRPr="00DE5D84" w:rsidRDefault="00571292" w:rsidP="00F208C1">
            <w:pPr>
              <w:pStyle w:val="ListParagraph"/>
              <w:numPr>
                <w:ilvl w:val="0"/>
                <w:numId w:val="3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Debate about the inclusion of specific studies emerged from the search;</w:t>
            </w:r>
          </w:p>
          <w:p w14:paraId="213BA56E" w14:textId="77777777" w:rsidR="00571292" w:rsidRPr="00DE5D84" w:rsidRDefault="00571292" w:rsidP="00F208C1">
            <w:pPr>
              <w:pStyle w:val="ListParagraph"/>
              <w:numPr>
                <w:ilvl w:val="0"/>
                <w:numId w:val="3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Debate about th</w:t>
            </w:r>
            <w:bookmarkStart w:id="0" w:name="_GoBack"/>
            <w:bookmarkEnd w:id="0"/>
            <w:r w:rsidRPr="00DE5D84">
              <w:rPr>
                <w:rFonts w:ascii="Times New Roman" w:hAnsi="Times New Roman" w:cs="Times New Roman"/>
                <w:sz w:val="24"/>
                <w:szCs w:val="24"/>
                <w:lang w:val="en-GB"/>
              </w:rPr>
              <w:t>e exclusion of specific studies emerged from the search;</w:t>
            </w:r>
          </w:p>
          <w:p w14:paraId="096AAB6B" w14:textId="77777777" w:rsidR="00571292" w:rsidRPr="00DE5D84" w:rsidRDefault="00571292" w:rsidP="00F208C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c>
          <w:tcPr>
            <w:tcW w:w="1921" w:type="pct"/>
            <w:tcBorders>
              <w:top w:val="nil"/>
              <w:bottom w:val="nil"/>
            </w:tcBorders>
            <w:shd w:val="clear" w:color="auto" w:fill="auto"/>
          </w:tcPr>
          <w:p w14:paraId="5C3EDB1F" w14:textId="77777777" w:rsidR="00571292" w:rsidRPr="00DE5D84" w:rsidRDefault="00571292" w:rsidP="00F208C1">
            <w:pPr>
              <w:pStyle w:val="ListParagraph"/>
              <w:numPr>
                <w:ilvl w:val="0"/>
                <w:numId w:val="3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 xml:space="preserve">Decision about the final studies to be included and excluded </w:t>
            </w:r>
          </w:p>
        </w:tc>
      </w:tr>
      <w:tr w:rsidR="00571292" w:rsidRPr="00DE5D84" w14:paraId="4B4CA3D1" w14:textId="77777777" w:rsidTr="00F208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3" w:type="pct"/>
            <w:tcBorders>
              <w:top w:val="nil"/>
              <w:bottom w:val="nil"/>
            </w:tcBorders>
            <w:shd w:val="clear" w:color="auto" w:fill="auto"/>
          </w:tcPr>
          <w:p w14:paraId="44B33D15" w14:textId="77777777" w:rsidR="00571292" w:rsidRPr="00DE5D84" w:rsidRDefault="00571292" w:rsidP="00F208C1">
            <w:pPr>
              <w:rPr>
                <w:rFonts w:ascii="Times New Roman" w:hAnsi="Times New Roman" w:cs="Times New Roman"/>
                <w:sz w:val="24"/>
                <w:szCs w:val="24"/>
              </w:rPr>
            </w:pPr>
            <w:r w:rsidRPr="00DE5D84">
              <w:rPr>
                <w:rFonts w:ascii="Times New Roman" w:hAnsi="Times New Roman" w:cs="Times New Roman"/>
                <w:sz w:val="24"/>
                <w:szCs w:val="24"/>
              </w:rPr>
              <w:t>N° 8</w:t>
            </w:r>
          </w:p>
        </w:tc>
        <w:tc>
          <w:tcPr>
            <w:tcW w:w="617" w:type="pct"/>
            <w:tcBorders>
              <w:top w:val="nil"/>
              <w:bottom w:val="nil"/>
            </w:tcBorders>
            <w:shd w:val="clear" w:color="auto" w:fill="auto"/>
          </w:tcPr>
          <w:p w14:paraId="10863B76" w14:textId="77777777" w:rsidR="00571292" w:rsidRPr="00DE5D84" w:rsidRDefault="00571292" w:rsidP="00F208C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Review the outcomes of the quality appraisal process</w:t>
            </w:r>
          </w:p>
          <w:p w14:paraId="2B3B1BE2" w14:textId="77777777" w:rsidR="00F208C1" w:rsidRPr="00DE5D84" w:rsidRDefault="00F208C1" w:rsidP="00F208C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c>
          <w:tcPr>
            <w:tcW w:w="1919" w:type="pct"/>
            <w:tcBorders>
              <w:top w:val="nil"/>
              <w:bottom w:val="nil"/>
            </w:tcBorders>
            <w:shd w:val="clear" w:color="auto" w:fill="auto"/>
          </w:tcPr>
          <w:p w14:paraId="15A96AFF" w14:textId="77777777" w:rsidR="00571292" w:rsidRPr="00DE5D84" w:rsidRDefault="00571292" w:rsidP="00F208C1">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Debate about the specific item score of included studies;</w:t>
            </w:r>
          </w:p>
          <w:p w14:paraId="1F7A6D77" w14:textId="77777777" w:rsidR="00571292" w:rsidRPr="00DE5D84" w:rsidRDefault="00571292" w:rsidP="00F208C1">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Debate about the overall score of included studies;</w:t>
            </w:r>
          </w:p>
          <w:p w14:paraId="36C623E1" w14:textId="77777777" w:rsidR="00571292" w:rsidRPr="00DE5D84" w:rsidRDefault="00571292" w:rsidP="00F208C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c>
          <w:tcPr>
            <w:tcW w:w="1921" w:type="pct"/>
            <w:tcBorders>
              <w:top w:val="nil"/>
              <w:bottom w:val="nil"/>
            </w:tcBorders>
            <w:shd w:val="clear" w:color="auto" w:fill="auto"/>
          </w:tcPr>
          <w:p w14:paraId="6A5B4AAC" w14:textId="77777777" w:rsidR="00571292" w:rsidRPr="00DE5D84" w:rsidRDefault="00571292" w:rsidP="00F208C1">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Decision about the final quality appraisal scores of the included studies;</w:t>
            </w:r>
          </w:p>
        </w:tc>
      </w:tr>
      <w:tr w:rsidR="00571292" w:rsidRPr="00DE5D84" w14:paraId="3D2F0254" w14:textId="77777777" w:rsidTr="00F208C1">
        <w:tc>
          <w:tcPr>
            <w:cnfStyle w:val="001000000000" w:firstRow="0" w:lastRow="0" w:firstColumn="1" w:lastColumn="0" w:oddVBand="0" w:evenVBand="0" w:oddHBand="0" w:evenHBand="0" w:firstRowFirstColumn="0" w:firstRowLastColumn="0" w:lastRowFirstColumn="0" w:lastRowLastColumn="0"/>
            <w:tcW w:w="543" w:type="pct"/>
            <w:tcBorders>
              <w:top w:val="nil"/>
              <w:bottom w:val="nil"/>
            </w:tcBorders>
            <w:shd w:val="clear" w:color="auto" w:fill="auto"/>
          </w:tcPr>
          <w:p w14:paraId="56356204" w14:textId="77777777" w:rsidR="00571292" w:rsidRPr="00DE5D84" w:rsidRDefault="00571292" w:rsidP="00F208C1">
            <w:pPr>
              <w:rPr>
                <w:rFonts w:ascii="Times New Roman" w:hAnsi="Times New Roman" w:cs="Times New Roman"/>
                <w:sz w:val="24"/>
                <w:szCs w:val="24"/>
              </w:rPr>
            </w:pPr>
            <w:r w:rsidRPr="00DE5D84">
              <w:rPr>
                <w:rFonts w:ascii="Times New Roman" w:hAnsi="Times New Roman" w:cs="Times New Roman"/>
                <w:sz w:val="24"/>
                <w:szCs w:val="24"/>
              </w:rPr>
              <w:t>N°9</w:t>
            </w:r>
          </w:p>
        </w:tc>
        <w:tc>
          <w:tcPr>
            <w:tcW w:w="617" w:type="pct"/>
            <w:tcBorders>
              <w:top w:val="nil"/>
              <w:bottom w:val="nil"/>
            </w:tcBorders>
            <w:shd w:val="clear" w:color="auto" w:fill="auto"/>
          </w:tcPr>
          <w:p w14:paraId="08A3E9C6" w14:textId="77777777" w:rsidR="00571292" w:rsidRPr="00DE5D84" w:rsidRDefault="00571292" w:rsidP="00F208C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Review the outcomes of the extraction data and study classification process</w:t>
            </w:r>
          </w:p>
          <w:p w14:paraId="58FE0C2B" w14:textId="77777777" w:rsidR="00F208C1" w:rsidRPr="00DE5D84" w:rsidRDefault="00F208C1" w:rsidP="00F208C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c>
          <w:tcPr>
            <w:tcW w:w="1919" w:type="pct"/>
            <w:tcBorders>
              <w:top w:val="nil"/>
              <w:bottom w:val="nil"/>
            </w:tcBorders>
            <w:shd w:val="clear" w:color="auto" w:fill="auto"/>
          </w:tcPr>
          <w:p w14:paraId="2525A9DC" w14:textId="77777777" w:rsidR="00571292" w:rsidRPr="00DE5D84" w:rsidRDefault="00571292" w:rsidP="00F208C1">
            <w:pPr>
              <w:pStyle w:val="ListParagraph"/>
              <w:numPr>
                <w:ilvl w:val="0"/>
                <w:numId w:val="3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Debate about the extracted data of specific included studies;</w:t>
            </w:r>
          </w:p>
          <w:p w14:paraId="30F22767" w14:textId="77777777" w:rsidR="00571292" w:rsidRPr="00DE5D84" w:rsidRDefault="00571292" w:rsidP="00F208C1">
            <w:pPr>
              <w:pStyle w:val="ListParagraph"/>
              <w:numPr>
                <w:ilvl w:val="0"/>
                <w:numId w:val="3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Debate about the classification of specific included studies;</w:t>
            </w:r>
          </w:p>
          <w:p w14:paraId="54DE6306" w14:textId="77777777" w:rsidR="00571292" w:rsidRPr="00DE5D84" w:rsidRDefault="00571292" w:rsidP="00F208C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p w14:paraId="7289B764" w14:textId="77777777" w:rsidR="00571292" w:rsidRPr="00DE5D84" w:rsidRDefault="00571292" w:rsidP="00F208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c>
          <w:tcPr>
            <w:tcW w:w="1921" w:type="pct"/>
            <w:tcBorders>
              <w:top w:val="nil"/>
              <w:bottom w:val="nil"/>
            </w:tcBorders>
            <w:shd w:val="clear" w:color="auto" w:fill="auto"/>
          </w:tcPr>
          <w:p w14:paraId="284D6BD8" w14:textId="77777777" w:rsidR="00571292" w:rsidRPr="00DE5D84" w:rsidRDefault="00571292" w:rsidP="00F208C1">
            <w:pPr>
              <w:pStyle w:val="ListParagraph"/>
              <w:numPr>
                <w:ilvl w:val="0"/>
                <w:numId w:val="3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Decision about the final extracted data and classification of the included studies;</w:t>
            </w:r>
          </w:p>
        </w:tc>
      </w:tr>
      <w:tr w:rsidR="00571292" w:rsidRPr="00DE5D84" w14:paraId="5E30F922" w14:textId="77777777" w:rsidTr="00F208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3" w:type="pct"/>
            <w:tcBorders>
              <w:top w:val="nil"/>
              <w:bottom w:val="single" w:sz="18" w:space="0" w:color="auto"/>
            </w:tcBorders>
            <w:shd w:val="clear" w:color="auto" w:fill="auto"/>
          </w:tcPr>
          <w:p w14:paraId="4F792795" w14:textId="77777777" w:rsidR="00571292" w:rsidRPr="00DE5D84" w:rsidRDefault="00571292" w:rsidP="00F208C1">
            <w:pPr>
              <w:rPr>
                <w:rFonts w:ascii="Times New Roman" w:hAnsi="Times New Roman" w:cs="Times New Roman"/>
                <w:sz w:val="24"/>
                <w:szCs w:val="24"/>
              </w:rPr>
            </w:pPr>
            <w:r w:rsidRPr="00DE5D84">
              <w:rPr>
                <w:rFonts w:ascii="Times New Roman" w:hAnsi="Times New Roman" w:cs="Times New Roman"/>
                <w:sz w:val="24"/>
                <w:szCs w:val="24"/>
              </w:rPr>
              <w:t>N°10</w:t>
            </w:r>
          </w:p>
        </w:tc>
        <w:tc>
          <w:tcPr>
            <w:tcW w:w="617" w:type="pct"/>
            <w:tcBorders>
              <w:top w:val="nil"/>
              <w:bottom w:val="single" w:sz="18" w:space="0" w:color="auto"/>
            </w:tcBorders>
            <w:shd w:val="clear" w:color="auto" w:fill="auto"/>
          </w:tcPr>
          <w:p w14:paraId="75F05B83" w14:textId="77777777" w:rsidR="00571292" w:rsidRPr="00DE5D84" w:rsidRDefault="00571292" w:rsidP="00F208C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Review the outcomes of analysis and synthesis process</w:t>
            </w:r>
          </w:p>
        </w:tc>
        <w:tc>
          <w:tcPr>
            <w:tcW w:w="1919" w:type="pct"/>
            <w:tcBorders>
              <w:top w:val="nil"/>
              <w:bottom w:val="single" w:sz="18" w:space="0" w:color="auto"/>
            </w:tcBorders>
            <w:shd w:val="clear" w:color="auto" w:fill="auto"/>
          </w:tcPr>
          <w:p w14:paraId="20F3AF5F" w14:textId="77777777" w:rsidR="00571292" w:rsidRPr="00DE5D84" w:rsidRDefault="00571292" w:rsidP="00F208C1">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Debate about the management of findings emerged from included studies during the following phases: extraction and separation, editing, grouping, abstraction;</w:t>
            </w:r>
          </w:p>
          <w:p w14:paraId="3F9B8FE0" w14:textId="77777777" w:rsidR="00571292" w:rsidRPr="00DE5D84" w:rsidRDefault="00571292" w:rsidP="00F208C1">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Debate about the created codes, categories and themes emerged from the included studies;</w:t>
            </w:r>
          </w:p>
          <w:p w14:paraId="1C59556B" w14:textId="6F20D5A6" w:rsidR="00571292" w:rsidRPr="00DE5D84" w:rsidRDefault="00571292" w:rsidP="00F208C1">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Debate about the calculated the intra-study and inter-study effect size;</w:t>
            </w:r>
          </w:p>
        </w:tc>
        <w:tc>
          <w:tcPr>
            <w:tcW w:w="1921" w:type="pct"/>
            <w:tcBorders>
              <w:top w:val="nil"/>
              <w:bottom w:val="single" w:sz="18" w:space="0" w:color="auto"/>
            </w:tcBorders>
            <w:shd w:val="clear" w:color="auto" w:fill="auto"/>
          </w:tcPr>
          <w:p w14:paraId="2A2EBDB8" w14:textId="77777777" w:rsidR="00571292" w:rsidRPr="00DE5D84" w:rsidRDefault="00571292" w:rsidP="00F208C1">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E5D84">
              <w:rPr>
                <w:rFonts w:ascii="Times New Roman" w:hAnsi="Times New Roman" w:cs="Times New Roman"/>
                <w:sz w:val="24"/>
                <w:szCs w:val="24"/>
                <w:lang w:val="en-GB"/>
              </w:rPr>
              <w:t>Decision about the final outcomes of meta-summary and meta-synthesis;</w:t>
            </w:r>
          </w:p>
        </w:tc>
      </w:tr>
    </w:tbl>
    <w:p w14:paraId="6840F5F8" w14:textId="77777777" w:rsidR="0035445F" w:rsidRPr="00071582" w:rsidRDefault="0035445F" w:rsidP="00F62180">
      <w:pPr>
        <w:spacing w:line="480" w:lineRule="auto"/>
        <w:sectPr w:rsidR="0035445F" w:rsidRPr="00071582" w:rsidSect="00395CB6">
          <w:footerReference w:type="even" r:id="rId11"/>
          <w:footerReference w:type="default" r:id="rId12"/>
          <w:pgSz w:w="16840" w:h="11901" w:orient="landscape"/>
          <w:pgMar w:top="1701" w:right="1418" w:bottom="1701" w:left="1418" w:header="709" w:footer="709" w:gutter="0"/>
          <w:pgNumType w:start="0"/>
          <w:cols w:space="708"/>
          <w:titlePg/>
          <w:docGrid w:linePitch="360"/>
        </w:sectPr>
      </w:pPr>
    </w:p>
    <w:p w14:paraId="652ADB2F" w14:textId="7B3391DD" w:rsidR="002814BD" w:rsidRPr="006B5118" w:rsidRDefault="002814BD" w:rsidP="006B5118">
      <w:pPr>
        <w:tabs>
          <w:tab w:val="left" w:pos="964"/>
        </w:tabs>
        <w:rPr>
          <w:rFonts w:ascii="Times New Roman" w:hAnsi="Times New Roman" w:cs="Times New Roman"/>
          <w:lang w:val="en-GB"/>
        </w:rPr>
      </w:pPr>
    </w:p>
    <w:sectPr w:rsidR="002814BD" w:rsidRPr="006B5118" w:rsidSect="00395CB6">
      <w:footerReference w:type="even" r:id="rId13"/>
      <w:footerReference w:type="default" r:id="rId14"/>
      <w:pgSz w:w="16840" w:h="11901" w:orient="landscape"/>
      <w:pgMar w:top="1701" w:right="1418" w:bottom="1701" w:left="1418" w:header="709" w:footer="709" w:gutter="0"/>
      <w:lnNumType w:countBy="1" w:distance="-32767"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D4C5C8" w14:textId="77777777" w:rsidR="00DB0D6E" w:rsidRDefault="00DB0D6E" w:rsidP="00F016E4">
      <w:r>
        <w:separator/>
      </w:r>
    </w:p>
  </w:endnote>
  <w:endnote w:type="continuationSeparator" w:id="0">
    <w:p w14:paraId="186244EA" w14:textId="77777777" w:rsidR="00DB0D6E" w:rsidRDefault="00DB0D6E" w:rsidP="00F016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MillerText Roman">
    <w:altName w:val="Times New Roman"/>
    <w:charset w:val="00"/>
    <w:family w:val="roman"/>
    <w:pitch w:val="variable"/>
  </w:font>
  <w:font w:name="Times">
    <w:altName w:val="Times Roman"/>
    <w:panose1 w:val="02000500000000000000"/>
    <w:charset w:val="4D"/>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84B1BE" w14:textId="77777777" w:rsidR="00DB0D6E" w:rsidRDefault="00DB0D6E" w:rsidP="00030A7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A3BBAA" w14:textId="77777777" w:rsidR="00DB0D6E" w:rsidRDefault="00DB0D6E" w:rsidP="00374AB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0349A5" w14:textId="0D338D58" w:rsidR="00DB0D6E" w:rsidRDefault="00DB0D6E" w:rsidP="00395CB6">
    <w:pPr>
      <w:pStyle w:val="Footer"/>
      <w:framePr w:wrap="around" w:vAnchor="text" w:hAnchor="margin" w:xAlign="right" w:y="1"/>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59E32F" w14:textId="77777777" w:rsidR="00DB0D6E" w:rsidRDefault="00DB0D6E" w:rsidP="00310E4B">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end"/>
    </w:r>
  </w:p>
  <w:p w14:paraId="17ADB733" w14:textId="77777777" w:rsidR="00DB0D6E" w:rsidRDefault="00DB0D6E" w:rsidP="00310E4B">
    <w:pPr>
      <w:pStyle w:val="Footer"/>
      <w:ind w:right="360" w:firstLine="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038E29" w14:textId="30A07F15" w:rsidR="00DB0D6E" w:rsidRDefault="00DB0D6E" w:rsidP="00310E4B">
    <w:pPr>
      <w:pStyle w:val="Footer"/>
      <w:framePr w:wrap="around" w:vAnchor="text" w:hAnchor="margin" w:xAlign="outside" w:y="1"/>
      <w:rPr>
        <w:rStyle w:val="PageNumber"/>
      </w:rPr>
    </w:pPr>
  </w:p>
  <w:p w14:paraId="594B4E31" w14:textId="77777777" w:rsidR="00DB0D6E" w:rsidRDefault="00DB0D6E" w:rsidP="00310E4B">
    <w:pPr>
      <w:pStyle w:val="Footer"/>
      <w:ind w:right="360" w:firstLine="360"/>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338964" w14:textId="77777777" w:rsidR="00DB0D6E" w:rsidRDefault="00DB0D6E" w:rsidP="00030A7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D964074" w14:textId="77777777" w:rsidR="00DB0D6E" w:rsidRDefault="00DB0D6E" w:rsidP="00374AB9">
    <w:pPr>
      <w:pStyle w:val="Footer"/>
      <w:ind w:right="360"/>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4A3E61" w14:textId="77777777" w:rsidR="00DB0D6E" w:rsidRDefault="00DB0D6E" w:rsidP="00374AB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8FBB72" w14:textId="77777777" w:rsidR="00DB0D6E" w:rsidRDefault="00DB0D6E" w:rsidP="00F016E4">
      <w:r>
        <w:separator/>
      </w:r>
    </w:p>
  </w:footnote>
  <w:footnote w:type="continuationSeparator" w:id="0">
    <w:p w14:paraId="4A2E42BC" w14:textId="77777777" w:rsidR="00DB0D6E" w:rsidRDefault="00DB0D6E" w:rsidP="00F016E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02310A"/>
    <w:multiLevelType w:val="hybridMultilevel"/>
    <w:tmpl w:val="07B88C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DD42193"/>
    <w:multiLevelType w:val="hybridMultilevel"/>
    <w:tmpl w:val="57FCE790"/>
    <w:lvl w:ilvl="0" w:tplc="0409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nsid w:val="0E4F152D"/>
    <w:multiLevelType w:val="hybridMultilevel"/>
    <w:tmpl w:val="2DD00D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F712092"/>
    <w:multiLevelType w:val="hybridMultilevel"/>
    <w:tmpl w:val="864A43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47A3DEB"/>
    <w:multiLevelType w:val="hybridMultilevel"/>
    <w:tmpl w:val="3FDC2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4913058"/>
    <w:multiLevelType w:val="hybridMultilevel"/>
    <w:tmpl w:val="BD24B7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50A6183"/>
    <w:multiLevelType w:val="hybridMultilevel"/>
    <w:tmpl w:val="60700E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6A329D3"/>
    <w:multiLevelType w:val="hybridMultilevel"/>
    <w:tmpl w:val="2E32AAC6"/>
    <w:lvl w:ilvl="0" w:tplc="0D80412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79E4714"/>
    <w:multiLevelType w:val="hybridMultilevel"/>
    <w:tmpl w:val="2218696A"/>
    <w:lvl w:ilvl="0" w:tplc="0409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9">
    <w:nsid w:val="17CF0CBF"/>
    <w:multiLevelType w:val="hybridMultilevel"/>
    <w:tmpl w:val="20C692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BB652E0"/>
    <w:multiLevelType w:val="hybridMultilevel"/>
    <w:tmpl w:val="AFE8E90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0132905"/>
    <w:multiLevelType w:val="hybridMultilevel"/>
    <w:tmpl w:val="2738E0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268214B0"/>
    <w:multiLevelType w:val="hybridMultilevel"/>
    <w:tmpl w:val="B7CC8F3C"/>
    <w:lvl w:ilvl="0" w:tplc="0409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279F481F"/>
    <w:multiLevelType w:val="hybridMultilevel"/>
    <w:tmpl w:val="1AA6CD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29A253D7"/>
    <w:multiLevelType w:val="hybridMultilevel"/>
    <w:tmpl w:val="4B22C054"/>
    <w:lvl w:ilvl="0" w:tplc="0409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nsid w:val="2A751617"/>
    <w:multiLevelType w:val="hybridMultilevel"/>
    <w:tmpl w:val="D06E9FB2"/>
    <w:lvl w:ilvl="0" w:tplc="0409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2B40635A"/>
    <w:multiLevelType w:val="hybridMultilevel"/>
    <w:tmpl w:val="80D288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2FC37C58"/>
    <w:multiLevelType w:val="hybridMultilevel"/>
    <w:tmpl w:val="662079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30294DF8"/>
    <w:multiLevelType w:val="hybridMultilevel"/>
    <w:tmpl w:val="C68EBD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31F548C3"/>
    <w:multiLevelType w:val="hybridMultilevel"/>
    <w:tmpl w:val="2D789A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33BD28A1"/>
    <w:multiLevelType w:val="hybridMultilevel"/>
    <w:tmpl w:val="05946E32"/>
    <w:lvl w:ilvl="0" w:tplc="0409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1">
    <w:nsid w:val="34E74310"/>
    <w:multiLevelType w:val="hybridMultilevel"/>
    <w:tmpl w:val="E9305C3C"/>
    <w:lvl w:ilvl="0" w:tplc="0409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2">
    <w:nsid w:val="38C217E3"/>
    <w:multiLevelType w:val="hybridMultilevel"/>
    <w:tmpl w:val="03E0E6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3BBC5A1D"/>
    <w:multiLevelType w:val="hybridMultilevel"/>
    <w:tmpl w:val="E86CFB80"/>
    <w:lvl w:ilvl="0" w:tplc="0409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5C56BF9"/>
    <w:multiLevelType w:val="hybridMultilevel"/>
    <w:tmpl w:val="E6A83D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4EB84078"/>
    <w:multiLevelType w:val="hybridMultilevel"/>
    <w:tmpl w:val="EE2E05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508C4E3B"/>
    <w:multiLevelType w:val="hybridMultilevel"/>
    <w:tmpl w:val="F9280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4BB514D"/>
    <w:multiLevelType w:val="hybridMultilevel"/>
    <w:tmpl w:val="27F2D7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55153FEE"/>
    <w:multiLevelType w:val="hybridMultilevel"/>
    <w:tmpl w:val="9E0254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594624D1"/>
    <w:multiLevelType w:val="hybridMultilevel"/>
    <w:tmpl w:val="4930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5FE819C2"/>
    <w:multiLevelType w:val="hybridMultilevel"/>
    <w:tmpl w:val="CC601D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6D4B3211"/>
    <w:multiLevelType w:val="hybridMultilevel"/>
    <w:tmpl w:val="D6481B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721C6DBF"/>
    <w:multiLevelType w:val="hybridMultilevel"/>
    <w:tmpl w:val="1076FB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nsid w:val="73A14370"/>
    <w:multiLevelType w:val="hybridMultilevel"/>
    <w:tmpl w:val="D6D421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5"/>
  </w:num>
  <w:num w:numId="2">
    <w:abstractNumId w:val="17"/>
  </w:num>
  <w:num w:numId="3">
    <w:abstractNumId w:val="29"/>
  </w:num>
  <w:num w:numId="4">
    <w:abstractNumId w:val="2"/>
  </w:num>
  <w:num w:numId="5">
    <w:abstractNumId w:val="19"/>
  </w:num>
  <w:num w:numId="6">
    <w:abstractNumId w:val="6"/>
  </w:num>
  <w:num w:numId="7">
    <w:abstractNumId w:val="33"/>
  </w:num>
  <w:num w:numId="8">
    <w:abstractNumId w:val="18"/>
  </w:num>
  <w:num w:numId="9">
    <w:abstractNumId w:val="26"/>
  </w:num>
  <w:num w:numId="10">
    <w:abstractNumId w:val="3"/>
  </w:num>
  <w:num w:numId="11">
    <w:abstractNumId w:val="27"/>
  </w:num>
  <w:num w:numId="12">
    <w:abstractNumId w:val="22"/>
  </w:num>
  <w:num w:numId="13">
    <w:abstractNumId w:val="23"/>
  </w:num>
  <w:num w:numId="14">
    <w:abstractNumId w:val="12"/>
  </w:num>
  <w:num w:numId="15">
    <w:abstractNumId w:val="8"/>
  </w:num>
  <w:num w:numId="16">
    <w:abstractNumId w:val="20"/>
  </w:num>
  <w:num w:numId="17">
    <w:abstractNumId w:val="1"/>
  </w:num>
  <w:num w:numId="18">
    <w:abstractNumId w:val="14"/>
  </w:num>
  <w:num w:numId="19">
    <w:abstractNumId w:val="15"/>
  </w:num>
  <w:num w:numId="20">
    <w:abstractNumId w:val="21"/>
  </w:num>
  <w:num w:numId="21">
    <w:abstractNumId w:val="24"/>
  </w:num>
  <w:num w:numId="22">
    <w:abstractNumId w:val="31"/>
  </w:num>
  <w:num w:numId="23">
    <w:abstractNumId w:val="11"/>
  </w:num>
  <w:num w:numId="24">
    <w:abstractNumId w:val="30"/>
  </w:num>
  <w:num w:numId="25">
    <w:abstractNumId w:val="5"/>
  </w:num>
  <w:num w:numId="26">
    <w:abstractNumId w:val="32"/>
  </w:num>
  <w:num w:numId="27">
    <w:abstractNumId w:val="16"/>
  </w:num>
  <w:num w:numId="28">
    <w:abstractNumId w:val="34"/>
  </w:num>
  <w:num w:numId="29">
    <w:abstractNumId w:val="35"/>
  </w:num>
  <w:num w:numId="30">
    <w:abstractNumId w:val="28"/>
  </w:num>
  <w:num w:numId="31">
    <w:abstractNumId w:val="0"/>
  </w:num>
  <w:num w:numId="32">
    <w:abstractNumId w:val="13"/>
  </w:num>
  <w:num w:numId="33">
    <w:abstractNumId w:val="4"/>
  </w:num>
  <w:num w:numId="34">
    <w:abstractNumId w:val="7"/>
  </w:num>
  <w:num w:numId="35">
    <w:abstractNumId w:val="9"/>
  </w:num>
  <w:num w:numId="36">
    <w:abstractNumId w:val="10"/>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proofState w:grammar="clean"/>
  <w:defaultTabStop w:val="720"/>
  <w:hyphenationZone w:val="283"/>
  <w:characterSpacingControl w:val="doNotCompress"/>
  <w:savePreviewPicture/>
  <w:footnotePr>
    <w:footnote w:id="-1"/>
    <w:footnote w:id="0"/>
  </w:footnotePr>
  <w:endnotePr>
    <w:endnote w:id="-1"/>
    <w:endnote w:id="0"/>
  </w:endnotePr>
  <w:compat>
    <w:useFELayout/>
    <w:doNotAutofitConstrainedTables/>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Standard NLM&lt;/Style&gt;&lt;LeftDelim&gt;{&lt;/LeftDelim&gt;&lt;RightDelim&gt;}&lt;/RightDelim&gt;&lt;FontName&gt;Times New Roman&lt;/FontName&gt;&lt;FontSize&gt;12&lt;/FontSize&gt;&lt;ReflistTitle&gt;&lt;style face=&quot;bold&quot; size=&quot;14&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pxwtdxtxfw9acezx93vzxzd5ssvvxf029tp&quot;&gt;Revisione_Qualitativa_Soddisfazione&lt;record-ids&gt;&lt;item&gt;1&lt;/item&gt;&lt;item&gt;2&lt;/item&gt;&lt;item&gt;3&lt;/item&gt;&lt;item&gt;4&lt;/item&gt;&lt;item&gt;5&lt;/item&gt;&lt;item&gt;15&lt;/item&gt;&lt;item&gt;18&lt;/item&gt;&lt;item&gt;22&lt;/item&gt;&lt;item&gt;23&lt;/item&gt;&lt;item&gt;24&lt;/item&gt;&lt;item&gt;25&lt;/item&gt;&lt;item&gt;32&lt;/item&gt;&lt;item&gt;33&lt;/item&gt;&lt;item&gt;34&lt;/item&gt;&lt;item&gt;36&lt;/item&gt;&lt;item&gt;37&lt;/item&gt;&lt;item&gt;44&lt;/item&gt;&lt;item&gt;45&lt;/item&gt;&lt;item&gt;46&lt;/item&gt;&lt;item&gt;49&lt;/item&gt;&lt;item&gt;52&lt;/item&gt;&lt;item&gt;54&lt;/item&gt;&lt;item&gt;58&lt;/item&gt;&lt;item&gt;60&lt;/item&gt;&lt;item&gt;63&lt;/item&gt;&lt;item&gt;65&lt;/item&gt;&lt;item&gt;66&lt;/item&gt;&lt;item&gt;69&lt;/item&gt;&lt;item&gt;75&lt;/item&gt;&lt;item&gt;76&lt;/item&gt;&lt;item&gt;77&lt;/item&gt;&lt;item&gt;78&lt;/item&gt;&lt;item&gt;79&lt;/item&gt;&lt;item&gt;81&lt;/item&gt;&lt;item&gt;82&lt;/item&gt;&lt;item&gt;83&lt;/item&gt;&lt;item&gt;84&lt;/item&gt;&lt;item&gt;85&lt;/item&gt;&lt;item&gt;87&lt;/item&gt;&lt;item&gt;88&lt;/item&gt;&lt;item&gt;89&lt;/item&gt;&lt;item&gt;91&lt;/item&gt;&lt;item&gt;93&lt;/item&gt;&lt;item&gt;97&lt;/item&gt;&lt;item&gt;101&lt;/item&gt;&lt;item&gt;102&lt;/item&gt;&lt;item&gt;117&lt;/item&gt;&lt;item&gt;123&lt;/item&gt;&lt;item&gt;125&lt;/item&gt;&lt;item&gt;126&lt;/item&gt;&lt;item&gt;127&lt;/item&gt;&lt;item&gt;128&lt;/item&gt;&lt;item&gt;129&lt;/item&gt;&lt;item&gt;131&lt;/item&gt;&lt;item&gt;132&lt;/item&gt;&lt;item&gt;134&lt;/item&gt;&lt;item&gt;135&lt;/item&gt;&lt;item&gt;136&lt;/item&gt;&lt;item&gt;137&lt;/item&gt;&lt;item&gt;138&lt;/item&gt;&lt;item&gt;139&lt;/item&gt;&lt;item&gt;141&lt;/item&gt;&lt;item&gt;142&lt;/item&gt;&lt;item&gt;143&lt;/item&gt;&lt;item&gt;144&lt;/item&gt;&lt;item&gt;145&lt;/item&gt;&lt;item&gt;146&lt;/item&gt;&lt;/record-ids&gt;&lt;/item&gt;&lt;/Libraries&gt;"/>
  </w:docVars>
  <w:rsids>
    <w:rsidRoot w:val="0032260A"/>
    <w:rsid w:val="00000014"/>
    <w:rsid w:val="00000B41"/>
    <w:rsid w:val="00000EFD"/>
    <w:rsid w:val="00001C97"/>
    <w:rsid w:val="0000211C"/>
    <w:rsid w:val="00002509"/>
    <w:rsid w:val="00002A4D"/>
    <w:rsid w:val="0000366E"/>
    <w:rsid w:val="000052FD"/>
    <w:rsid w:val="00005430"/>
    <w:rsid w:val="00006068"/>
    <w:rsid w:val="000065F4"/>
    <w:rsid w:val="0000675A"/>
    <w:rsid w:val="00006805"/>
    <w:rsid w:val="00006B0D"/>
    <w:rsid w:val="00007138"/>
    <w:rsid w:val="000074EB"/>
    <w:rsid w:val="00007730"/>
    <w:rsid w:val="00007DC5"/>
    <w:rsid w:val="0001023A"/>
    <w:rsid w:val="000103EE"/>
    <w:rsid w:val="00010D6D"/>
    <w:rsid w:val="00010FCE"/>
    <w:rsid w:val="00011FF7"/>
    <w:rsid w:val="000122F3"/>
    <w:rsid w:val="00012424"/>
    <w:rsid w:val="00012718"/>
    <w:rsid w:val="000128F0"/>
    <w:rsid w:val="00013392"/>
    <w:rsid w:val="00013BD1"/>
    <w:rsid w:val="0001430D"/>
    <w:rsid w:val="0001483A"/>
    <w:rsid w:val="000149B7"/>
    <w:rsid w:val="00014C83"/>
    <w:rsid w:val="00014F0B"/>
    <w:rsid w:val="000151F3"/>
    <w:rsid w:val="00015822"/>
    <w:rsid w:val="00016604"/>
    <w:rsid w:val="00016738"/>
    <w:rsid w:val="000203CE"/>
    <w:rsid w:val="00020827"/>
    <w:rsid w:val="0002083E"/>
    <w:rsid w:val="00020F6F"/>
    <w:rsid w:val="00021041"/>
    <w:rsid w:val="00021586"/>
    <w:rsid w:val="0002184B"/>
    <w:rsid w:val="00021934"/>
    <w:rsid w:val="00021F2F"/>
    <w:rsid w:val="0002253C"/>
    <w:rsid w:val="00022F0B"/>
    <w:rsid w:val="00022FF1"/>
    <w:rsid w:val="000230B2"/>
    <w:rsid w:val="00023781"/>
    <w:rsid w:val="00024084"/>
    <w:rsid w:val="000241C5"/>
    <w:rsid w:val="00024992"/>
    <w:rsid w:val="00024FBC"/>
    <w:rsid w:val="00025341"/>
    <w:rsid w:val="00025780"/>
    <w:rsid w:val="0002581D"/>
    <w:rsid w:val="000259C4"/>
    <w:rsid w:val="00025B61"/>
    <w:rsid w:val="00025E85"/>
    <w:rsid w:val="00026008"/>
    <w:rsid w:val="00026125"/>
    <w:rsid w:val="00026690"/>
    <w:rsid w:val="00026B2C"/>
    <w:rsid w:val="00026B9A"/>
    <w:rsid w:val="00026CA3"/>
    <w:rsid w:val="00026CA8"/>
    <w:rsid w:val="00027401"/>
    <w:rsid w:val="000278D7"/>
    <w:rsid w:val="00027CED"/>
    <w:rsid w:val="00027EE0"/>
    <w:rsid w:val="00030121"/>
    <w:rsid w:val="000304CF"/>
    <w:rsid w:val="00030A7C"/>
    <w:rsid w:val="0003127B"/>
    <w:rsid w:val="00031435"/>
    <w:rsid w:val="000321D8"/>
    <w:rsid w:val="00032799"/>
    <w:rsid w:val="00032A45"/>
    <w:rsid w:val="000331D6"/>
    <w:rsid w:val="000336CD"/>
    <w:rsid w:val="00034332"/>
    <w:rsid w:val="00034A75"/>
    <w:rsid w:val="00034E0D"/>
    <w:rsid w:val="00035C99"/>
    <w:rsid w:val="00035E9C"/>
    <w:rsid w:val="0003602B"/>
    <w:rsid w:val="00036449"/>
    <w:rsid w:val="00036DFB"/>
    <w:rsid w:val="00036E78"/>
    <w:rsid w:val="00037D62"/>
    <w:rsid w:val="00040246"/>
    <w:rsid w:val="00040393"/>
    <w:rsid w:val="000408BF"/>
    <w:rsid w:val="00040A61"/>
    <w:rsid w:val="00040AB5"/>
    <w:rsid w:val="00041344"/>
    <w:rsid w:val="000414DE"/>
    <w:rsid w:val="00041597"/>
    <w:rsid w:val="000421F8"/>
    <w:rsid w:val="00042C70"/>
    <w:rsid w:val="00042FA6"/>
    <w:rsid w:val="00043411"/>
    <w:rsid w:val="000435C4"/>
    <w:rsid w:val="00043711"/>
    <w:rsid w:val="000439F3"/>
    <w:rsid w:val="00044856"/>
    <w:rsid w:val="000449B6"/>
    <w:rsid w:val="00044A66"/>
    <w:rsid w:val="00044E01"/>
    <w:rsid w:val="0004688F"/>
    <w:rsid w:val="00046D09"/>
    <w:rsid w:val="000472EE"/>
    <w:rsid w:val="00047E07"/>
    <w:rsid w:val="00047EA7"/>
    <w:rsid w:val="00047EB2"/>
    <w:rsid w:val="0005005E"/>
    <w:rsid w:val="0005091E"/>
    <w:rsid w:val="00050A09"/>
    <w:rsid w:val="00050D71"/>
    <w:rsid w:val="00051AC7"/>
    <w:rsid w:val="00051F99"/>
    <w:rsid w:val="000522F4"/>
    <w:rsid w:val="00052F1D"/>
    <w:rsid w:val="0005353E"/>
    <w:rsid w:val="000539B1"/>
    <w:rsid w:val="000539BF"/>
    <w:rsid w:val="00053F47"/>
    <w:rsid w:val="000541EB"/>
    <w:rsid w:val="0005457A"/>
    <w:rsid w:val="00054D82"/>
    <w:rsid w:val="00054FC2"/>
    <w:rsid w:val="0005558A"/>
    <w:rsid w:val="00055839"/>
    <w:rsid w:val="00055F89"/>
    <w:rsid w:val="00055FB4"/>
    <w:rsid w:val="000561D7"/>
    <w:rsid w:val="000565E9"/>
    <w:rsid w:val="00056DFB"/>
    <w:rsid w:val="00056E58"/>
    <w:rsid w:val="00057737"/>
    <w:rsid w:val="00061343"/>
    <w:rsid w:val="000616B5"/>
    <w:rsid w:val="00061B48"/>
    <w:rsid w:val="00061F64"/>
    <w:rsid w:val="00062067"/>
    <w:rsid w:val="0006248F"/>
    <w:rsid w:val="00062A9B"/>
    <w:rsid w:val="0006365D"/>
    <w:rsid w:val="00063DC8"/>
    <w:rsid w:val="0006417D"/>
    <w:rsid w:val="000644D6"/>
    <w:rsid w:val="00064D80"/>
    <w:rsid w:val="00064E61"/>
    <w:rsid w:val="00065276"/>
    <w:rsid w:val="00065775"/>
    <w:rsid w:val="000661A8"/>
    <w:rsid w:val="000706ED"/>
    <w:rsid w:val="00070F39"/>
    <w:rsid w:val="00071582"/>
    <w:rsid w:val="00071BFA"/>
    <w:rsid w:val="00071CAD"/>
    <w:rsid w:val="00071D60"/>
    <w:rsid w:val="0007281A"/>
    <w:rsid w:val="00073633"/>
    <w:rsid w:val="0007366C"/>
    <w:rsid w:val="000736BC"/>
    <w:rsid w:val="00074E57"/>
    <w:rsid w:val="00075285"/>
    <w:rsid w:val="0007569A"/>
    <w:rsid w:val="0007576C"/>
    <w:rsid w:val="000761FC"/>
    <w:rsid w:val="0007640C"/>
    <w:rsid w:val="00076847"/>
    <w:rsid w:val="00076BBB"/>
    <w:rsid w:val="00077015"/>
    <w:rsid w:val="000774B6"/>
    <w:rsid w:val="000774CD"/>
    <w:rsid w:val="000775BC"/>
    <w:rsid w:val="000778A5"/>
    <w:rsid w:val="00077C2D"/>
    <w:rsid w:val="000800F5"/>
    <w:rsid w:val="00080393"/>
    <w:rsid w:val="00080967"/>
    <w:rsid w:val="00080A93"/>
    <w:rsid w:val="0008107E"/>
    <w:rsid w:val="000813E5"/>
    <w:rsid w:val="00081831"/>
    <w:rsid w:val="00081B96"/>
    <w:rsid w:val="00082517"/>
    <w:rsid w:val="000825D3"/>
    <w:rsid w:val="00082633"/>
    <w:rsid w:val="00082734"/>
    <w:rsid w:val="000828F6"/>
    <w:rsid w:val="00082E2D"/>
    <w:rsid w:val="00083196"/>
    <w:rsid w:val="00083219"/>
    <w:rsid w:val="00083478"/>
    <w:rsid w:val="00083A08"/>
    <w:rsid w:val="000844F2"/>
    <w:rsid w:val="00084684"/>
    <w:rsid w:val="00084912"/>
    <w:rsid w:val="000849E2"/>
    <w:rsid w:val="00084E2F"/>
    <w:rsid w:val="00084FCF"/>
    <w:rsid w:val="00084FD2"/>
    <w:rsid w:val="0008586B"/>
    <w:rsid w:val="00085BAF"/>
    <w:rsid w:val="00085FF4"/>
    <w:rsid w:val="00086C63"/>
    <w:rsid w:val="00086C92"/>
    <w:rsid w:val="00087959"/>
    <w:rsid w:val="00087F27"/>
    <w:rsid w:val="00090194"/>
    <w:rsid w:val="000906A7"/>
    <w:rsid w:val="000920EE"/>
    <w:rsid w:val="00092C10"/>
    <w:rsid w:val="000930FE"/>
    <w:rsid w:val="00093138"/>
    <w:rsid w:val="00093785"/>
    <w:rsid w:val="00093CFA"/>
    <w:rsid w:val="00093DD0"/>
    <w:rsid w:val="00094418"/>
    <w:rsid w:val="00094686"/>
    <w:rsid w:val="000950A4"/>
    <w:rsid w:val="000950EC"/>
    <w:rsid w:val="000962BE"/>
    <w:rsid w:val="000963C0"/>
    <w:rsid w:val="00096442"/>
    <w:rsid w:val="00096653"/>
    <w:rsid w:val="00096E59"/>
    <w:rsid w:val="00096F42"/>
    <w:rsid w:val="000971CA"/>
    <w:rsid w:val="00097270"/>
    <w:rsid w:val="000A01F2"/>
    <w:rsid w:val="000A042F"/>
    <w:rsid w:val="000A0555"/>
    <w:rsid w:val="000A0976"/>
    <w:rsid w:val="000A26E4"/>
    <w:rsid w:val="000A429E"/>
    <w:rsid w:val="000A4709"/>
    <w:rsid w:val="000A4A33"/>
    <w:rsid w:val="000A4B34"/>
    <w:rsid w:val="000A4F7A"/>
    <w:rsid w:val="000A5044"/>
    <w:rsid w:val="000A5325"/>
    <w:rsid w:val="000A583B"/>
    <w:rsid w:val="000A5C04"/>
    <w:rsid w:val="000A610E"/>
    <w:rsid w:val="000A62AE"/>
    <w:rsid w:val="000A62D2"/>
    <w:rsid w:val="000A6808"/>
    <w:rsid w:val="000A6AFD"/>
    <w:rsid w:val="000A7616"/>
    <w:rsid w:val="000A7A91"/>
    <w:rsid w:val="000A7AE4"/>
    <w:rsid w:val="000B052B"/>
    <w:rsid w:val="000B0648"/>
    <w:rsid w:val="000B0680"/>
    <w:rsid w:val="000B1000"/>
    <w:rsid w:val="000B11F7"/>
    <w:rsid w:val="000B1DDB"/>
    <w:rsid w:val="000B2359"/>
    <w:rsid w:val="000B2767"/>
    <w:rsid w:val="000B2E14"/>
    <w:rsid w:val="000B356A"/>
    <w:rsid w:val="000B414A"/>
    <w:rsid w:val="000B4EB5"/>
    <w:rsid w:val="000B4F33"/>
    <w:rsid w:val="000B511F"/>
    <w:rsid w:val="000B5C9B"/>
    <w:rsid w:val="000B61AF"/>
    <w:rsid w:val="000B6A1A"/>
    <w:rsid w:val="000B6AE8"/>
    <w:rsid w:val="000B6EB3"/>
    <w:rsid w:val="000C03ED"/>
    <w:rsid w:val="000C0F0C"/>
    <w:rsid w:val="000C131B"/>
    <w:rsid w:val="000C1468"/>
    <w:rsid w:val="000C1783"/>
    <w:rsid w:val="000C1872"/>
    <w:rsid w:val="000C268E"/>
    <w:rsid w:val="000C3BE7"/>
    <w:rsid w:val="000C3E8E"/>
    <w:rsid w:val="000C4259"/>
    <w:rsid w:val="000C49C2"/>
    <w:rsid w:val="000C4C7C"/>
    <w:rsid w:val="000C4CB8"/>
    <w:rsid w:val="000C5408"/>
    <w:rsid w:val="000C5E69"/>
    <w:rsid w:val="000C6073"/>
    <w:rsid w:val="000C609C"/>
    <w:rsid w:val="000C7444"/>
    <w:rsid w:val="000C7640"/>
    <w:rsid w:val="000C7A61"/>
    <w:rsid w:val="000C7DE5"/>
    <w:rsid w:val="000D00FA"/>
    <w:rsid w:val="000D04B1"/>
    <w:rsid w:val="000D0591"/>
    <w:rsid w:val="000D0643"/>
    <w:rsid w:val="000D0651"/>
    <w:rsid w:val="000D1A0D"/>
    <w:rsid w:val="000D22D3"/>
    <w:rsid w:val="000D29A6"/>
    <w:rsid w:val="000D3D3E"/>
    <w:rsid w:val="000D428A"/>
    <w:rsid w:val="000D42DC"/>
    <w:rsid w:val="000D44D8"/>
    <w:rsid w:val="000D4664"/>
    <w:rsid w:val="000D5115"/>
    <w:rsid w:val="000D5795"/>
    <w:rsid w:val="000D57A6"/>
    <w:rsid w:val="000D5B0D"/>
    <w:rsid w:val="000D7015"/>
    <w:rsid w:val="000E027A"/>
    <w:rsid w:val="000E02D7"/>
    <w:rsid w:val="000E0993"/>
    <w:rsid w:val="000E1110"/>
    <w:rsid w:val="000E1DC8"/>
    <w:rsid w:val="000E1F4A"/>
    <w:rsid w:val="000E276B"/>
    <w:rsid w:val="000E2929"/>
    <w:rsid w:val="000E2D33"/>
    <w:rsid w:val="000E3280"/>
    <w:rsid w:val="000E399C"/>
    <w:rsid w:val="000E3B64"/>
    <w:rsid w:val="000E3E4B"/>
    <w:rsid w:val="000E3FE9"/>
    <w:rsid w:val="000E4024"/>
    <w:rsid w:val="000E433F"/>
    <w:rsid w:val="000E4631"/>
    <w:rsid w:val="000E48F4"/>
    <w:rsid w:val="000E4BC0"/>
    <w:rsid w:val="000E4DA9"/>
    <w:rsid w:val="000E5102"/>
    <w:rsid w:val="000E5470"/>
    <w:rsid w:val="000E5BC8"/>
    <w:rsid w:val="000E66FB"/>
    <w:rsid w:val="000E7AB2"/>
    <w:rsid w:val="000F0407"/>
    <w:rsid w:val="000F092C"/>
    <w:rsid w:val="000F0A05"/>
    <w:rsid w:val="000F0A90"/>
    <w:rsid w:val="000F1295"/>
    <w:rsid w:val="000F1374"/>
    <w:rsid w:val="000F1383"/>
    <w:rsid w:val="000F163D"/>
    <w:rsid w:val="000F16BC"/>
    <w:rsid w:val="000F22D4"/>
    <w:rsid w:val="000F2351"/>
    <w:rsid w:val="000F259F"/>
    <w:rsid w:val="000F25D1"/>
    <w:rsid w:val="000F331B"/>
    <w:rsid w:val="000F372E"/>
    <w:rsid w:val="000F3D50"/>
    <w:rsid w:val="000F3F04"/>
    <w:rsid w:val="000F42B1"/>
    <w:rsid w:val="000F4483"/>
    <w:rsid w:val="000F45D7"/>
    <w:rsid w:val="000F48F8"/>
    <w:rsid w:val="000F55A7"/>
    <w:rsid w:val="000F5AF5"/>
    <w:rsid w:val="000F5D69"/>
    <w:rsid w:val="000F6433"/>
    <w:rsid w:val="000F6710"/>
    <w:rsid w:val="000F6CD6"/>
    <w:rsid w:val="000F779F"/>
    <w:rsid w:val="000F7A34"/>
    <w:rsid w:val="000F7C21"/>
    <w:rsid w:val="000F7EA7"/>
    <w:rsid w:val="00100711"/>
    <w:rsid w:val="00101827"/>
    <w:rsid w:val="00101A95"/>
    <w:rsid w:val="00101F62"/>
    <w:rsid w:val="00102322"/>
    <w:rsid w:val="00103138"/>
    <w:rsid w:val="00103165"/>
    <w:rsid w:val="001036A0"/>
    <w:rsid w:val="0010427C"/>
    <w:rsid w:val="00104C1A"/>
    <w:rsid w:val="001065AC"/>
    <w:rsid w:val="00106B70"/>
    <w:rsid w:val="00107475"/>
    <w:rsid w:val="001079A4"/>
    <w:rsid w:val="00110017"/>
    <w:rsid w:val="00110358"/>
    <w:rsid w:val="00110FC5"/>
    <w:rsid w:val="0011109E"/>
    <w:rsid w:val="0011149B"/>
    <w:rsid w:val="0011169B"/>
    <w:rsid w:val="001118A9"/>
    <w:rsid w:val="00111999"/>
    <w:rsid w:val="00112075"/>
    <w:rsid w:val="00112690"/>
    <w:rsid w:val="001127EA"/>
    <w:rsid w:val="00112A59"/>
    <w:rsid w:val="00112C55"/>
    <w:rsid w:val="001143BF"/>
    <w:rsid w:val="00114B06"/>
    <w:rsid w:val="001155D6"/>
    <w:rsid w:val="00115845"/>
    <w:rsid w:val="00115C57"/>
    <w:rsid w:val="00116435"/>
    <w:rsid w:val="00116E66"/>
    <w:rsid w:val="00117164"/>
    <w:rsid w:val="00117277"/>
    <w:rsid w:val="001174D2"/>
    <w:rsid w:val="0012027F"/>
    <w:rsid w:val="001203AC"/>
    <w:rsid w:val="00120421"/>
    <w:rsid w:val="0012052C"/>
    <w:rsid w:val="001208DD"/>
    <w:rsid w:val="00120AA9"/>
    <w:rsid w:val="00121204"/>
    <w:rsid w:val="00121264"/>
    <w:rsid w:val="00121493"/>
    <w:rsid w:val="001214EF"/>
    <w:rsid w:val="0012180F"/>
    <w:rsid w:val="00121905"/>
    <w:rsid w:val="00121C04"/>
    <w:rsid w:val="001229B4"/>
    <w:rsid w:val="001231DC"/>
    <w:rsid w:val="001235C5"/>
    <w:rsid w:val="001242D5"/>
    <w:rsid w:val="00124C6D"/>
    <w:rsid w:val="00124D5E"/>
    <w:rsid w:val="00125157"/>
    <w:rsid w:val="00125176"/>
    <w:rsid w:val="0012550E"/>
    <w:rsid w:val="00125967"/>
    <w:rsid w:val="00125AA5"/>
    <w:rsid w:val="00125D07"/>
    <w:rsid w:val="001262AA"/>
    <w:rsid w:val="00126A2F"/>
    <w:rsid w:val="0012775A"/>
    <w:rsid w:val="001307A1"/>
    <w:rsid w:val="00130986"/>
    <w:rsid w:val="00131031"/>
    <w:rsid w:val="00131712"/>
    <w:rsid w:val="00131B51"/>
    <w:rsid w:val="00131F67"/>
    <w:rsid w:val="001327D8"/>
    <w:rsid w:val="00133D1E"/>
    <w:rsid w:val="001348A8"/>
    <w:rsid w:val="00135302"/>
    <w:rsid w:val="00135EA3"/>
    <w:rsid w:val="00135F06"/>
    <w:rsid w:val="00135FC2"/>
    <w:rsid w:val="001360C8"/>
    <w:rsid w:val="001368FF"/>
    <w:rsid w:val="001374F0"/>
    <w:rsid w:val="001377A4"/>
    <w:rsid w:val="00137B17"/>
    <w:rsid w:val="00137F52"/>
    <w:rsid w:val="001411B4"/>
    <w:rsid w:val="0014125D"/>
    <w:rsid w:val="00141392"/>
    <w:rsid w:val="00142373"/>
    <w:rsid w:val="001426BD"/>
    <w:rsid w:val="001427E7"/>
    <w:rsid w:val="0014425E"/>
    <w:rsid w:val="00144729"/>
    <w:rsid w:val="0014480E"/>
    <w:rsid w:val="001454EC"/>
    <w:rsid w:val="0014585F"/>
    <w:rsid w:val="00145EFE"/>
    <w:rsid w:val="00145F91"/>
    <w:rsid w:val="00145FEA"/>
    <w:rsid w:val="00146E49"/>
    <w:rsid w:val="001474CE"/>
    <w:rsid w:val="0014796D"/>
    <w:rsid w:val="0015001B"/>
    <w:rsid w:val="00150464"/>
    <w:rsid w:val="001504D1"/>
    <w:rsid w:val="00150C0B"/>
    <w:rsid w:val="00150E33"/>
    <w:rsid w:val="00150ECE"/>
    <w:rsid w:val="00151487"/>
    <w:rsid w:val="001515B6"/>
    <w:rsid w:val="001517EC"/>
    <w:rsid w:val="001517FC"/>
    <w:rsid w:val="00151BB4"/>
    <w:rsid w:val="00151D3B"/>
    <w:rsid w:val="00151DF2"/>
    <w:rsid w:val="00152351"/>
    <w:rsid w:val="001524B9"/>
    <w:rsid w:val="00152604"/>
    <w:rsid w:val="00152713"/>
    <w:rsid w:val="00152A6C"/>
    <w:rsid w:val="001537A8"/>
    <w:rsid w:val="00153FD3"/>
    <w:rsid w:val="00154CA3"/>
    <w:rsid w:val="00155324"/>
    <w:rsid w:val="00155C11"/>
    <w:rsid w:val="0015635A"/>
    <w:rsid w:val="001565C0"/>
    <w:rsid w:val="00157818"/>
    <w:rsid w:val="00157F29"/>
    <w:rsid w:val="001604DA"/>
    <w:rsid w:val="00160926"/>
    <w:rsid w:val="0016132D"/>
    <w:rsid w:val="001621DD"/>
    <w:rsid w:val="00162FF4"/>
    <w:rsid w:val="001636FB"/>
    <w:rsid w:val="00163DC0"/>
    <w:rsid w:val="001642D8"/>
    <w:rsid w:val="00164388"/>
    <w:rsid w:val="00164913"/>
    <w:rsid w:val="0016492A"/>
    <w:rsid w:val="00164B69"/>
    <w:rsid w:val="00164D5C"/>
    <w:rsid w:val="0016505F"/>
    <w:rsid w:val="001653D8"/>
    <w:rsid w:val="001653FC"/>
    <w:rsid w:val="00166055"/>
    <w:rsid w:val="0016692F"/>
    <w:rsid w:val="00166B42"/>
    <w:rsid w:val="001672E3"/>
    <w:rsid w:val="00167739"/>
    <w:rsid w:val="001678F2"/>
    <w:rsid w:val="0016795C"/>
    <w:rsid w:val="00167DA6"/>
    <w:rsid w:val="00167DD6"/>
    <w:rsid w:val="00171060"/>
    <w:rsid w:val="001714AF"/>
    <w:rsid w:val="00171B68"/>
    <w:rsid w:val="00172528"/>
    <w:rsid w:val="00172A28"/>
    <w:rsid w:val="001733BB"/>
    <w:rsid w:val="00173916"/>
    <w:rsid w:val="00174568"/>
    <w:rsid w:val="001745DE"/>
    <w:rsid w:val="001747EA"/>
    <w:rsid w:val="001749F3"/>
    <w:rsid w:val="00175094"/>
    <w:rsid w:val="0017710E"/>
    <w:rsid w:val="00177CD9"/>
    <w:rsid w:val="00180BB1"/>
    <w:rsid w:val="001814BD"/>
    <w:rsid w:val="0018232F"/>
    <w:rsid w:val="0018248E"/>
    <w:rsid w:val="001824DD"/>
    <w:rsid w:val="0018267F"/>
    <w:rsid w:val="001846C6"/>
    <w:rsid w:val="0018479A"/>
    <w:rsid w:val="00184CE8"/>
    <w:rsid w:val="00184DC6"/>
    <w:rsid w:val="001851E1"/>
    <w:rsid w:val="0018663F"/>
    <w:rsid w:val="001871F3"/>
    <w:rsid w:val="00187559"/>
    <w:rsid w:val="00190559"/>
    <w:rsid w:val="00191423"/>
    <w:rsid w:val="00191424"/>
    <w:rsid w:val="001914D9"/>
    <w:rsid w:val="00191DCD"/>
    <w:rsid w:val="001926F1"/>
    <w:rsid w:val="001927E3"/>
    <w:rsid w:val="00192BF8"/>
    <w:rsid w:val="00193218"/>
    <w:rsid w:val="00193276"/>
    <w:rsid w:val="00193B8B"/>
    <w:rsid w:val="00193F66"/>
    <w:rsid w:val="00194275"/>
    <w:rsid w:val="00194681"/>
    <w:rsid w:val="00194BFD"/>
    <w:rsid w:val="00194E3B"/>
    <w:rsid w:val="001950D1"/>
    <w:rsid w:val="00195125"/>
    <w:rsid w:val="001962A0"/>
    <w:rsid w:val="00196640"/>
    <w:rsid w:val="0019728B"/>
    <w:rsid w:val="001A0023"/>
    <w:rsid w:val="001A03BE"/>
    <w:rsid w:val="001A0845"/>
    <w:rsid w:val="001A17E8"/>
    <w:rsid w:val="001A1CE5"/>
    <w:rsid w:val="001A231A"/>
    <w:rsid w:val="001A253B"/>
    <w:rsid w:val="001A265D"/>
    <w:rsid w:val="001A275E"/>
    <w:rsid w:val="001A28A4"/>
    <w:rsid w:val="001A2925"/>
    <w:rsid w:val="001A2E26"/>
    <w:rsid w:val="001A4054"/>
    <w:rsid w:val="001A55A6"/>
    <w:rsid w:val="001A5E55"/>
    <w:rsid w:val="001A6171"/>
    <w:rsid w:val="001A6407"/>
    <w:rsid w:val="001A6CAA"/>
    <w:rsid w:val="001A75C3"/>
    <w:rsid w:val="001A75D5"/>
    <w:rsid w:val="001A7B58"/>
    <w:rsid w:val="001A7C61"/>
    <w:rsid w:val="001B0DF8"/>
    <w:rsid w:val="001B1089"/>
    <w:rsid w:val="001B11ED"/>
    <w:rsid w:val="001B1229"/>
    <w:rsid w:val="001B1C30"/>
    <w:rsid w:val="001B2119"/>
    <w:rsid w:val="001B2200"/>
    <w:rsid w:val="001B2362"/>
    <w:rsid w:val="001B2A1D"/>
    <w:rsid w:val="001B2DED"/>
    <w:rsid w:val="001B308B"/>
    <w:rsid w:val="001B30ED"/>
    <w:rsid w:val="001B3799"/>
    <w:rsid w:val="001B3A29"/>
    <w:rsid w:val="001B3AA0"/>
    <w:rsid w:val="001B44A0"/>
    <w:rsid w:val="001B4846"/>
    <w:rsid w:val="001B489F"/>
    <w:rsid w:val="001B4A2E"/>
    <w:rsid w:val="001B4A52"/>
    <w:rsid w:val="001B5DA8"/>
    <w:rsid w:val="001B6EFA"/>
    <w:rsid w:val="001B6FE2"/>
    <w:rsid w:val="001B7C8E"/>
    <w:rsid w:val="001C0F55"/>
    <w:rsid w:val="001C0FE4"/>
    <w:rsid w:val="001C1182"/>
    <w:rsid w:val="001C1768"/>
    <w:rsid w:val="001C190B"/>
    <w:rsid w:val="001C1986"/>
    <w:rsid w:val="001C1FCE"/>
    <w:rsid w:val="001C2582"/>
    <w:rsid w:val="001C26C7"/>
    <w:rsid w:val="001C2B07"/>
    <w:rsid w:val="001C3512"/>
    <w:rsid w:val="001C37EF"/>
    <w:rsid w:val="001C4068"/>
    <w:rsid w:val="001C4353"/>
    <w:rsid w:val="001C5679"/>
    <w:rsid w:val="001C5F6E"/>
    <w:rsid w:val="001C64FE"/>
    <w:rsid w:val="001C6577"/>
    <w:rsid w:val="001C69E2"/>
    <w:rsid w:val="001C705A"/>
    <w:rsid w:val="001C730D"/>
    <w:rsid w:val="001C73A5"/>
    <w:rsid w:val="001C73C7"/>
    <w:rsid w:val="001C76E7"/>
    <w:rsid w:val="001D12BB"/>
    <w:rsid w:val="001D1648"/>
    <w:rsid w:val="001D1853"/>
    <w:rsid w:val="001D223B"/>
    <w:rsid w:val="001D22AA"/>
    <w:rsid w:val="001D2628"/>
    <w:rsid w:val="001D29E8"/>
    <w:rsid w:val="001D2C70"/>
    <w:rsid w:val="001D2D2F"/>
    <w:rsid w:val="001D31E6"/>
    <w:rsid w:val="001D3A07"/>
    <w:rsid w:val="001D3B9A"/>
    <w:rsid w:val="001D4FD3"/>
    <w:rsid w:val="001D5D13"/>
    <w:rsid w:val="001D60B3"/>
    <w:rsid w:val="001D610D"/>
    <w:rsid w:val="001D6A82"/>
    <w:rsid w:val="001D712F"/>
    <w:rsid w:val="001D7240"/>
    <w:rsid w:val="001D7383"/>
    <w:rsid w:val="001D73E3"/>
    <w:rsid w:val="001E0203"/>
    <w:rsid w:val="001E0EAA"/>
    <w:rsid w:val="001E15C4"/>
    <w:rsid w:val="001E201E"/>
    <w:rsid w:val="001E217B"/>
    <w:rsid w:val="001E2C6A"/>
    <w:rsid w:val="001E32FD"/>
    <w:rsid w:val="001E37E2"/>
    <w:rsid w:val="001E39AB"/>
    <w:rsid w:val="001E3D8F"/>
    <w:rsid w:val="001E3ED7"/>
    <w:rsid w:val="001E3FC4"/>
    <w:rsid w:val="001E56ED"/>
    <w:rsid w:val="001E6157"/>
    <w:rsid w:val="001E63A7"/>
    <w:rsid w:val="001E6881"/>
    <w:rsid w:val="001E6CA8"/>
    <w:rsid w:val="001E6F67"/>
    <w:rsid w:val="001E7C76"/>
    <w:rsid w:val="001F0145"/>
    <w:rsid w:val="001F0382"/>
    <w:rsid w:val="001F0B2C"/>
    <w:rsid w:val="001F0D73"/>
    <w:rsid w:val="001F0F72"/>
    <w:rsid w:val="001F14E9"/>
    <w:rsid w:val="001F163B"/>
    <w:rsid w:val="001F1898"/>
    <w:rsid w:val="001F2023"/>
    <w:rsid w:val="001F25C9"/>
    <w:rsid w:val="001F3FA9"/>
    <w:rsid w:val="001F4801"/>
    <w:rsid w:val="001F48CA"/>
    <w:rsid w:val="001F4913"/>
    <w:rsid w:val="001F491E"/>
    <w:rsid w:val="001F59E9"/>
    <w:rsid w:val="001F5A04"/>
    <w:rsid w:val="001F5A43"/>
    <w:rsid w:val="001F5E09"/>
    <w:rsid w:val="001F5E2D"/>
    <w:rsid w:val="001F5ED1"/>
    <w:rsid w:val="001F5FBF"/>
    <w:rsid w:val="001F6182"/>
    <w:rsid w:val="001F636F"/>
    <w:rsid w:val="001F63A4"/>
    <w:rsid w:val="001F6562"/>
    <w:rsid w:val="001F6918"/>
    <w:rsid w:val="001F6AFF"/>
    <w:rsid w:val="001F6CF3"/>
    <w:rsid w:val="001F6E37"/>
    <w:rsid w:val="001F7DF5"/>
    <w:rsid w:val="001F7DFC"/>
    <w:rsid w:val="00200A7A"/>
    <w:rsid w:val="00200BC8"/>
    <w:rsid w:val="00200EED"/>
    <w:rsid w:val="00200F86"/>
    <w:rsid w:val="00200FE6"/>
    <w:rsid w:val="00201066"/>
    <w:rsid w:val="002015A7"/>
    <w:rsid w:val="00201AD9"/>
    <w:rsid w:val="00202110"/>
    <w:rsid w:val="0020276D"/>
    <w:rsid w:val="00202EB3"/>
    <w:rsid w:val="0020457D"/>
    <w:rsid w:val="002049DB"/>
    <w:rsid w:val="00204B7E"/>
    <w:rsid w:val="00204DD8"/>
    <w:rsid w:val="002051B0"/>
    <w:rsid w:val="00205592"/>
    <w:rsid w:val="00205CB5"/>
    <w:rsid w:val="002065E4"/>
    <w:rsid w:val="00207127"/>
    <w:rsid w:val="0020742A"/>
    <w:rsid w:val="00207746"/>
    <w:rsid w:val="00207B34"/>
    <w:rsid w:val="00210038"/>
    <w:rsid w:val="002111A4"/>
    <w:rsid w:val="00211258"/>
    <w:rsid w:val="0021158E"/>
    <w:rsid w:val="00211A83"/>
    <w:rsid w:val="0021245D"/>
    <w:rsid w:val="0021279B"/>
    <w:rsid w:val="00212CB7"/>
    <w:rsid w:val="00212CE3"/>
    <w:rsid w:val="00212E95"/>
    <w:rsid w:val="002139D5"/>
    <w:rsid w:val="00213F92"/>
    <w:rsid w:val="0021495A"/>
    <w:rsid w:val="00214DE6"/>
    <w:rsid w:val="00215716"/>
    <w:rsid w:val="002158F2"/>
    <w:rsid w:val="00215F61"/>
    <w:rsid w:val="00216360"/>
    <w:rsid w:val="00217576"/>
    <w:rsid w:val="002175F7"/>
    <w:rsid w:val="00217CAD"/>
    <w:rsid w:val="002203B0"/>
    <w:rsid w:val="002203D4"/>
    <w:rsid w:val="00220740"/>
    <w:rsid w:val="002207E2"/>
    <w:rsid w:val="00220C7C"/>
    <w:rsid w:val="00221030"/>
    <w:rsid w:val="0022138D"/>
    <w:rsid w:val="002213AD"/>
    <w:rsid w:val="002216E0"/>
    <w:rsid w:val="00221992"/>
    <w:rsid w:val="002223BE"/>
    <w:rsid w:val="0022266B"/>
    <w:rsid w:val="00222760"/>
    <w:rsid w:val="00222A0B"/>
    <w:rsid w:val="00222D8B"/>
    <w:rsid w:val="00222F9D"/>
    <w:rsid w:val="002232C9"/>
    <w:rsid w:val="00223606"/>
    <w:rsid w:val="00223A44"/>
    <w:rsid w:val="002248E6"/>
    <w:rsid w:val="002249CC"/>
    <w:rsid w:val="0022532B"/>
    <w:rsid w:val="002260E6"/>
    <w:rsid w:val="00226217"/>
    <w:rsid w:val="00226722"/>
    <w:rsid w:val="00226C44"/>
    <w:rsid w:val="00226D91"/>
    <w:rsid w:val="00226F81"/>
    <w:rsid w:val="00227140"/>
    <w:rsid w:val="002277EF"/>
    <w:rsid w:val="00227B59"/>
    <w:rsid w:val="00227C35"/>
    <w:rsid w:val="00227CB1"/>
    <w:rsid w:val="002307B0"/>
    <w:rsid w:val="00230983"/>
    <w:rsid w:val="00230C23"/>
    <w:rsid w:val="00230E42"/>
    <w:rsid w:val="00231256"/>
    <w:rsid w:val="002324F8"/>
    <w:rsid w:val="00232928"/>
    <w:rsid w:val="002329B3"/>
    <w:rsid w:val="00232C7D"/>
    <w:rsid w:val="002332EB"/>
    <w:rsid w:val="00233A03"/>
    <w:rsid w:val="00233D54"/>
    <w:rsid w:val="002340C8"/>
    <w:rsid w:val="00234F3F"/>
    <w:rsid w:val="00235A27"/>
    <w:rsid w:val="00235A7D"/>
    <w:rsid w:val="0023607D"/>
    <w:rsid w:val="00236575"/>
    <w:rsid w:val="00236D8B"/>
    <w:rsid w:val="00237541"/>
    <w:rsid w:val="0023777F"/>
    <w:rsid w:val="00237D2C"/>
    <w:rsid w:val="00240B0B"/>
    <w:rsid w:val="00240FEE"/>
    <w:rsid w:val="00241850"/>
    <w:rsid w:val="002418EC"/>
    <w:rsid w:val="00241DF4"/>
    <w:rsid w:val="002426BA"/>
    <w:rsid w:val="00242DC9"/>
    <w:rsid w:val="002432F2"/>
    <w:rsid w:val="00243664"/>
    <w:rsid w:val="0024381C"/>
    <w:rsid w:val="0024458A"/>
    <w:rsid w:val="002445DB"/>
    <w:rsid w:val="002449A2"/>
    <w:rsid w:val="00244B53"/>
    <w:rsid w:val="00244F91"/>
    <w:rsid w:val="00244FD6"/>
    <w:rsid w:val="002456D2"/>
    <w:rsid w:val="002459A4"/>
    <w:rsid w:val="00245D31"/>
    <w:rsid w:val="00246616"/>
    <w:rsid w:val="00246619"/>
    <w:rsid w:val="0024690F"/>
    <w:rsid w:val="00246B3C"/>
    <w:rsid w:val="0024707D"/>
    <w:rsid w:val="0024721B"/>
    <w:rsid w:val="00247579"/>
    <w:rsid w:val="00247589"/>
    <w:rsid w:val="002479E5"/>
    <w:rsid w:val="00247CD0"/>
    <w:rsid w:val="0025047C"/>
    <w:rsid w:val="0025089A"/>
    <w:rsid w:val="00250AA1"/>
    <w:rsid w:val="00251BF3"/>
    <w:rsid w:val="00251F46"/>
    <w:rsid w:val="00252170"/>
    <w:rsid w:val="00252D10"/>
    <w:rsid w:val="00253841"/>
    <w:rsid w:val="00254145"/>
    <w:rsid w:val="0025462B"/>
    <w:rsid w:val="00254C1D"/>
    <w:rsid w:val="00254D43"/>
    <w:rsid w:val="00254E72"/>
    <w:rsid w:val="00255214"/>
    <w:rsid w:val="00255E43"/>
    <w:rsid w:val="0025656B"/>
    <w:rsid w:val="00256864"/>
    <w:rsid w:val="002573AA"/>
    <w:rsid w:val="002576F9"/>
    <w:rsid w:val="00257FAF"/>
    <w:rsid w:val="002606C7"/>
    <w:rsid w:val="00260A81"/>
    <w:rsid w:val="0026126C"/>
    <w:rsid w:val="002615E6"/>
    <w:rsid w:val="002623C3"/>
    <w:rsid w:val="002624A6"/>
    <w:rsid w:val="002628A7"/>
    <w:rsid w:val="002634A5"/>
    <w:rsid w:val="00263513"/>
    <w:rsid w:val="00263643"/>
    <w:rsid w:val="00264087"/>
    <w:rsid w:val="00264474"/>
    <w:rsid w:val="002644A2"/>
    <w:rsid w:val="0026472A"/>
    <w:rsid w:val="00264AB8"/>
    <w:rsid w:val="00264CF4"/>
    <w:rsid w:val="00265A65"/>
    <w:rsid w:val="00265FA8"/>
    <w:rsid w:val="00266529"/>
    <w:rsid w:val="002667F9"/>
    <w:rsid w:val="00266817"/>
    <w:rsid w:val="00266BF7"/>
    <w:rsid w:val="0026710A"/>
    <w:rsid w:val="0026743E"/>
    <w:rsid w:val="00267B05"/>
    <w:rsid w:val="00267D77"/>
    <w:rsid w:val="00267EB1"/>
    <w:rsid w:val="002700F1"/>
    <w:rsid w:val="002701BF"/>
    <w:rsid w:val="002705D4"/>
    <w:rsid w:val="0027065C"/>
    <w:rsid w:val="002706AF"/>
    <w:rsid w:val="0027091B"/>
    <w:rsid w:val="00270B80"/>
    <w:rsid w:val="00270CCC"/>
    <w:rsid w:val="00271955"/>
    <w:rsid w:val="00271C8A"/>
    <w:rsid w:val="002721F4"/>
    <w:rsid w:val="002723B2"/>
    <w:rsid w:val="00272E60"/>
    <w:rsid w:val="00272E7E"/>
    <w:rsid w:val="00273179"/>
    <w:rsid w:val="00273267"/>
    <w:rsid w:val="002736C2"/>
    <w:rsid w:val="0027394F"/>
    <w:rsid w:val="00273DD7"/>
    <w:rsid w:val="002746C4"/>
    <w:rsid w:val="0027515B"/>
    <w:rsid w:val="00276020"/>
    <w:rsid w:val="0027672E"/>
    <w:rsid w:val="00276887"/>
    <w:rsid w:val="00276A36"/>
    <w:rsid w:val="00276FD4"/>
    <w:rsid w:val="00280F51"/>
    <w:rsid w:val="00280FAC"/>
    <w:rsid w:val="002814BD"/>
    <w:rsid w:val="00281A0B"/>
    <w:rsid w:val="00281A3D"/>
    <w:rsid w:val="0028418A"/>
    <w:rsid w:val="00284463"/>
    <w:rsid w:val="00284503"/>
    <w:rsid w:val="002848A4"/>
    <w:rsid w:val="00284AFC"/>
    <w:rsid w:val="00284BFA"/>
    <w:rsid w:val="002854DB"/>
    <w:rsid w:val="00286539"/>
    <w:rsid w:val="00286CC2"/>
    <w:rsid w:val="00287249"/>
    <w:rsid w:val="00287A8F"/>
    <w:rsid w:val="00287E25"/>
    <w:rsid w:val="0029067F"/>
    <w:rsid w:val="00290958"/>
    <w:rsid w:val="00290BFC"/>
    <w:rsid w:val="00290F06"/>
    <w:rsid w:val="00291248"/>
    <w:rsid w:val="00291443"/>
    <w:rsid w:val="002920D7"/>
    <w:rsid w:val="0029219B"/>
    <w:rsid w:val="00292472"/>
    <w:rsid w:val="00292AC0"/>
    <w:rsid w:val="002933D3"/>
    <w:rsid w:val="002936CE"/>
    <w:rsid w:val="0029372C"/>
    <w:rsid w:val="00294415"/>
    <w:rsid w:val="0029492B"/>
    <w:rsid w:val="00295490"/>
    <w:rsid w:val="002956C0"/>
    <w:rsid w:val="002959DA"/>
    <w:rsid w:val="00295A84"/>
    <w:rsid w:val="00295E59"/>
    <w:rsid w:val="00296372"/>
    <w:rsid w:val="0029642B"/>
    <w:rsid w:val="00296999"/>
    <w:rsid w:val="0029733C"/>
    <w:rsid w:val="00297BEF"/>
    <w:rsid w:val="00297FA2"/>
    <w:rsid w:val="002A07F7"/>
    <w:rsid w:val="002A0A62"/>
    <w:rsid w:val="002A0A7B"/>
    <w:rsid w:val="002A0CD6"/>
    <w:rsid w:val="002A1309"/>
    <w:rsid w:val="002A13DD"/>
    <w:rsid w:val="002A188B"/>
    <w:rsid w:val="002A2297"/>
    <w:rsid w:val="002A2542"/>
    <w:rsid w:val="002A2D06"/>
    <w:rsid w:val="002A34FA"/>
    <w:rsid w:val="002A37AB"/>
    <w:rsid w:val="002A3953"/>
    <w:rsid w:val="002A3BB2"/>
    <w:rsid w:val="002A4336"/>
    <w:rsid w:val="002A475E"/>
    <w:rsid w:val="002A4BAF"/>
    <w:rsid w:val="002A4DD6"/>
    <w:rsid w:val="002A4FF1"/>
    <w:rsid w:val="002A4FFA"/>
    <w:rsid w:val="002A530C"/>
    <w:rsid w:val="002A566B"/>
    <w:rsid w:val="002A5B21"/>
    <w:rsid w:val="002A77D3"/>
    <w:rsid w:val="002A796B"/>
    <w:rsid w:val="002B054C"/>
    <w:rsid w:val="002B09EB"/>
    <w:rsid w:val="002B0B85"/>
    <w:rsid w:val="002B0D71"/>
    <w:rsid w:val="002B1042"/>
    <w:rsid w:val="002B12CE"/>
    <w:rsid w:val="002B1A95"/>
    <w:rsid w:val="002B1CB7"/>
    <w:rsid w:val="002B2144"/>
    <w:rsid w:val="002B23C5"/>
    <w:rsid w:val="002B2DEB"/>
    <w:rsid w:val="002B2F51"/>
    <w:rsid w:val="002B3360"/>
    <w:rsid w:val="002B370D"/>
    <w:rsid w:val="002B3D64"/>
    <w:rsid w:val="002B3E43"/>
    <w:rsid w:val="002B498A"/>
    <w:rsid w:val="002B5976"/>
    <w:rsid w:val="002B5A24"/>
    <w:rsid w:val="002B5AC1"/>
    <w:rsid w:val="002B5F9C"/>
    <w:rsid w:val="002B6167"/>
    <w:rsid w:val="002B6574"/>
    <w:rsid w:val="002B6D22"/>
    <w:rsid w:val="002B7154"/>
    <w:rsid w:val="002B7286"/>
    <w:rsid w:val="002B7C8D"/>
    <w:rsid w:val="002C0305"/>
    <w:rsid w:val="002C09CB"/>
    <w:rsid w:val="002C0D0A"/>
    <w:rsid w:val="002C15AF"/>
    <w:rsid w:val="002C1AED"/>
    <w:rsid w:val="002C1D57"/>
    <w:rsid w:val="002C1D8D"/>
    <w:rsid w:val="002C1E0D"/>
    <w:rsid w:val="002C1F25"/>
    <w:rsid w:val="002C2D8A"/>
    <w:rsid w:val="002C347E"/>
    <w:rsid w:val="002C35BC"/>
    <w:rsid w:val="002C35BF"/>
    <w:rsid w:val="002C36CC"/>
    <w:rsid w:val="002C36CD"/>
    <w:rsid w:val="002C376A"/>
    <w:rsid w:val="002C3A7D"/>
    <w:rsid w:val="002C4041"/>
    <w:rsid w:val="002C480D"/>
    <w:rsid w:val="002C4C2C"/>
    <w:rsid w:val="002C4F63"/>
    <w:rsid w:val="002C604A"/>
    <w:rsid w:val="002C6247"/>
    <w:rsid w:val="002C652E"/>
    <w:rsid w:val="002C6530"/>
    <w:rsid w:val="002C6741"/>
    <w:rsid w:val="002C69AC"/>
    <w:rsid w:val="002C72F9"/>
    <w:rsid w:val="002C7330"/>
    <w:rsid w:val="002C7482"/>
    <w:rsid w:val="002C7626"/>
    <w:rsid w:val="002C78A1"/>
    <w:rsid w:val="002C78F4"/>
    <w:rsid w:val="002D0154"/>
    <w:rsid w:val="002D0731"/>
    <w:rsid w:val="002D0DCA"/>
    <w:rsid w:val="002D0FAF"/>
    <w:rsid w:val="002D120B"/>
    <w:rsid w:val="002D1989"/>
    <w:rsid w:val="002D2386"/>
    <w:rsid w:val="002D26E1"/>
    <w:rsid w:val="002D2837"/>
    <w:rsid w:val="002D28A6"/>
    <w:rsid w:val="002D28DB"/>
    <w:rsid w:val="002D290A"/>
    <w:rsid w:val="002D2EAB"/>
    <w:rsid w:val="002D389A"/>
    <w:rsid w:val="002D43CB"/>
    <w:rsid w:val="002D46A7"/>
    <w:rsid w:val="002D484A"/>
    <w:rsid w:val="002D4BE0"/>
    <w:rsid w:val="002D4DE5"/>
    <w:rsid w:val="002D553C"/>
    <w:rsid w:val="002D5BDC"/>
    <w:rsid w:val="002D62DD"/>
    <w:rsid w:val="002D647A"/>
    <w:rsid w:val="002D6CE9"/>
    <w:rsid w:val="002D6DDA"/>
    <w:rsid w:val="002D6FC8"/>
    <w:rsid w:val="002D72A3"/>
    <w:rsid w:val="002D7667"/>
    <w:rsid w:val="002D770E"/>
    <w:rsid w:val="002E0238"/>
    <w:rsid w:val="002E0476"/>
    <w:rsid w:val="002E0CB1"/>
    <w:rsid w:val="002E0E05"/>
    <w:rsid w:val="002E18A0"/>
    <w:rsid w:val="002E1F9E"/>
    <w:rsid w:val="002E283F"/>
    <w:rsid w:val="002E2A8B"/>
    <w:rsid w:val="002E2EE9"/>
    <w:rsid w:val="002E395C"/>
    <w:rsid w:val="002E3C0C"/>
    <w:rsid w:val="002E3DAE"/>
    <w:rsid w:val="002E4122"/>
    <w:rsid w:val="002E43BB"/>
    <w:rsid w:val="002E51C8"/>
    <w:rsid w:val="002E53FF"/>
    <w:rsid w:val="002E564B"/>
    <w:rsid w:val="002E61F0"/>
    <w:rsid w:val="002E689E"/>
    <w:rsid w:val="002E71E7"/>
    <w:rsid w:val="002E722F"/>
    <w:rsid w:val="002E7674"/>
    <w:rsid w:val="002E77FD"/>
    <w:rsid w:val="002E7C9B"/>
    <w:rsid w:val="002E7D0D"/>
    <w:rsid w:val="002F01D2"/>
    <w:rsid w:val="002F0728"/>
    <w:rsid w:val="002F0CFD"/>
    <w:rsid w:val="002F0CFE"/>
    <w:rsid w:val="002F19A3"/>
    <w:rsid w:val="002F1FBE"/>
    <w:rsid w:val="002F2064"/>
    <w:rsid w:val="002F2820"/>
    <w:rsid w:val="002F2F77"/>
    <w:rsid w:val="002F3995"/>
    <w:rsid w:val="002F438E"/>
    <w:rsid w:val="002F4DFA"/>
    <w:rsid w:val="002F51FA"/>
    <w:rsid w:val="002F535C"/>
    <w:rsid w:val="002F5B4C"/>
    <w:rsid w:val="002F633C"/>
    <w:rsid w:val="002F637B"/>
    <w:rsid w:val="002F715E"/>
    <w:rsid w:val="002F716B"/>
    <w:rsid w:val="002F7413"/>
    <w:rsid w:val="002F76BB"/>
    <w:rsid w:val="002F7EDB"/>
    <w:rsid w:val="002F7F9D"/>
    <w:rsid w:val="00300479"/>
    <w:rsid w:val="00300CBA"/>
    <w:rsid w:val="00301910"/>
    <w:rsid w:val="00301ECB"/>
    <w:rsid w:val="00301F58"/>
    <w:rsid w:val="003026FC"/>
    <w:rsid w:val="0030301F"/>
    <w:rsid w:val="0030341A"/>
    <w:rsid w:val="00303771"/>
    <w:rsid w:val="00303CB8"/>
    <w:rsid w:val="00303D2D"/>
    <w:rsid w:val="00303E6E"/>
    <w:rsid w:val="00304215"/>
    <w:rsid w:val="003042ED"/>
    <w:rsid w:val="00304802"/>
    <w:rsid w:val="00305112"/>
    <w:rsid w:val="00305200"/>
    <w:rsid w:val="0030557C"/>
    <w:rsid w:val="00306A7C"/>
    <w:rsid w:val="0030703B"/>
    <w:rsid w:val="00307066"/>
    <w:rsid w:val="00307537"/>
    <w:rsid w:val="00307FBB"/>
    <w:rsid w:val="003102DA"/>
    <w:rsid w:val="00310AA2"/>
    <w:rsid w:val="00310DCD"/>
    <w:rsid w:val="00310E4B"/>
    <w:rsid w:val="003110DA"/>
    <w:rsid w:val="00311420"/>
    <w:rsid w:val="00311A42"/>
    <w:rsid w:val="003120C2"/>
    <w:rsid w:val="0031238D"/>
    <w:rsid w:val="003130B8"/>
    <w:rsid w:val="003138D8"/>
    <w:rsid w:val="00313A31"/>
    <w:rsid w:val="00313CCE"/>
    <w:rsid w:val="00313EE4"/>
    <w:rsid w:val="00314026"/>
    <w:rsid w:val="00314115"/>
    <w:rsid w:val="00314173"/>
    <w:rsid w:val="00314687"/>
    <w:rsid w:val="00314CBA"/>
    <w:rsid w:val="00314CEE"/>
    <w:rsid w:val="0031524B"/>
    <w:rsid w:val="0031552C"/>
    <w:rsid w:val="00315C7F"/>
    <w:rsid w:val="00316B3F"/>
    <w:rsid w:val="00316C41"/>
    <w:rsid w:val="00316C7D"/>
    <w:rsid w:val="00316E8C"/>
    <w:rsid w:val="00317207"/>
    <w:rsid w:val="003174B8"/>
    <w:rsid w:val="0031750F"/>
    <w:rsid w:val="0031761A"/>
    <w:rsid w:val="003176F9"/>
    <w:rsid w:val="00317D9A"/>
    <w:rsid w:val="0032093C"/>
    <w:rsid w:val="0032094E"/>
    <w:rsid w:val="00320C34"/>
    <w:rsid w:val="003210F4"/>
    <w:rsid w:val="00321419"/>
    <w:rsid w:val="003220AD"/>
    <w:rsid w:val="0032260A"/>
    <w:rsid w:val="00322709"/>
    <w:rsid w:val="003229BC"/>
    <w:rsid w:val="00322A16"/>
    <w:rsid w:val="00322EF5"/>
    <w:rsid w:val="0032300A"/>
    <w:rsid w:val="0032327E"/>
    <w:rsid w:val="003243C0"/>
    <w:rsid w:val="003249D2"/>
    <w:rsid w:val="003249E7"/>
    <w:rsid w:val="00324E20"/>
    <w:rsid w:val="00324E6E"/>
    <w:rsid w:val="00325542"/>
    <w:rsid w:val="00325871"/>
    <w:rsid w:val="0032590E"/>
    <w:rsid w:val="00325DE4"/>
    <w:rsid w:val="00325FAC"/>
    <w:rsid w:val="0032646F"/>
    <w:rsid w:val="00326746"/>
    <w:rsid w:val="00326F45"/>
    <w:rsid w:val="0032748F"/>
    <w:rsid w:val="00327CE5"/>
    <w:rsid w:val="003303D3"/>
    <w:rsid w:val="00331D44"/>
    <w:rsid w:val="00332020"/>
    <w:rsid w:val="00333A3E"/>
    <w:rsid w:val="00334292"/>
    <w:rsid w:val="00334B95"/>
    <w:rsid w:val="00335138"/>
    <w:rsid w:val="003357A5"/>
    <w:rsid w:val="00335C1E"/>
    <w:rsid w:val="0033679C"/>
    <w:rsid w:val="00336AA2"/>
    <w:rsid w:val="00337E41"/>
    <w:rsid w:val="0034000B"/>
    <w:rsid w:val="00340280"/>
    <w:rsid w:val="003405EB"/>
    <w:rsid w:val="00340B9A"/>
    <w:rsid w:val="00341541"/>
    <w:rsid w:val="003416CF"/>
    <w:rsid w:val="00341922"/>
    <w:rsid w:val="003423B5"/>
    <w:rsid w:val="00342A33"/>
    <w:rsid w:val="00342B31"/>
    <w:rsid w:val="00342C12"/>
    <w:rsid w:val="00343447"/>
    <w:rsid w:val="0034359D"/>
    <w:rsid w:val="0034373C"/>
    <w:rsid w:val="00343B44"/>
    <w:rsid w:val="00344532"/>
    <w:rsid w:val="00344850"/>
    <w:rsid w:val="003457EB"/>
    <w:rsid w:val="0034635C"/>
    <w:rsid w:val="00346724"/>
    <w:rsid w:val="0034677C"/>
    <w:rsid w:val="00346BBB"/>
    <w:rsid w:val="00346C0B"/>
    <w:rsid w:val="00346DEB"/>
    <w:rsid w:val="00346EF0"/>
    <w:rsid w:val="00347EB2"/>
    <w:rsid w:val="003502ED"/>
    <w:rsid w:val="00350FA9"/>
    <w:rsid w:val="00351410"/>
    <w:rsid w:val="003514F9"/>
    <w:rsid w:val="00351C5B"/>
    <w:rsid w:val="0035248E"/>
    <w:rsid w:val="0035257D"/>
    <w:rsid w:val="003526E0"/>
    <w:rsid w:val="00352B69"/>
    <w:rsid w:val="00352D72"/>
    <w:rsid w:val="00352FCD"/>
    <w:rsid w:val="0035445F"/>
    <w:rsid w:val="003549B2"/>
    <w:rsid w:val="00354E25"/>
    <w:rsid w:val="00354FED"/>
    <w:rsid w:val="003554D9"/>
    <w:rsid w:val="003561D1"/>
    <w:rsid w:val="00356FF4"/>
    <w:rsid w:val="00357468"/>
    <w:rsid w:val="003578BF"/>
    <w:rsid w:val="0035790E"/>
    <w:rsid w:val="00357F85"/>
    <w:rsid w:val="0036046E"/>
    <w:rsid w:val="00360C6E"/>
    <w:rsid w:val="0036101E"/>
    <w:rsid w:val="003615D7"/>
    <w:rsid w:val="00361CDA"/>
    <w:rsid w:val="00361EDE"/>
    <w:rsid w:val="00362C71"/>
    <w:rsid w:val="00363807"/>
    <w:rsid w:val="00363FB4"/>
    <w:rsid w:val="00363FDE"/>
    <w:rsid w:val="003643DA"/>
    <w:rsid w:val="0036446E"/>
    <w:rsid w:val="00364C28"/>
    <w:rsid w:val="00364CAD"/>
    <w:rsid w:val="00364D6D"/>
    <w:rsid w:val="003654DF"/>
    <w:rsid w:val="003657C1"/>
    <w:rsid w:val="00365EA6"/>
    <w:rsid w:val="0036647B"/>
    <w:rsid w:val="00366725"/>
    <w:rsid w:val="00366AA7"/>
    <w:rsid w:val="00366DB9"/>
    <w:rsid w:val="0036732C"/>
    <w:rsid w:val="0036734D"/>
    <w:rsid w:val="00367774"/>
    <w:rsid w:val="00367CA6"/>
    <w:rsid w:val="0037013A"/>
    <w:rsid w:val="00370669"/>
    <w:rsid w:val="003709DB"/>
    <w:rsid w:val="003717A0"/>
    <w:rsid w:val="00371B58"/>
    <w:rsid w:val="00371BC5"/>
    <w:rsid w:val="0037200F"/>
    <w:rsid w:val="00372030"/>
    <w:rsid w:val="003722BC"/>
    <w:rsid w:val="003722C5"/>
    <w:rsid w:val="0037231F"/>
    <w:rsid w:val="00372384"/>
    <w:rsid w:val="003725C4"/>
    <w:rsid w:val="00372CEB"/>
    <w:rsid w:val="00373000"/>
    <w:rsid w:val="00373268"/>
    <w:rsid w:val="003737C9"/>
    <w:rsid w:val="00373883"/>
    <w:rsid w:val="00373CF3"/>
    <w:rsid w:val="00374132"/>
    <w:rsid w:val="00374AB9"/>
    <w:rsid w:val="00374ADF"/>
    <w:rsid w:val="00374B5C"/>
    <w:rsid w:val="0037504F"/>
    <w:rsid w:val="00375111"/>
    <w:rsid w:val="0037520F"/>
    <w:rsid w:val="00376B85"/>
    <w:rsid w:val="00377614"/>
    <w:rsid w:val="0037761C"/>
    <w:rsid w:val="0037798D"/>
    <w:rsid w:val="003779E9"/>
    <w:rsid w:val="00377EB0"/>
    <w:rsid w:val="0038034A"/>
    <w:rsid w:val="00380583"/>
    <w:rsid w:val="003808CA"/>
    <w:rsid w:val="00380E1F"/>
    <w:rsid w:val="00380E20"/>
    <w:rsid w:val="00381004"/>
    <w:rsid w:val="0038169C"/>
    <w:rsid w:val="003817A0"/>
    <w:rsid w:val="00381E8F"/>
    <w:rsid w:val="003820DD"/>
    <w:rsid w:val="00382C63"/>
    <w:rsid w:val="00383D96"/>
    <w:rsid w:val="00383DD4"/>
    <w:rsid w:val="0038400A"/>
    <w:rsid w:val="003840AD"/>
    <w:rsid w:val="0038427D"/>
    <w:rsid w:val="003849DF"/>
    <w:rsid w:val="00384A6C"/>
    <w:rsid w:val="00384AAC"/>
    <w:rsid w:val="00384DD6"/>
    <w:rsid w:val="003854E3"/>
    <w:rsid w:val="00385E6C"/>
    <w:rsid w:val="003860C1"/>
    <w:rsid w:val="003862B7"/>
    <w:rsid w:val="0038676E"/>
    <w:rsid w:val="003870B6"/>
    <w:rsid w:val="003872CB"/>
    <w:rsid w:val="00387684"/>
    <w:rsid w:val="003878A5"/>
    <w:rsid w:val="00390BB5"/>
    <w:rsid w:val="00390D1C"/>
    <w:rsid w:val="00390FF1"/>
    <w:rsid w:val="00391ADB"/>
    <w:rsid w:val="003920C0"/>
    <w:rsid w:val="00392239"/>
    <w:rsid w:val="00392EF4"/>
    <w:rsid w:val="00393688"/>
    <w:rsid w:val="003948C5"/>
    <w:rsid w:val="00394B2F"/>
    <w:rsid w:val="00394D8F"/>
    <w:rsid w:val="00394F96"/>
    <w:rsid w:val="003955D4"/>
    <w:rsid w:val="00395CB6"/>
    <w:rsid w:val="0039668C"/>
    <w:rsid w:val="003A0BDB"/>
    <w:rsid w:val="003A0FA7"/>
    <w:rsid w:val="003A15E8"/>
    <w:rsid w:val="003A1C93"/>
    <w:rsid w:val="003A1F11"/>
    <w:rsid w:val="003A324E"/>
    <w:rsid w:val="003A4230"/>
    <w:rsid w:val="003A4966"/>
    <w:rsid w:val="003A4A46"/>
    <w:rsid w:val="003A55BF"/>
    <w:rsid w:val="003A585A"/>
    <w:rsid w:val="003A756E"/>
    <w:rsid w:val="003A79C7"/>
    <w:rsid w:val="003A7EC8"/>
    <w:rsid w:val="003B0007"/>
    <w:rsid w:val="003B02F4"/>
    <w:rsid w:val="003B07FF"/>
    <w:rsid w:val="003B0C09"/>
    <w:rsid w:val="003B13F1"/>
    <w:rsid w:val="003B1C90"/>
    <w:rsid w:val="003B2162"/>
    <w:rsid w:val="003B290A"/>
    <w:rsid w:val="003B33C0"/>
    <w:rsid w:val="003B367A"/>
    <w:rsid w:val="003B36A1"/>
    <w:rsid w:val="003B3797"/>
    <w:rsid w:val="003B4323"/>
    <w:rsid w:val="003B4A26"/>
    <w:rsid w:val="003B56F6"/>
    <w:rsid w:val="003B684E"/>
    <w:rsid w:val="003B7392"/>
    <w:rsid w:val="003B745C"/>
    <w:rsid w:val="003B78D1"/>
    <w:rsid w:val="003B7C9B"/>
    <w:rsid w:val="003B7F96"/>
    <w:rsid w:val="003C001C"/>
    <w:rsid w:val="003C02C9"/>
    <w:rsid w:val="003C1135"/>
    <w:rsid w:val="003C1194"/>
    <w:rsid w:val="003C133E"/>
    <w:rsid w:val="003C1D72"/>
    <w:rsid w:val="003C2777"/>
    <w:rsid w:val="003C29B6"/>
    <w:rsid w:val="003C2AAE"/>
    <w:rsid w:val="003C2E11"/>
    <w:rsid w:val="003C2F8D"/>
    <w:rsid w:val="003C3027"/>
    <w:rsid w:val="003C313B"/>
    <w:rsid w:val="003C335D"/>
    <w:rsid w:val="003C34D5"/>
    <w:rsid w:val="003C374C"/>
    <w:rsid w:val="003C37A2"/>
    <w:rsid w:val="003C3871"/>
    <w:rsid w:val="003C3AA6"/>
    <w:rsid w:val="003C3ACD"/>
    <w:rsid w:val="003C41AF"/>
    <w:rsid w:val="003C485A"/>
    <w:rsid w:val="003C48D4"/>
    <w:rsid w:val="003C48DB"/>
    <w:rsid w:val="003C5869"/>
    <w:rsid w:val="003C5D95"/>
    <w:rsid w:val="003C5D97"/>
    <w:rsid w:val="003C60C8"/>
    <w:rsid w:val="003C67F2"/>
    <w:rsid w:val="003C69E1"/>
    <w:rsid w:val="003C6D10"/>
    <w:rsid w:val="003C6D3D"/>
    <w:rsid w:val="003C7021"/>
    <w:rsid w:val="003C718C"/>
    <w:rsid w:val="003C727E"/>
    <w:rsid w:val="003C79DD"/>
    <w:rsid w:val="003C7CC9"/>
    <w:rsid w:val="003D0248"/>
    <w:rsid w:val="003D0750"/>
    <w:rsid w:val="003D085F"/>
    <w:rsid w:val="003D087E"/>
    <w:rsid w:val="003D1661"/>
    <w:rsid w:val="003D1EDD"/>
    <w:rsid w:val="003D206E"/>
    <w:rsid w:val="003D30C5"/>
    <w:rsid w:val="003D32EF"/>
    <w:rsid w:val="003D3304"/>
    <w:rsid w:val="003D3F05"/>
    <w:rsid w:val="003D4736"/>
    <w:rsid w:val="003D48C6"/>
    <w:rsid w:val="003D4CA4"/>
    <w:rsid w:val="003D5E3A"/>
    <w:rsid w:val="003D6307"/>
    <w:rsid w:val="003D64EB"/>
    <w:rsid w:val="003D69F4"/>
    <w:rsid w:val="003D6F23"/>
    <w:rsid w:val="003D7119"/>
    <w:rsid w:val="003D752D"/>
    <w:rsid w:val="003D7CF5"/>
    <w:rsid w:val="003E034A"/>
    <w:rsid w:val="003E0E7E"/>
    <w:rsid w:val="003E1475"/>
    <w:rsid w:val="003E280C"/>
    <w:rsid w:val="003E293A"/>
    <w:rsid w:val="003E3B22"/>
    <w:rsid w:val="003E493E"/>
    <w:rsid w:val="003E4D5B"/>
    <w:rsid w:val="003E518F"/>
    <w:rsid w:val="003E5E9F"/>
    <w:rsid w:val="003E5F66"/>
    <w:rsid w:val="003E666B"/>
    <w:rsid w:val="003E6E59"/>
    <w:rsid w:val="003E719D"/>
    <w:rsid w:val="003E736D"/>
    <w:rsid w:val="003E7555"/>
    <w:rsid w:val="003E7A43"/>
    <w:rsid w:val="003E7AB8"/>
    <w:rsid w:val="003E7CA2"/>
    <w:rsid w:val="003E7CF3"/>
    <w:rsid w:val="003F025D"/>
    <w:rsid w:val="003F02A9"/>
    <w:rsid w:val="003F02E9"/>
    <w:rsid w:val="003F0428"/>
    <w:rsid w:val="003F04C3"/>
    <w:rsid w:val="003F090F"/>
    <w:rsid w:val="003F0B0E"/>
    <w:rsid w:val="003F0B39"/>
    <w:rsid w:val="003F0D56"/>
    <w:rsid w:val="003F1698"/>
    <w:rsid w:val="003F1B6E"/>
    <w:rsid w:val="003F231C"/>
    <w:rsid w:val="003F26BC"/>
    <w:rsid w:val="003F29DF"/>
    <w:rsid w:val="003F2B0B"/>
    <w:rsid w:val="003F2BB0"/>
    <w:rsid w:val="003F2DF9"/>
    <w:rsid w:val="003F2FAA"/>
    <w:rsid w:val="003F322E"/>
    <w:rsid w:val="003F33B0"/>
    <w:rsid w:val="003F3461"/>
    <w:rsid w:val="003F357D"/>
    <w:rsid w:val="003F3649"/>
    <w:rsid w:val="003F376D"/>
    <w:rsid w:val="003F38A3"/>
    <w:rsid w:val="003F3A09"/>
    <w:rsid w:val="003F460E"/>
    <w:rsid w:val="003F47B1"/>
    <w:rsid w:val="003F5E5B"/>
    <w:rsid w:val="003F6921"/>
    <w:rsid w:val="003F6C96"/>
    <w:rsid w:val="003F7875"/>
    <w:rsid w:val="004004D0"/>
    <w:rsid w:val="004005D8"/>
    <w:rsid w:val="00400668"/>
    <w:rsid w:val="00400F28"/>
    <w:rsid w:val="0040159C"/>
    <w:rsid w:val="00401C4D"/>
    <w:rsid w:val="004029CE"/>
    <w:rsid w:val="00402C02"/>
    <w:rsid w:val="004034C7"/>
    <w:rsid w:val="00403B74"/>
    <w:rsid w:val="00403FA0"/>
    <w:rsid w:val="00403FE9"/>
    <w:rsid w:val="004043DC"/>
    <w:rsid w:val="0040472A"/>
    <w:rsid w:val="004047A9"/>
    <w:rsid w:val="00404A51"/>
    <w:rsid w:val="00404CB2"/>
    <w:rsid w:val="00404F14"/>
    <w:rsid w:val="00404F59"/>
    <w:rsid w:val="0040500F"/>
    <w:rsid w:val="00406013"/>
    <w:rsid w:val="004063CA"/>
    <w:rsid w:val="00406785"/>
    <w:rsid w:val="00406E9B"/>
    <w:rsid w:val="0040711F"/>
    <w:rsid w:val="004075F6"/>
    <w:rsid w:val="00407A41"/>
    <w:rsid w:val="00410C17"/>
    <w:rsid w:val="00412367"/>
    <w:rsid w:val="0041285C"/>
    <w:rsid w:val="00413001"/>
    <w:rsid w:val="004131AF"/>
    <w:rsid w:val="004133C4"/>
    <w:rsid w:val="0041357D"/>
    <w:rsid w:val="00414470"/>
    <w:rsid w:val="00414970"/>
    <w:rsid w:val="00414A97"/>
    <w:rsid w:val="00414AFA"/>
    <w:rsid w:val="00414DE9"/>
    <w:rsid w:val="004151E5"/>
    <w:rsid w:val="004159F1"/>
    <w:rsid w:val="00415ECC"/>
    <w:rsid w:val="00416354"/>
    <w:rsid w:val="00416C9A"/>
    <w:rsid w:val="00417D4C"/>
    <w:rsid w:val="00417E6E"/>
    <w:rsid w:val="00417E9C"/>
    <w:rsid w:val="00417FE8"/>
    <w:rsid w:val="004200A6"/>
    <w:rsid w:val="004204FA"/>
    <w:rsid w:val="00421C3E"/>
    <w:rsid w:val="00421C60"/>
    <w:rsid w:val="00421FCE"/>
    <w:rsid w:val="004221D2"/>
    <w:rsid w:val="004225F1"/>
    <w:rsid w:val="0042281F"/>
    <w:rsid w:val="00423415"/>
    <w:rsid w:val="004236C2"/>
    <w:rsid w:val="00423D65"/>
    <w:rsid w:val="0042437F"/>
    <w:rsid w:val="00424801"/>
    <w:rsid w:val="004256FB"/>
    <w:rsid w:val="00426D02"/>
    <w:rsid w:val="00426DB5"/>
    <w:rsid w:val="00426EB8"/>
    <w:rsid w:val="00427812"/>
    <w:rsid w:val="00430192"/>
    <w:rsid w:val="0043037B"/>
    <w:rsid w:val="0043039D"/>
    <w:rsid w:val="00430C9B"/>
    <w:rsid w:val="00430FAF"/>
    <w:rsid w:val="004311A4"/>
    <w:rsid w:val="0043131D"/>
    <w:rsid w:val="004316A4"/>
    <w:rsid w:val="00431DF2"/>
    <w:rsid w:val="004323CC"/>
    <w:rsid w:val="004323ED"/>
    <w:rsid w:val="00432425"/>
    <w:rsid w:val="00432501"/>
    <w:rsid w:val="0043308E"/>
    <w:rsid w:val="00433318"/>
    <w:rsid w:val="00433C14"/>
    <w:rsid w:val="00433F13"/>
    <w:rsid w:val="00434266"/>
    <w:rsid w:val="00434C42"/>
    <w:rsid w:val="00434DD7"/>
    <w:rsid w:val="004356B0"/>
    <w:rsid w:val="00436B89"/>
    <w:rsid w:val="00436D52"/>
    <w:rsid w:val="0043714E"/>
    <w:rsid w:val="00437670"/>
    <w:rsid w:val="00440047"/>
    <w:rsid w:val="00440CD0"/>
    <w:rsid w:val="004412CD"/>
    <w:rsid w:val="00441B49"/>
    <w:rsid w:val="00441CFF"/>
    <w:rsid w:val="00441D76"/>
    <w:rsid w:val="00441D81"/>
    <w:rsid w:val="00442B92"/>
    <w:rsid w:val="00442BE0"/>
    <w:rsid w:val="00442D32"/>
    <w:rsid w:val="00442E66"/>
    <w:rsid w:val="004448F5"/>
    <w:rsid w:val="00444AF4"/>
    <w:rsid w:val="004453B6"/>
    <w:rsid w:val="004457F0"/>
    <w:rsid w:val="00445B53"/>
    <w:rsid w:val="00445D4C"/>
    <w:rsid w:val="004460D4"/>
    <w:rsid w:val="004465E5"/>
    <w:rsid w:val="004468F2"/>
    <w:rsid w:val="00446AD3"/>
    <w:rsid w:val="004503B9"/>
    <w:rsid w:val="004511E2"/>
    <w:rsid w:val="00451530"/>
    <w:rsid w:val="00451F19"/>
    <w:rsid w:val="004520BE"/>
    <w:rsid w:val="0045230D"/>
    <w:rsid w:val="00453425"/>
    <w:rsid w:val="004536DF"/>
    <w:rsid w:val="0045397F"/>
    <w:rsid w:val="00453F3C"/>
    <w:rsid w:val="004548EC"/>
    <w:rsid w:val="00454B40"/>
    <w:rsid w:val="00454C74"/>
    <w:rsid w:val="00454D9B"/>
    <w:rsid w:val="00455E24"/>
    <w:rsid w:val="00455E4E"/>
    <w:rsid w:val="00456D43"/>
    <w:rsid w:val="00456DC1"/>
    <w:rsid w:val="004570F8"/>
    <w:rsid w:val="00457592"/>
    <w:rsid w:val="0045776F"/>
    <w:rsid w:val="00457793"/>
    <w:rsid w:val="00460410"/>
    <w:rsid w:val="004606D1"/>
    <w:rsid w:val="004607E9"/>
    <w:rsid w:val="004616BC"/>
    <w:rsid w:val="00461784"/>
    <w:rsid w:val="0046185E"/>
    <w:rsid w:val="0046192A"/>
    <w:rsid w:val="00461D37"/>
    <w:rsid w:val="00462588"/>
    <w:rsid w:val="00462B8E"/>
    <w:rsid w:val="00462F1E"/>
    <w:rsid w:val="00462F3E"/>
    <w:rsid w:val="004630CE"/>
    <w:rsid w:val="00463175"/>
    <w:rsid w:val="00463B0E"/>
    <w:rsid w:val="00464ECE"/>
    <w:rsid w:val="004651EF"/>
    <w:rsid w:val="0046584C"/>
    <w:rsid w:val="00465902"/>
    <w:rsid w:val="00465A32"/>
    <w:rsid w:val="00466238"/>
    <w:rsid w:val="00467CDC"/>
    <w:rsid w:val="00467D5B"/>
    <w:rsid w:val="00467E08"/>
    <w:rsid w:val="004702C3"/>
    <w:rsid w:val="0047039A"/>
    <w:rsid w:val="004707C9"/>
    <w:rsid w:val="004714DA"/>
    <w:rsid w:val="004715BA"/>
    <w:rsid w:val="00471B57"/>
    <w:rsid w:val="00471D4C"/>
    <w:rsid w:val="00472421"/>
    <w:rsid w:val="00472A32"/>
    <w:rsid w:val="004731BD"/>
    <w:rsid w:val="004733FD"/>
    <w:rsid w:val="00473682"/>
    <w:rsid w:val="00473801"/>
    <w:rsid w:val="00473B8D"/>
    <w:rsid w:val="00473D17"/>
    <w:rsid w:val="00474A47"/>
    <w:rsid w:val="004751C9"/>
    <w:rsid w:val="00475C7C"/>
    <w:rsid w:val="00475C97"/>
    <w:rsid w:val="0047627A"/>
    <w:rsid w:val="00476E7B"/>
    <w:rsid w:val="00476FFA"/>
    <w:rsid w:val="00477DF0"/>
    <w:rsid w:val="00477F50"/>
    <w:rsid w:val="00480342"/>
    <w:rsid w:val="0048064A"/>
    <w:rsid w:val="004806DB"/>
    <w:rsid w:val="0048117D"/>
    <w:rsid w:val="00481CE2"/>
    <w:rsid w:val="0048206D"/>
    <w:rsid w:val="00482146"/>
    <w:rsid w:val="004822F4"/>
    <w:rsid w:val="004824DB"/>
    <w:rsid w:val="004828CF"/>
    <w:rsid w:val="00482955"/>
    <w:rsid w:val="00482B05"/>
    <w:rsid w:val="00483587"/>
    <w:rsid w:val="00483B41"/>
    <w:rsid w:val="00483D0B"/>
    <w:rsid w:val="00483D20"/>
    <w:rsid w:val="00483FC4"/>
    <w:rsid w:val="00484A5B"/>
    <w:rsid w:val="00484A99"/>
    <w:rsid w:val="00484B6C"/>
    <w:rsid w:val="00484CE8"/>
    <w:rsid w:val="00485437"/>
    <w:rsid w:val="00485B6B"/>
    <w:rsid w:val="00486011"/>
    <w:rsid w:val="004862E6"/>
    <w:rsid w:val="004866B5"/>
    <w:rsid w:val="00486ADB"/>
    <w:rsid w:val="00486AF4"/>
    <w:rsid w:val="00486CB1"/>
    <w:rsid w:val="00486F48"/>
    <w:rsid w:val="00487170"/>
    <w:rsid w:val="00487AA0"/>
    <w:rsid w:val="00487D76"/>
    <w:rsid w:val="00491190"/>
    <w:rsid w:val="004912FE"/>
    <w:rsid w:val="004913DD"/>
    <w:rsid w:val="004920B3"/>
    <w:rsid w:val="00492142"/>
    <w:rsid w:val="00492175"/>
    <w:rsid w:val="004927EC"/>
    <w:rsid w:val="00492D75"/>
    <w:rsid w:val="00492E4B"/>
    <w:rsid w:val="0049323A"/>
    <w:rsid w:val="00493485"/>
    <w:rsid w:val="00493C23"/>
    <w:rsid w:val="00493EC4"/>
    <w:rsid w:val="0049416A"/>
    <w:rsid w:val="00494D52"/>
    <w:rsid w:val="00494F22"/>
    <w:rsid w:val="00495099"/>
    <w:rsid w:val="00495659"/>
    <w:rsid w:val="00495696"/>
    <w:rsid w:val="00495C16"/>
    <w:rsid w:val="0049666F"/>
    <w:rsid w:val="00496F43"/>
    <w:rsid w:val="00497325"/>
    <w:rsid w:val="00497EEB"/>
    <w:rsid w:val="004A012A"/>
    <w:rsid w:val="004A05CC"/>
    <w:rsid w:val="004A0747"/>
    <w:rsid w:val="004A08AA"/>
    <w:rsid w:val="004A08C6"/>
    <w:rsid w:val="004A0CD4"/>
    <w:rsid w:val="004A0F97"/>
    <w:rsid w:val="004A1067"/>
    <w:rsid w:val="004A114C"/>
    <w:rsid w:val="004A16D9"/>
    <w:rsid w:val="004A1B72"/>
    <w:rsid w:val="004A1D43"/>
    <w:rsid w:val="004A220A"/>
    <w:rsid w:val="004A23D8"/>
    <w:rsid w:val="004A261A"/>
    <w:rsid w:val="004A2F87"/>
    <w:rsid w:val="004A3100"/>
    <w:rsid w:val="004A32DF"/>
    <w:rsid w:val="004A3C8E"/>
    <w:rsid w:val="004A3E9A"/>
    <w:rsid w:val="004A3EF9"/>
    <w:rsid w:val="004A4CCB"/>
    <w:rsid w:val="004A4FA0"/>
    <w:rsid w:val="004A5AFA"/>
    <w:rsid w:val="004A5C12"/>
    <w:rsid w:val="004A62F4"/>
    <w:rsid w:val="004A685C"/>
    <w:rsid w:val="004A69C3"/>
    <w:rsid w:val="004A6E91"/>
    <w:rsid w:val="004A76DD"/>
    <w:rsid w:val="004A7B87"/>
    <w:rsid w:val="004B0FCF"/>
    <w:rsid w:val="004B122B"/>
    <w:rsid w:val="004B12F6"/>
    <w:rsid w:val="004B13D1"/>
    <w:rsid w:val="004B1893"/>
    <w:rsid w:val="004B1F2F"/>
    <w:rsid w:val="004B26B2"/>
    <w:rsid w:val="004B2934"/>
    <w:rsid w:val="004B2F63"/>
    <w:rsid w:val="004B3554"/>
    <w:rsid w:val="004B3690"/>
    <w:rsid w:val="004B3FBE"/>
    <w:rsid w:val="004B4241"/>
    <w:rsid w:val="004B43AC"/>
    <w:rsid w:val="004B458D"/>
    <w:rsid w:val="004B4616"/>
    <w:rsid w:val="004B493B"/>
    <w:rsid w:val="004B4C74"/>
    <w:rsid w:val="004B51B0"/>
    <w:rsid w:val="004B5E5C"/>
    <w:rsid w:val="004B5E82"/>
    <w:rsid w:val="004B5F7A"/>
    <w:rsid w:val="004B6826"/>
    <w:rsid w:val="004B6F29"/>
    <w:rsid w:val="004C0526"/>
    <w:rsid w:val="004C06E5"/>
    <w:rsid w:val="004C080D"/>
    <w:rsid w:val="004C0E62"/>
    <w:rsid w:val="004C1084"/>
    <w:rsid w:val="004C2800"/>
    <w:rsid w:val="004C2EC6"/>
    <w:rsid w:val="004C31AB"/>
    <w:rsid w:val="004C3395"/>
    <w:rsid w:val="004C3CBE"/>
    <w:rsid w:val="004C41F1"/>
    <w:rsid w:val="004C46C0"/>
    <w:rsid w:val="004C471B"/>
    <w:rsid w:val="004C4D20"/>
    <w:rsid w:val="004C547B"/>
    <w:rsid w:val="004C57D0"/>
    <w:rsid w:val="004C68D6"/>
    <w:rsid w:val="004C6A79"/>
    <w:rsid w:val="004C6DD7"/>
    <w:rsid w:val="004C70A1"/>
    <w:rsid w:val="004C772C"/>
    <w:rsid w:val="004C7CD9"/>
    <w:rsid w:val="004C7FBB"/>
    <w:rsid w:val="004D0179"/>
    <w:rsid w:val="004D027E"/>
    <w:rsid w:val="004D08D9"/>
    <w:rsid w:val="004D0E0E"/>
    <w:rsid w:val="004D14A6"/>
    <w:rsid w:val="004D1AF6"/>
    <w:rsid w:val="004D256B"/>
    <w:rsid w:val="004D2C74"/>
    <w:rsid w:val="004D4356"/>
    <w:rsid w:val="004D4BE1"/>
    <w:rsid w:val="004D4D28"/>
    <w:rsid w:val="004D602A"/>
    <w:rsid w:val="004D64E1"/>
    <w:rsid w:val="004D66A9"/>
    <w:rsid w:val="004D716A"/>
    <w:rsid w:val="004D7D89"/>
    <w:rsid w:val="004E008C"/>
    <w:rsid w:val="004E11BF"/>
    <w:rsid w:val="004E18A0"/>
    <w:rsid w:val="004E1DF4"/>
    <w:rsid w:val="004E27BE"/>
    <w:rsid w:val="004E2C4D"/>
    <w:rsid w:val="004E2CD7"/>
    <w:rsid w:val="004E30A7"/>
    <w:rsid w:val="004E33AE"/>
    <w:rsid w:val="004E3DC7"/>
    <w:rsid w:val="004E4118"/>
    <w:rsid w:val="004E418C"/>
    <w:rsid w:val="004E4859"/>
    <w:rsid w:val="004E4DB4"/>
    <w:rsid w:val="004E4FD6"/>
    <w:rsid w:val="004E5324"/>
    <w:rsid w:val="004E5606"/>
    <w:rsid w:val="004E6703"/>
    <w:rsid w:val="004E673C"/>
    <w:rsid w:val="004E679D"/>
    <w:rsid w:val="004E722A"/>
    <w:rsid w:val="004E73B5"/>
    <w:rsid w:val="004F0047"/>
    <w:rsid w:val="004F0E7E"/>
    <w:rsid w:val="004F0FEC"/>
    <w:rsid w:val="004F13E3"/>
    <w:rsid w:val="004F1898"/>
    <w:rsid w:val="004F27FD"/>
    <w:rsid w:val="004F3035"/>
    <w:rsid w:val="004F3231"/>
    <w:rsid w:val="004F3329"/>
    <w:rsid w:val="004F341D"/>
    <w:rsid w:val="004F352A"/>
    <w:rsid w:val="004F3577"/>
    <w:rsid w:val="004F3B21"/>
    <w:rsid w:val="004F43D5"/>
    <w:rsid w:val="004F442A"/>
    <w:rsid w:val="004F4698"/>
    <w:rsid w:val="004F58F7"/>
    <w:rsid w:val="004F636F"/>
    <w:rsid w:val="004F6787"/>
    <w:rsid w:val="004F6E3B"/>
    <w:rsid w:val="004F7197"/>
    <w:rsid w:val="004F7744"/>
    <w:rsid w:val="004F776C"/>
    <w:rsid w:val="004F7B8A"/>
    <w:rsid w:val="004F7C34"/>
    <w:rsid w:val="004F7EAA"/>
    <w:rsid w:val="004F7F07"/>
    <w:rsid w:val="005002F5"/>
    <w:rsid w:val="0050039F"/>
    <w:rsid w:val="005009BC"/>
    <w:rsid w:val="00501288"/>
    <w:rsid w:val="00501833"/>
    <w:rsid w:val="005026CB"/>
    <w:rsid w:val="0050349F"/>
    <w:rsid w:val="005037A1"/>
    <w:rsid w:val="00503984"/>
    <w:rsid w:val="00503BB2"/>
    <w:rsid w:val="00505062"/>
    <w:rsid w:val="00505454"/>
    <w:rsid w:val="00505491"/>
    <w:rsid w:val="00505914"/>
    <w:rsid w:val="005059AA"/>
    <w:rsid w:val="00505CEE"/>
    <w:rsid w:val="00506023"/>
    <w:rsid w:val="005063C7"/>
    <w:rsid w:val="00506EA8"/>
    <w:rsid w:val="00507086"/>
    <w:rsid w:val="005073DE"/>
    <w:rsid w:val="00507CCC"/>
    <w:rsid w:val="00510BE2"/>
    <w:rsid w:val="0051153D"/>
    <w:rsid w:val="0051170B"/>
    <w:rsid w:val="005117BC"/>
    <w:rsid w:val="00511C50"/>
    <w:rsid w:val="005125F2"/>
    <w:rsid w:val="00512A15"/>
    <w:rsid w:val="00512A5A"/>
    <w:rsid w:val="00513136"/>
    <w:rsid w:val="005136C7"/>
    <w:rsid w:val="00513C95"/>
    <w:rsid w:val="00513CBF"/>
    <w:rsid w:val="00514323"/>
    <w:rsid w:val="00514B3B"/>
    <w:rsid w:val="00515B9E"/>
    <w:rsid w:val="00515F74"/>
    <w:rsid w:val="00516C89"/>
    <w:rsid w:val="00517230"/>
    <w:rsid w:val="0051748A"/>
    <w:rsid w:val="005178B1"/>
    <w:rsid w:val="005200C5"/>
    <w:rsid w:val="0052072C"/>
    <w:rsid w:val="00520ABC"/>
    <w:rsid w:val="00520BEE"/>
    <w:rsid w:val="00521857"/>
    <w:rsid w:val="00522360"/>
    <w:rsid w:val="00522455"/>
    <w:rsid w:val="00522CF1"/>
    <w:rsid w:val="005233D2"/>
    <w:rsid w:val="00523487"/>
    <w:rsid w:val="00523B84"/>
    <w:rsid w:val="00523FC1"/>
    <w:rsid w:val="0052407A"/>
    <w:rsid w:val="00524127"/>
    <w:rsid w:val="005242BF"/>
    <w:rsid w:val="00524646"/>
    <w:rsid w:val="00524A7A"/>
    <w:rsid w:val="0052550A"/>
    <w:rsid w:val="00526B12"/>
    <w:rsid w:val="00526B69"/>
    <w:rsid w:val="0052705A"/>
    <w:rsid w:val="00527194"/>
    <w:rsid w:val="00527667"/>
    <w:rsid w:val="00527B8D"/>
    <w:rsid w:val="00530161"/>
    <w:rsid w:val="00530B57"/>
    <w:rsid w:val="00531435"/>
    <w:rsid w:val="005315ED"/>
    <w:rsid w:val="00531B6A"/>
    <w:rsid w:val="00531CA2"/>
    <w:rsid w:val="00531E7A"/>
    <w:rsid w:val="00532142"/>
    <w:rsid w:val="00532268"/>
    <w:rsid w:val="005327B2"/>
    <w:rsid w:val="00532BC4"/>
    <w:rsid w:val="00532DAE"/>
    <w:rsid w:val="00532E17"/>
    <w:rsid w:val="00533CB0"/>
    <w:rsid w:val="00534212"/>
    <w:rsid w:val="00534D30"/>
    <w:rsid w:val="005352BB"/>
    <w:rsid w:val="0053551F"/>
    <w:rsid w:val="005362C2"/>
    <w:rsid w:val="00536348"/>
    <w:rsid w:val="005363CC"/>
    <w:rsid w:val="00536AAE"/>
    <w:rsid w:val="00536B4C"/>
    <w:rsid w:val="00536C1A"/>
    <w:rsid w:val="005374AE"/>
    <w:rsid w:val="00537CA4"/>
    <w:rsid w:val="00537EE7"/>
    <w:rsid w:val="00537F41"/>
    <w:rsid w:val="0054013F"/>
    <w:rsid w:val="00540162"/>
    <w:rsid w:val="00540823"/>
    <w:rsid w:val="005413CA"/>
    <w:rsid w:val="0054176D"/>
    <w:rsid w:val="005417C1"/>
    <w:rsid w:val="0054185B"/>
    <w:rsid w:val="00541A94"/>
    <w:rsid w:val="00541C0F"/>
    <w:rsid w:val="00541CCD"/>
    <w:rsid w:val="00541F5C"/>
    <w:rsid w:val="00542411"/>
    <w:rsid w:val="00542480"/>
    <w:rsid w:val="00542C53"/>
    <w:rsid w:val="0054320B"/>
    <w:rsid w:val="005443D4"/>
    <w:rsid w:val="00544439"/>
    <w:rsid w:val="0054447F"/>
    <w:rsid w:val="0054457F"/>
    <w:rsid w:val="0054463F"/>
    <w:rsid w:val="005447E9"/>
    <w:rsid w:val="00544AF3"/>
    <w:rsid w:val="00544DF4"/>
    <w:rsid w:val="00545016"/>
    <w:rsid w:val="00545046"/>
    <w:rsid w:val="0054505C"/>
    <w:rsid w:val="0054606D"/>
    <w:rsid w:val="00546548"/>
    <w:rsid w:val="00546DDD"/>
    <w:rsid w:val="00546DFE"/>
    <w:rsid w:val="00547299"/>
    <w:rsid w:val="005479C0"/>
    <w:rsid w:val="00547CB4"/>
    <w:rsid w:val="00547DEB"/>
    <w:rsid w:val="00550063"/>
    <w:rsid w:val="005500B6"/>
    <w:rsid w:val="005500C2"/>
    <w:rsid w:val="00550260"/>
    <w:rsid w:val="0055043C"/>
    <w:rsid w:val="00551019"/>
    <w:rsid w:val="00551237"/>
    <w:rsid w:val="00552A55"/>
    <w:rsid w:val="005538A5"/>
    <w:rsid w:val="00554486"/>
    <w:rsid w:val="00554D7F"/>
    <w:rsid w:val="0055508B"/>
    <w:rsid w:val="0055553D"/>
    <w:rsid w:val="00556718"/>
    <w:rsid w:val="00557539"/>
    <w:rsid w:val="0055772D"/>
    <w:rsid w:val="00557842"/>
    <w:rsid w:val="00557BB7"/>
    <w:rsid w:val="00557C0C"/>
    <w:rsid w:val="00557DA5"/>
    <w:rsid w:val="005602C9"/>
    <w:rsid w:val="00560605"/>
    <w:rsid w:val="005612C9"/>
    <w:rsid w:val="005619D8"/>
    <w:rsid w:val="00561CF8"/>
    <w:rsid w:val="00561DE9"/>
    <w:rsid w:val="00561FA8"/>
    <w:rsid w:val="005621A2"/>
    <w:rsid w:val="0056279A"/>
    <w:rsid w:val="0056282B"/>
    <w:rsid w:val="005629E1"/>
    <w:rsid w:val="005634E4"/>
    <w:rsid w:val="00563A7C"/>
    <w:rsid w:val="00563B71"/>
    <w:rsid w:val="00563EFD"/>
    <w:rsid w:val="00564122"/>
    <w:rsid w:val="005650A3"/>
    <w:rsid w:val="00565430"/>
    <w:rsid w:val="00565883"/>
    <w:rsid w:val="005664C1"/>
    <w:rsid w:val="00567093"/>
    <w:rsid w:val="00567271"/>
    <w:rsid w:val="0056727A"/>
    <w:rsid w:val="005673ED"/>
    <w:rsid w:val="00567766"/>
    <w:rsid w:val="00567A5E"/>
    <w:rsid w:val="00567F2A"/>
    <w:rsid w:val="005703FD"/>
    <w:rsid w:val="00570454"/>
    <w:rsid w:val="005706DA"/>
    <w:rsid w:val="0057082D"/>
    <w:rsid w:val="00570913"/>
    <w:rsid w:val="00570E5C"/>
    <w:rsid w:val="00570E77"/>
    <w:rsid w:val="00571292"/>
    <w:rsid w:val="00571456"/>
    <w:rsid w:val="00571614"/>
    <w:rsid w:val="00571BCB"/>
    <w:rsid w:val="005729AE"/>
    <w:rsid w:val="005730AE"/>
    <w:rsid w:val="005732A2"/>
    <w:rsid w:val="00573AFD"/>
    <w:rsid w:val="00573F7A"/>
    <w:rsid w:val="00574752"/>
    <w:rsid w:val="00574D70"/>
    <w:rsid w:val="00574E4C"/>
    <w:rsid w:val="0057557D"/>
    <w:rsid w:val="005761DF"/>
    <w:rsid w:val="00576CAD"/>
    <w:rsid w:val="00576E23"/>
    <w:rsid w:val="005770A4"/>
    <w:rsid w:val="00577946"/>
    <w:rsid w:val="00577E02"/>
    <w:rsid w:val="00577E6C"/>
    <w:rsid w:val="00577E78"/>
    <w:rsid w:val="005801FA"/>
    <w:rsid w:val="00580994"/>
    <w:rsid w:val="00580CF5"/>
    <w:rsid w:val="00581089"/>
    <w:rsid w:val="005818E0"/>
    <w:rsid w:val="0058213C"/>
    <w:rsid w:val="005822FB"/>
    <w:rsid w:val="005824C0"/>
    <w:rsid w:val="00582923"/>
    <w:rsid w:val="00582FB7"/>
    <w:rsid w:val="00583306"/>
    <w:rsid w:val="005834FD"/>
    <w:rsid w:val="00583E49"/>
    <w:rsid w:val="005842DB"/>
    <w:rsid w:val="00584D80"/>
    <w:rsid w:val="00584F07"/>
    <w:rsid w:val="00585778"/>
    <w:rsid w:val="00585B16"/>
    <w:rsid w:val="00585CBD"/>
    <w:rsid w:val="00585E52"/>
    <w:rsid w:val="00586783"/>
    <w:rsid w:val="00586C51"/>
    <w:rsid w:val="00587771"/>
    <w:rsid w:val="00587E61"/>
    <w:rsid w:val="005906FF"/>
    <w:rsid w:val="00590BA2"/>
    <w:rsid w:val="00590D76"/>
    <w:rsid w:val="00591417"/>
    <w:rsid w:val="00591726"/>
    <w:rsid w:val="00591B9D"/>
    <w:rsid w:val="0059345C"/>
    <w:rsid w:val="0059388B"/>
    <w:rsid w:val="00593FE5"/>
    <w:rsid w:val="005943EE"/>
    <w:rsid w:val="00594FFE"/>
    <w:rsid w:val="00595325"/>
    <w:rsid w:val="00595F21"/>
    <w:rsid w:val="0059614E"/>
    <w:rsid w:val="00596BAC"/>
    <w:rsid w:val="00597480"/>
    <w:rsid w:val="00597842"/>
    <w:rsid w:val="00597905"/>
    <w:rsid w:val="005979F6"/>
    <w:rsid w:val="005A01AF"/>
    <w:rsid w:val="005A0287"/>
    <w:rsid w:val="005A082D"/>
    <w:rsid w:val="005A0A3D"/>
    <w:rsid w:val="005A10BA"/>
    <w:rsid w:val="005A1133"/>
    <w:rsid w:val="005A1BAA"/>
    <w:rsid w:val="005A263D"/>
    <w:rsid w:val="005A2851"/>
    <w:rsid w:val="005A2CE4"/>
    <w:rsid w:val="005A2F49"/>
    <w:rsid w:val="005A349C"/>
    <w:rsid w:val="005A3817"/>
    <w:rsid w:val="005A3B3B"/>
    <w:rsid w:val="005A3B4E"/>
    <w:rsid w:val="005A3F17"/>
    <w:rsid w:val="005A5297"/>
    <w:rsid w:val="005A535B"/>
    <w:rsid w:val="005A5A4C"/>
    <w:rsid w:val="005A5AE2"/>
    <w:rsid w:val="005A5C60"/>
    <w:rsid w:val="005A7403"/>
    <w:rsid w:val="005A7E97"/>
    <w:rsid w:val="005B0008"/>
    <w:rsid w:val="005B078B"/>
    <w:rsid w:val="005B0C4D"/>
    <w:rsid w:val="005B1020"/>
    <w:rsid w:val="005B156C"/>
    <w:rsid w:val="005B1A13"/>
    <w:rsid w:val="005B1C71"/>
    <w:rsid w:val="005B1CCC"/>
    <w:rsid w:val="005B2165"/>
    <w:rsid w:val="005B2357"/>
    <w:rsid w:val="005B2412"/>
    <w:rsid w:val="005B2460"/>
    <w:rsid w:val="005B2BB1"/>
    <w:rsid w:val="005B2CD4"/>
    <w:rsid w:val="005B2E87"/>
    <w:rsid w:val="005B3571"/>
    <w:rsid w:val="005B40E2"/>
    <w:rsid w:val="005B4DAE"/>
    <w:rsid w:val="005B50FE"/>
    <w:rsid w:val="005B548E"/>
    <w:rsid w:val="005B5DA0"/>
    <w:rsid w:val="005B5EC5"/>
    <w:rsid w:val="005B6366"/>
    <w:rsid w:val="005B6368"/>
    <w:rsid w:val="005B754D"/>
    <w:rsid w:val="005B788C"/>
    <w:rsid w:val="005C0058"/>
    <w:rsid w:val="005C0FAA"/>
    <w:rsid w:val="005C10BE"/>
    <w:rsid w:val="005C1306"/>
    <w:rsid w:val="005C1348"/>
    <w:rsid w:val="005C19E3"/>
    <w:rsid w:val="005C1E3C"/>
    <w:rsid w:val="005C2730"/>
    <w:rsid w:val="005C29E4"/>
    <w:rsid w:val="005C2B1E"/>
    <w:rsid w:val="005C2D5C"/>
    <w:rsid w:val="005C321F"/>
    <w:rsid w:val="005C3444"/>
    <w:rsid w:val="005C3B24"/>
    <w:rsid w:val="005C4034"/>
    <w:rsid w:val="005C44D9"/>
    <w:rsid w:val="005C467C"/>
    <w:rsid w:val="005C4CD6"/>
    <w:rsid w:val="005C4D3F"/>
    <w:rsid w:val="005C5205"/>
    <w:rsid w:val="005C64F9"/>
    <w:rsid w:val="005C6B61"/>
    <w:rsid w:val="005C6C2C"/>
    <w:rsid w:val="005C6F01"/>
    <w:rsid w:val="005C6FFE"/>
    <w:rsid w:val="005C73DF"/>
    <w:rsid w:val="005C77E4"/>
    <w:rsid w:val="005C7B87"/>
    <w:rsid w:val="005D0132"/>
    <w:rsid w:val="005D041B"/>
    <w:rsid w:val="005D0907"/>
    <w:rsid w:val="005D13C3"/>
    <w:rsid w:val="005D18D7"/>
    <w:rsid w:val="005D1CE6"/>
    <w:rsid w:val="005D267A"/>
    <w:rsid w:val="005D2B51"/>
    <w:rsid w:val="005D2BA1"/>
    <w:rsid w:val="005D31B7"/>
    <w:rsid w:val="005D3D32"/>
    <w:rsid w:val="005D3E51"/>
    <w:rsid w:val="005D4023"/>
    <w:rsid w:val="005D47D7"/>
    <w:rsid w:val="005D4B31"/>
    <w:rsid w:val="005D4F6E"/>
    <w:rsid w:val="005D598D"/>
    <w:rsid w:val="005D6583"/>
    <w:rsid w:val="005D69A7"/>
    <w:rsid w:val="005D701A"/>
    <w:rsid w:val="005D7240"/>
    <w:rsid w:val="005D76BE"/>
    <w:rsid w:val="005D7A13"/>
    <w:rsid w:val="005D7E7B"/>
    <w:rsid w:val="005E060F"/>
    <w:rsid w:val="005E0D76"/>
    <w:rsid w:val="005E1129"/>
    <w:rsid w:val="005E1AD9"/>
    <w:rsid w:val="005E1EC5"/>
    <w:rsid w:val="005E2164"/>
    <w:rsid w:val="005E2250"/>
    <w:rsid w:val="005E2746"/>
    <w:rsid w:val="005E2990"/>
    <w:rsid w:val="005E3364"/>
    <w:rsid w:val="005E33FB"/>
    <w:rsid w:val="005E34C6"/>
    <w:rsid w:val="005E42A8"/>
    <w:rsid w:val="005E4400"/>
    <w:rsid w:val="005E4E1B"/>
    <w:rsid w:val="005E52AB"/>
    <w:rsid w:val="005E5859"/>
    <w:rsid w:val="005E5A93"/>
    <w:rsid w:val="005E5AB3"/>
    <w:rsid w:val="005E6C50"/>
    <w:rsid w:val="005E6FB6"/>
    <w:rsid w:val="005E7376"/>
    <w:rsid w:val="005E7555"/>
    <w:rsid w:val="005E7AB0"/>
    <w:rsid w:val="005F0551"/>
    <w:rsid w:val="005F08A6"/>
    <w:rsid w:val="005F0AED"/>
    <w:rsid w:val="005F0B6D"/>
    <w:rsid w:val="005F121B"/>
    <w:rsid w:val="005F1B6F"/>
    <w:rsid w:val="005F1EA9"/>
    <w:rsid w:val="005F1F55"/>
    <w:rsid w:val="005F2362"/>
    <w:rsid w:val="005F2E3A"/>
    <w:rsid w:val="005F2F37"/>
    <w:rsid w:val="005F318D"/>
    <w:rsid w:val="005F3E8B"/>
    <w:rsid w:val="005F4DF9"/>
    <w:rsid w:val="005F4EAB"/>
    <w:rsid w:val="005F53D2"/>
    <w:rsid w:val="005F5746"/>
    <w:rsid w:val="005F5DD4"/>
    <w:rsid w:val="005F5E76"/>
    <w:rsid w:val="005F6190"/>
    <w:rsid w:val="005F68F7"/>
    <w:rsid w:val="005F6942"/>
    <w:rsid w:val="005F6E55"/>
    <w:rsid w:val="005F7902"/>
    <w:rsid w:val="00600AB0"/>
    <w:rsid w:val="00600B6E"/>
    <w:rsid w:val="006014C0"/>
    <w:rsid w:val="00601841"/>
    <w:rsid w:val="006024CB"/>
    <w:rsid w:val="0060253D"/>
    <w:rsid w:val="0060376B"/>
    <w:rsid w:val="00603D6A"/>
    <w:rsid w:val="00605310"/>
    <w:rsid w:val="00605E7D"/>
    <w:rsid w:val="00606472"/>
    <w:rsid w:val="00607137"/>
    <w:rsid w:val="0060773D"/>
    <w:rsid w:val="0060796F"/>
    <w:rsid w:val="00607F5E"/>
    <w:rsid w:val="00610183"/>
    <w:rsid w:val="00610252"/>
    <w:rsid w:val="00610A6B"/>
    <w:rsid w:val="0061111F"/>
    <w:rsid w:val="00611719"/>
    <w:rsid w:val="00611986"/>
    <w:rsid w:val="00611BC0"/>
    <w:rsid w:val="00612C29"/>
    <w:rsid w:val="00612C8A"/>
    <w:rsid w:val="00612E23"/>
    <w:rsid w:val="00613336"/>
    <w:rsid w:val="0061357E"/>
    <w:rsid w:val="00613A61"/>
    <w:rsid w:val="006141E2"/>
    <w:rsid w:val="00614423"/>
    <w:rsid w:val="00614800"/>
    <w:rsid w:val="00614AA9"/>
    <w:rsid w:val="00614DB8"/>
    <w:rsid w:val="006150DB"/>
    <w:rsid w:val="006159BC"/>
    <w:rsid w:val="006159DD"/>
    <w:rsid w:val="00615EF0"/>
    <w:rsid w:val="00616083"/>
    <w:rsid w:val="00616197"/>
    <w:rsid w:val="00616605"/>
    <w:rsid w:val="00616C63"/>
    <w:rsid w:val="00617941"/>
    <w:rsid w:val="006203C2"/>
    <w:rsid w:val="0062085D"/>
    <w:rsid w:val="00620B6A"/>
    <w:rsid w:val="00620D21"/>
    <w:rsid w:val="006214F4"/>
    <w:rsid w:val="00621CEA"/>
    <w:rsid w:val="00621FA2"/>
    <w:rsid w:val="006222D9"/>
    <w:rsid w:val="00622441"/>
    <w:rsid w:val="00622527"/>
    <w:rsid w:val="00623197"/>
    <w:rsid w:val="006237F4"/>
    <w:rsid w:val="0062413A"/>
    <w:rsid w:val="0062441A"/>
    <w:rsid w:val="0062446A"/>
    <w:rsid w:val="006246B7"/>
    <w:rsid w:val="00624916"/>
    <w:rsid w:val="00624CD5"/>
    <w:rsid w:val="006252F8"/>
    <w:rsid w:val="006253C6"/>
    <w:rsid w:val="006259AE"/>
    <w:rsid w:val="00625A95"/>
    <w:rsid w:val="00625B82"/>
    <w:rsid w:val="00625C80"/>
    <w:rsid w:val="00626129"/>
    <w:rsid w:val="00626530"/>
    <w:rsid w:val="0062664E"/>
    <w:rsid w:val="0062709F"/>
    <w:rsid w:val="00627274"/>
    <w:rsid w:val="006322E8"/>
    <w:rsid w:val="006327B5"/>
    <w:rsid w:val="00632B92"/>
    <w:rsid w:val="00632DCF"/>
    <w:rsid w:val="0063362D"/>
    <w:rsid w:val="00633638"/>
    <w:rsid w:val="00633B6D"/>
    <w:rsid w:val="006342FD"/>
    <w:rsid w:val="006350C0"/>
    <w:rsid w:val="0063594D"/>
    <w:rsid w:val="00635CDC"/>
    <w:rsid w:val="00635FD1"/>
    <w:rsid w:val="006360CE"/>
    <w:rsid w:val="006362A8"/>
    <w:rsid w:val="00636ED3"/>
    <w:rsid w:val="00637065"/>
    <w:rsid w:val="006372B3"/>
    <w:rsid w:val="00637449"/>
    <w:rsid w:val="0064116E"/>
    <w:rsid w:val="00641183"/>
    <w:rsid w:val="00641C66"/>
    <w:rsid w:val="0064230C"/>
    <w:rsid w:val="00642BAF"/>
    <w:rsid w:val="00642C77"/>
    <w:rsid w:val="00642FB8"/>
    <w:rsid w:val="00642FDB"/>
    <w:rsid w:val="00643000"/>
    <w:rsid w:val="00643362"/>
    <w:rsid w:val="006438BB"/>
    <w:rsid w:val="006443DF"/>
    <w:rsid w:val="00644913"/>
    <w:rsid w:val="00644984"/>
    <w:rsid w:val="00644C07"/>
    <w:rsid w:val="00645198"/>
    <w:rsid w:val="006456E4"/>
    <w:rsid w:val="00645A89"/>
    <w:rsid w:val="00645F70"/>
    <w:rsid w:val="00645F9C"/>
    <w:rsid w:val="00646481"/>
    <w:rsid w:val="00646C2B"/>
    <w:rsid w:val="00646F02"/>
    <w:rsid w:val="00647BBB"/>
    <w:rsid w:val="006502C6"/>
    <w:rsid w:val="00650677"/>
    <w:rsid w:val="006508FE"/>
    <w:rsid w:val="00651960"/>
    <w:rsid w:val="00652728"/>
    <w:rsid w:val="006529C6"/>
    <w:rsid w:val="006530E2"/>
    <w:rsid w:val="006535AA"/>
    <w:rsid w:val="0065374D"/>
    <w:rsid w:val="00653F0B"/>
    <w:rsid w:val="00654890"/>
    <w:rsid w:val="00654E2C"/>
    <w:rsid w:val="0065606D"/>
    <w:rsid w:val="00656844"/>
    <w:rsid w:val="00657123"/>
    <w:rsid w:val="00657507"/>
    <w:rsid w:val="0065778A"/>
    <w:rsid w:val="00657C25"/>
    <w:rsid w:val="0066005A"/>
    <w:rsid w:val="00660206"/>
    <w:rsid w:val="00660582"/>
    <w:rsid w:val="0066143B"/>
    <w:rsid w:val="00661678"/>
    <w:rsid w:val="00661BC2"/>
    <w:rsid w:val="00661EB8"/>
    <w:rsid w:val="00662A9F"/>
    <w:rsid w:val="00663185"/>
    <w:rsid w:val="00663947"/>
    <w:rsid w:val="00663BAF"/>
    <w:rsid w:val="00663E4A"/>
    <w:rsid w:val="0066417E"/>
    <w:rsid w:val="006647A3"/>
    <w:rsid w:val="0066519B"/>
    <w:rsid w:val="00667384"/>
    <w:rsid w:val="00667598"/>
    <w:rsid w:val="00667EF2"/>
    <w:rsid w:val="00670424"/>
    <w:rsid w:val="00670A73"/>
    <w:rsid w:val="00671263"/>
    <w:rsid w:val="006718B9"/>
    <w:rsid w:val="00672507"/>
    <w:rsid w:val="00672CC9"/>
    <w:rsid w:val="00672E39"/>
    <w:rsid w:val="006730F9"/>
    <w:rsid w:val="00673181"/>
    <w:rsid w:val="00673880"/>
    <w:rsid w:val="00673973"/>
    <w:rsid w:val="00673AAB"/>
    <w:rsid w:val="00673C16"/>
    <w:rsid w:val="00673C60"/>
    <w:rsid w:val="00673FC1"/>
    <w:rsid w:val="0067489E"/>
    <w:rsid w:val="00674B45"/>
    <w:rsid w:val="00675329"/>
    <w:rsid w:val="006757C4"/>
    <w:rsid w:val="00675871"/>
    <w:rsid w:val="00675A18"/>
    <w:rsid w:val="00676371"/>
    <w:rsid w:val="0067646D"/>
    <w:rsid w:val="006769EB"/>
    <w:rsid w:val="00676BAF"/>
    <w:rsid w:val="006779F9"/>
    <w:rsid w:val="00680A1E"/>
    <w:rsid w:val="00680DBA"/>
    <w:rsid w:val="00681116"/>
    <w:rsid w:val="0068124E"/>
    <w:rsid w:val="00681A8C"/>
    <w:rsid w:val="00681F13"/>
    <w:rsid w:val="00682036"/>
    <w:rsid w:val="006821ED"/>
    <w:rsid w:val="00682AE8"/>
    <w:rsid w:val="00682AF8"/>
    <w:rsid w:val="00682F8B"/>
    <w:rsid w:val="006830DD"/>
    <w:rsid w:val="00683AF7"/>
    <w:rsid w:val="00683EDD"/>
    <w:rsid w:val="0068469A"/>
    <w:rsid w:val="00684772"/>
    <w:rsid w:val="00684831"/>
    <w:rsid w:val="00684F52"/>
    <w:rsid w:val="006851D5"/>
    <w:rsid w:val="00685540"/>
    <w:rsid w:val="00686276"/>
    <w:rsid w:val="00686B29"/>
    <w:rsid w:val="00687494"/>
    <w:rsid w:val="00687A93"/>
    <w:rsid w:val="00687B25"/>
    <w:rsid w:val="00687C1F"/>
    <w:rsid w:val="00690270"/>
    <w:rsid w:val="006906E3"/>
    <w:rsid w:val="00690772"/>
    <w:rsid w:val="00690A84"/>
    <w:rsid w:val="00691347"/>
    <w:rsid w:val="00691713"/>
    <w:rsid w:val="006918D2"/>
    <w:rsid w:val="00691F8E"/>
    <w:rsid w:val="0069242A"/>
    <w:rsid w:val="006929A5"/>
    <w:rsid w:val="006932AC"/>
    <w:rsid w:val="006932B3"/>
    <w:rsid w:val="0069529C"/>
    <w:rsid w:val="00695D20"/>
    <w:rsid w:val="00695DB8"/>
    <w:rsid w:val="00696348"/>
    <w:rsid w:val="0069647F"/>
    <w:rsid w:val="0069677F"/>
    <w:rsid w:val="00696791"/>
    <w:rsid w:val="00697300"/>
    <w:rsid w:val="006974E7"/>
    <w:rsid w:val="0069777F"/>
    <w:rsid w:val="00697F75"/>
    <w:rsid w:val="006A026D"/>
    <w:rsid w:val="006A0504"/>
    <w:rsid w:val="006A0A4B"/>
    <w:rsid w:val="006A0B6F"/>
    <w:rsid w:val="006A0ECB"/>
    <w:rsid w:val="006A0F87"/>
    <w:rsid w:val="006A10C5"/>
    <w:rsid w:val="006A115E"/>
    <w:rsid w:val="006A1837"/>
    <w:rsid w:val="006A18C7"/>
    <w:rsid w:val="006A1CBF"/>
    <w:rsid w:val="006A1CEE"/>
    <w:rsid w:val="006A20E6"/>
    <w:rsid w:val="006A2779"/>
    <w:rsid w:val="006A2E42"/>
    <w:rsid w:val="006A2ED1"/>
    <w:rsid w:val="006A3322"/>
    <w:rsid w:val="006A4420"/>
    <w:rsid w:val="006A46C5"/>
    <w:rsid w:val="006A4919"/>
    <w:rsid w:val="006A49EF"/>
    <w:rsid w:val="006A4F6C"/>
    <w:rsid w:val="006A5982"/>
    <w:rsid w:val="006A59A9"/>
    <w:rsid w:val="006A5EF1"/>
    <w:rsid w:val="006A6311"/>
    <w:rsid w:val="006A65CE"/>
    <w:rsid w:val="006A6836"/>
    <w:rsid w:val="006A69AB"/>
    <w:rsid w:val="006A6F2A"/>
    <w:rsid w:val="006A6FEE"/>
    <w:rsid w:val="006A7D5D"/>
    <w:rsid w:val="006B0AEE"/>
    <w:rsid w:val="006B0C4C"/>
    <w:rsid w:val="006B0FA8"/>
    <w:rsid w:val="006B1B05"/>
    <w:rsid w:val="006B1F9C"/>
    <w:rsid w:val="006B203E"/>
    <w:rsid w:val="006B23C1"/>
    <w:rsid w:val="006B2502"/>
    <w:rsid w:val="006B28D2"/>
    <w:rsid w:val="006B2A21"/>
    <w:rsid w:val="006B2B16"/>
    <w:rsid w:val="006B2D81"/>
    <w:rsid w:val="006B2E2B"/>
    <w:rsid w:val="006B2F6A"/>
    <w:rsid w:val="006B3391"/>
    <w:rsid w:val="006B34D6"/>
    <w:rsid w:val="006B3A45"/>
    <w:rsid w:val="006B3D63"/>
    <w:rsid w:val="006B3E4C"/>
    <w:rsid w:val="006B40D5"/>
    <w:rsid w:val="006B4458"/>
    <w:rsid w:val="006B4B27"/>
    <w:rsid w:val="006B5118"/>
    <w:rsid w:val="006B51CA"/>
    <w:rsid w:val="006B5FD7"/>
    <w:rsid w:val="006B6198"/>
    <w:rsid w:val="006B665A"/>
    <w:rsid w:val="006B6731"/>
    <w:rsid w:val="006B6EF1"/>
    <w:rsid w:val="006B738D"/>
    <w:rsid w:val="006B7D68"/>
    <w:rsid w:val="006C0B21"/>
    <w:rsid w:val="006C1541"/>
    <w:rsid w:val="006C19DB"/>
    <w:rsid w:val="006C1A6A"/>
    <w:rsid w:val="006C1AB1"/>
    <w:rsid w:val="006C1EA7"/>
    <w:rsid w:val="006C27C6"/>
    <w:rsid w:val="006C2AF5"/>
    <w:rsid w:val="006C3BC1"/>
    <w:rsid w:val="006C4810"/>
    <w:rsid w:val="006C49B8"/>
    <w:rsid w:val="006C5474"/>
    <w:rsid w:val="006C5B84"/>
    <w:rsid w:val="006C5F84"/>
    <w:rsid w:val="006C5FA5"/>
    <w:rsid w:val="006C60E8"/>
    <w:rsid w:val="006C6607"/>
    <w:rsid w:val="006C6EC5"/>
    <w:rsid w:val="006C753D"/>
    <w:rsid w:val="006D0231"/>
    <w:rsid w:val="006D031D"/>
    <w:rsid w:val="006D09B7"/>
    <w:rsid w:val="006D1A2E"/>
    <w:rsid w:val="006D22D6"/>
    <w:rsid w:val="006D2463"/>
    <w:rsid w:val="006D2BC6"/>
    <w:rsid w:val="006D45F6"/>
    <w:rsid w:val="006D5323"/>
    <w:rsid w:val="006D5554"/>
    <w:rsid w:val="006D5964"/>
    <w:rsid w:val="006D5A71"/>
    <w:rsid w:val="006D5FD3"/>
    <w:rsid w:val="006D650B"/>
    <w:rsid w:val="006D70A1"/>
    <w:rsid w:val="006D716F"/>
    <w:rsid w:val="006D7AEF"/>
    <w:rsid w:val="006D7C34"/>
    <w:rsid w:val="006D7D65"/>
    <w:rsid w:val="006E00E7"/>
    <w:rsid w:val="006E0AA4"/>
    <w:rsid w:val="006E0F66"/>
    <w:rsid w:val="006E1659"/>
    <w:rsid w:val="006E16D1"/>
    <w:rsid w:val="006E1824"/>
    <w:rsid w:val="006E1CD5"/>
    <w:rsid w:val="006E1D96"/>
    <w:rsid w:val="006E1E0E"/>
    <w:rsid w:val="006E1FBF"/>
    <w:rsid w:val="006E3B93"/>
    <w:rsid w:val="006E3D4B"/>
    <w:rsid w:val="006E4068"/>
    <w:rsid w:val="006E471F"/>
    <w:rsid w:val="006E4D7B"/>
    <w:rsid w:val="006E4E32"/>
    <w:rsid w:val="006E597C"/>
    <w:rsid w:val="006E5A19"/>
    <w:rsid w:val="006E64E5"/>
    <w:rsid w:val="006E65BF"/>
    <w:rsid w:val="006E6934"/>
    <w:rsid w:val="006E6BD9"/>
    <w:rsid w:val="006E6E02"/>
    <w:rsid w:val="006E71A7"/>
    <w:rsid w:val="006E721D"/>
    <w:rsid w:val="006E7A37"/>
    <w:rsid w:val="006E7AB7"/>
    <w:rsid w:val="006F10F6"/>
    <w:rsid w:val="006F12BD"/>
    <w:rsid w:val="006F18F2"/>
    <w:rsid w:val="006F1A05"/>
    <w:rsid w:val="006F1A2E"/>
    <w:rsid w:val="006F1C2E"/>
    <w:rsid w:val="006F226C"/>
    <w:rsid w:val="006F2B08"/>
    <w:rsid w:val="006F37FC"/>
    <w:rsid w:val="006F3DFA"/>
    <w:rsid w:val="006F411C"/>
    <w:rsid w:val="006F4221"/>
    <w:rsid w:val="006F47D7"/>
    <w:rsid w:val="006F49CD"/>
    <w:rsid w:val="006F4CA3"/>
    <w:rsid w:val="006F4E2F"/>
    <w:rsid w:val="006F4E5D"/>
    <w:rsid w:val="006F62DD"/>
    <w:rsid w:val="006F65D6"/>
    <w:rsid w:val="006F66DB"/>
    <w:rsid w:val="006F69C1"/>
    <w:rsid w:val="006F73BA"/>
    <w:rsid w:val="006F75E1"/>
    <w:rsid w:val="006F7E1C"/>
    <w:rsid w:val="007000AE"/>
    <w:rsid w:val="007002A2"/>
    <w:rsid w:val="00700562"/>
    <w:rsid w:val="0070099B"/>
    <w:rsid w:val="00700CC5"/>
    <w:rsid w:val="00700D9E"/>
    <w:rsid w:val="0070109D"/>
    <w:rsid w:val="0070124A"/>
    <w:rsid w:val="00701488"/>
    <w:rsid w:val="00701528"/>
    <w:rsid w:val="007015AD"/>
    <w:rsid w:val="00701E95"/>
    <w:rsid w:val="00702357"/>
    <w:rsid w:val="00702847"/>
    <w:rsid w:val="00702ACC"/>
    <w:rsid w:val="00702EC9"/>
    <w:rsid w:val="00703208"/>
    <w:rsid w:val="00703392"/>
    <w:rsid w:val="00703483"/>
    <w:rsid w:val="00703A6C"/>
    <w:rsid w:val="00703D31"/>
    <w:rsid w:val="00704388"/>
    <w:rsid w:val="00704A15"/>
    <w:rsid w:val="00704A96"/>
    <w:rsid w:val="00704BD4"/>
    <w:rsid w:val="007054E2"/>
    <w:rsid w:val="00705C91"/>
    <w:rsid w:val="00706030"/>
    <w:rsid w:val="0070664B"/>
    <w:rsid w:val="007066B8"/>
    <w:rsid w:val="00706871"/>
    <w:rsid w:val="00706943"/>
    <w:rsid w:val="00706A23"/>
    <w:rsid w:val="00706DA6"/>
    <w:rsid w:val="007079C0"/>
    <w:rsid w:val="00707D78"/>
    <w:rsid w:val="00707F91"/>
    <w:rsid w:val="00710836"/>
    <w:rsid w:val="007109B2"/>
    <w:rsid w:val="00710C27"/>
    <w:rsid w:val="007113CA"/>
    <w:rsid w:val="00711882"/>
    <w:rsid w:val="00711962"/>
    <w:rsid w:val="00711BF7"/>
    <w:rsid w:val="0071229C"/>
    <w:rsid w:val="00713095"/>
    <w:rsid w:val="00713C16"/>
    <w:rsid w:val="007155EA"/>
    <w:rsid w:val="00715D23"/>
    <w:rsid w:val="00716344"/>
    <w:rsid w:val="007169C8"/>
    <w:rsid w:val="00716E13"/>
    <w:rsid w:val="00716F8F"/>
    <w:rsid w:val="00716FF5"/>
    <w:rsid w:val="00717892"/>
    <w:rsid w:val="00717F53"/>
    <w:rsid w:val="007201E8"/>
    <w:rsid w:val="0072021A"/>
    <w:rsid w:val="007203C3"/>
    <w:rsid w:val="007207ED"/>
    <w:rsid w:val="007207FE"/>
    <w:rsid w:val="00720A68"/>
    <w:rsid w:val="00720BF1"/>
    <w:rsid w:val="00720C47"/>
    <w:rsid w:val="00720C5F"/>
    <w:rsid w:val="0072226C"/>
    <w:rsid w:val="007222A0"/>
    <w:rsid w:val="00722850"/>
    <w:rsid w:val="00722B23"/>
    <w:rsid w:val="00722F74"/>
    <w:rsid w:val="0072325F"/>
    <w:rsid w:val="007235BA"/>
    <w:rsid w:val="00724210"/>
    <w:rsid w:val="00724CA7"/>
    <w:rsid w:val="00725085"/>
    <w:rsid w:val="00725DF8"/>
    <w:rsid w:val="00726360"/>
    <w:rsid w:val="007263D7"/>
    <w:rsid w:val="0072669D"/>
    <w:rsid w:val="0072695F"/>
    <w:rsid w:val="00726DBF"/>
    <w:rsid w:val="0072708A"/>
    <w:rsid w:val="00727349"/>
    <w:rsid w:val="00730594"/>
    <w:rsid w:val="0073078A"/>
    <w:rsid w:val="007308F6"/>
    <w:rsid w:val="0073117B"/>
    <w:rsid w:val="00731533"/>
    <w:rsid w:val="00731CCA"/>
    <w:rsid w:val="00731DA3"/>
    <w:rsid w:val="00732176"/>
    <w:rsid w:val="007323D9"/>
    <w:rsid w:val="00732BCB"/>
    <w:rsid w:val="00733875"/>
    <w:rsid w:val="0073432E"/>
    <w:rsid w:val="00734CAE"/>
    <w:rsid w:val="00734E6F"/>
    <w:rsid w:val="007354B8"/>
    <w:rsid w:val="00735692"/>
    <w:rsid w:val="0073598B"/>
    <w:rsid w:val="0073631B"/>
    <w:rsid w:val="0073699E"/>
    <w:rsid w:val="00736BEB"/>
    <w:rsid w:val="00736D9E"/>
    <w:rsid w:val="007379D2"/>
    <w:rsid w:val="007401A7"/>
    <w:rsid w:val="007403A4"/>
    <w:rsid w:val="007405E9"/>
    <w:rsid w:val="0074089C"/>
    <w:rsid w:val="00740FC2"/>
    <w:rsid w:val="007413F4"/>
    <w:rsid w:val="00741C70"/>
    <w:rsid w:val="00741DBD"/>
    <w:rsid w:val="00741EEF"/>
    <w:rsid w:val="00742449"/>
    <w:rsid w:val="0074307B"/>
    <w:rsid w:val="00743124"/>
    <w:rsid w:val="00743C07"/>
    <w:rsid w:val="00743DA3"/>
    <w:rsid w:val="00744041"/>
    <w:rsid w:val="00744401"/>
    <w:rsid w:val="007444A7"/>
    <w:rsid w:val="007445C4"/>
    <w:rsid w:val="0074488C"/>
    <w:rsid w:val="00744A4C"/>
    <w:rsid w:val="00744C0E"/>
    <w:rsid w:val="00744FF4"/>
    <w:rsid w:val="007455C2"/>
    <w:rsid w:val="00745AC2"/>
    <w:rsid w:val="00745FB5"/>
    <w:rsid w:val="0074697D"/>
    <w:rsid w:val="00746C9F"/>
    <w:rsid w:val="00747B55"/>
    <w:rsid w:val="0075023B"/>
    <w:rsid w:val="007503C2"/>
    <w:rsid w:val="007504A7"/>
    <w:rsid w:val="00750E61"/>
    <w:rsid w:val="007516A2"/>
    <w:rsid w:val="00752A3E"/>
    <w:rsid w:val="00752DEB"/>
    <w:rsid w:val="0075372F"/>
    <w:rsid w:val="00753DE0"/>
    <w:rsid w:val="007542C5"/>
    <w:rsid w:val="0075444D"/>
    <w:rsid w:val="007549B2"/>
    <w:rsid w:val="007551C1"/>
    <w:rsid w:val="007552E1"/>
    <w:rsid w:val="0075535C"/>
    <w:rsid w:val="00755CDC"/>
    <w:rsid w:val="00755E84"/>
    <w:rsid w:val="00755E96"/>
    <w:rsid w:val="00755EA7"/>
    <w:rsid w:val="00755EC4"/>
    <w:rsid w:val="00756216"/>
    <w:rsid w:val="007562AB"/>
    <w:rsid w:val="007563D0"/>
    <w:rsid w:val="00756B9F"/>
    <w:rsid w:val="00756E55"/>
    <w:rsid w:val="00757521"/>
    <w:rsid w:val="00760061"/>
    <w:rsid w:val="0076009A"/>
    <w:rsid w:val="00760799"/>
    <w:rsid w:val="00760B43"/>
    <w:rsid w:val="00760F22"/>
    <w:rsid w:val="0076108E"/>
    <w:rsid w:val="00761363"/>
    <w:rsid w:val="00761B17"/>
    <w:rsid w:val="0076211F"/>
    <w:rsid w:val="007625AC"/>
    <w:rsid w:val="007626AF"/>
    <w:rsid w:val="00762A92"/>
    <w:rsid w:val="00763364"/>
    <w:rsid w:val="00763B34"/>
    <w:rsid w:val="00763BD3"/>
    <w:rsid w:val="00764A78"/>
    <w:rsid w:val="007652EF"/>
    <w:rsid w:val="007655A6"/>
    <w:rsid w:val="007658F6"/>
    <w:rsid w:val="00765BAD"/>
    <w:rsid w:val="00765D12"/>
    <w:rsid w:val="00766DC3"/>
    <w:rsid w:val="007671B0"/>
    <w:rsid w:val="00767822"/>
    <w:rsid w:val="00767BD1"/>
    <w:rsid w:val="00770057"/>
    <w:rsid w:val="00771057"/>
    <w:rsid w:val="00771412"/>
    <w:rsid w:val="007721A5"/>
    <w:rsid w:val="00772C01"/>
    <w:rsid w:val="00772D89"/>
    <w:rsid w:val="007730F0"/>
    <w:rsid w:val="007733B1"/>
    <w:rsid w:val="00774168"/>
    <w:rsid w:val="00774831"/>
    <w:rsid w:val="0077495C"/>
    <w:rsid w:val="00774FF0"/>
    <w:rsid w:val="00775102"/>
    <w:rsid w:val="00775632"/>
    <w:rsid w:val="007757E2"/>
    <w:rsid w:val="00775E94"/>
    <w:rsid w:val="0077611D"/>
    <w:rsid w:val="007761AB"/>
    <w:rsid w:val="00776832"/>
    <w:rsid w:val="007769BA"/>
    <w:rsid w:val="007774E6"/>
    <w:rsid w:val="0077783B"/>
    <w:rsid w:val="00777CDE"/>
    <w:rsid w:val="00780C0B"/>
    <w:rsid w:val="00780C44"/>
    <w:rsid w:val="0078137F"/>
    <w:rsid w:val="0078140B"/>
    <w:rsid w:val="00781A85"/>
    <w:rsid w:val="00781D5B"/>
    <w:rsid w:val="00781EC8"/>
    <w:rsid w:val="00781F8B"/>
    <w:rsid w:val="00781FC2"/>
    <w:rsid w:val="007820EF"/>
    <w:rsid w:val="00782720"/>
    <w:rsid w:val="0078285E"/>
    <w:rsid w:val="00782FC5"/>
    <w:rsid w:val="007833C0"/>
    <w:rsid w:val="0078409A"/>
    <w:rsid w:val="007840F3"/>
    <w:rsid w:val="007842F3"/>
    <w:rsid w:val="00784591"/>
    <w:rsid w:val="00785A83"/>
    <w:rsid w:val="00785EEB"/>
    <w:rsid w:val="00786825"/>
    <w:rsid w:val="0078777D"/>
    <w:rsid w:val="00787AA7"/>
    <w:rsid w:val="0079024C"/>
    <w:rsid w:val="0079062C"/>
    <w:rsid w:val="00790E7F"/>
    <w:rsid w:val="00790F1B"/>
    <w:rsid w:val="00791367"/>
    <w:rsid w:val="0079142C"/>
    <w:rsid w:val="00791989"/>
    <w:rsid w:val="00791A28"/>
    <w:rsid w:val="00791B5E"/>
    <w:rsid w:val="00791C0B"/>
    <w:rsid w:val="007931BE"/>
    <w:rsid w:val="0079326F"/>
    <w:rsid w:val="0079479F"/>
    <w:rsid w:val="007957C2"/>
    <w:rsid w:val="00795BB2"/>
    <w:rsid w:val="00795C6A"/>
    <w:rsid w:val="00796F38"/>
    <w:rsid w:val="00797C14"/>
    <w:rsid w:val="00797F2F"/>
    <w:rsid w:val="007A0924"/>
    <w:rsid w:val="007A1AAB"/>
    <w:rsid w:val="007A1B19"/>
    <w:rsid w:val="007A1C48"/>
    <w:rsid w:val="007A1D0A"/>
    <w:rsid w:val="007A23DD"/>
    <w:rsid w:val="007A2A57"/>
    <w:rsid w:val="007A2D43"/>
    <w:rsid w:val="007A2FBD"/>
    <w:rsid w:val="007A32F1"/>
    <w:rsid w:val="007A383B"/>
    <w:rsid w:val="007A3D94"/>
    <w:rsid w:val="007A4138"/>
    <w:rsid w:val="007A4892"/>
    <w:rsid w:val="007A52D3"/>
    <w:rsid w:val="007A5C7F"/>
    <w:rsid w:val="007A5F15"/>
    <w:rsid w:val="007A62AF"/>
    <w:rsid w:val="007A63A6"/>
    <w:rsid w:val="007A64E6"/>
    <w:rsid w:val="007A659C"/>
    <w:rsid w:val="007A6773"/>
    <w:rsid w:val="007A69F6"/>
    <w:rsid w:val="007A6A58"/>
    <w:rsid w:val="007A6D1C"/>
    <w:rsid w:val="007A6D5F"/>
    <w:rsid w:val="007A727F"/>
    <w:rsid w:val="007A731D"/>
    <w:rsid w:val="007A77A8"/>
    <w:rsid w:val="007A7819"/>
    <w:rsid w:val="007A781D"/>
    <w:rsid w:val="007A787D"/>
    <w:rsid w:val="007A78C6"/>
    <w:rsid w:val="007A78FB"/>
    <w:rsid w:val="007A7DFB"/>
    <w:rsid w:val="007A7E21"/>
    <w:rsid w:val="007B02C8"/>
    <w:rsid w:val="007B12D1"/>
    <w:rsid w:val="007B2887"/>
    <w:rsid w:val="007B28EE"/>
    <w:rsid w:val="007B2DB4"/>
    <w:rsid w:val="007B3975"/>
    <w:rsid w:val="007B478C"/>
    <w:rsid w:val="007B4B2B"/>
    <w:rsid w:val="007B58EB"/>
    <w:rsid w:val="007B5CC4"/>
    <w:rsid w:val="007B60DB"/>
    <w:rsid w:val="007B612A"/>
    <w:rsid w:val="007B6795"/>
    <w:rsid w:val="007B72EE"/>
    <w:rsid w:val="007B7A3B"/>
    <w:rsid w:val="007B7FBF"/>
    <w:rsid w:val="007C010F"/>
    <w:rsid w:val="007C07B4"/>
    <w:rsid w:val="007C26B1"/>
    <w:rsid w:val="007C271B"/>
    <w:rsid w:val="007C2767"/>
    <w:rsid w:val="007C3159"/>
    <w:rsid w:val="007C3366"/>
    <w:rsid w:val="007C3856"/>
    <w:rsid w:val="007C3FBA"/>
    <w:rsid w:val="007C4036"/>
    <w:rsid w:val="007C425B"/>
    <w:rsid w:val="007C4768"/>
    <w:rsid w:val="007C4845"/>
    <w:rsid w:val="007C485A"/>
    <w:rsid w:val="007C49E3"/>
    <w:rsid w:val="007C4B3C"/>
    <w:rsid w:val="007C4DC5"/>
    <w:rsid w:val="007C5F21"/>
    <w:rsid w:val="007C62A4"/>
    <w:rsid w:val="007C6B27"/>
    <w:rsid w:val="007C71F7"/>
    <w:rsid w:val="007C739D"/>
    <w:rsid w:val="007C789B"/>
    <w:rsid w:val="007C7FB6"/>
    <w:rsid w:val="007D0DB1"/>
    <w:rsid w:val="007D1364"/>
    <w:rsid w:val="007D14EB"/>
    <w:rsid w:val="007D173C"/>
    <w:rsid w:val="007D1BB6"/>
    <w:rsid w:val="007D3BE4"/>
    <w:rsid w:val="007D3E06"/>
    <w:rsid w:val="007D489D"/>
    <w:rsid w:val="007D4C26"/>
    <w:rsid w:val="007D503F"/>
    <w:rsid w:val="007D51AC"/>
    <w:rsid w:val="007D52CC"/>
    <w:rsid w:val="007D54AF"/>
    <w:rsid w:val="007D55B4"/>
    <w:rsid w:val="007D5720"/>
    <w:rsid w:val="007D66BF"/>
    <w:rsid w:val="007D67E5"/>
    <w:rsid w:val="007D6BDF"/>
    <w:rsid w:val="007D6F7E"/>
    <w:rsid w:val="007D7190"/>
    <w:rsid w:val="007D743A"/>
    <w:rsid w:val="007D7456"/>
    <w:rsid w:val="007D76D0"/>
    <w:rsid w:val="007D7CA3"/>
    <w:rsid w:val="007E0559"/>
    <w:rsid w:val="007E0567"/>
    <w:rsid w:val="007E069C"/>
    <w:rsid w:val="007E0794"/>
    <w:rsid w:val="007E0FA0"/>
    <w:rsid w:val="007E1013"/>
    <w:rsid w:val="007E17DF"/>
    <w:rsid w:val="007E19E1"/>
    <w:rsid w:val="007E1ED3"/>
    <w:rsid w:val="007E227E"/>
    <w:rsid w:val="007E2BBB"/>
    <w:rsid w:val="007E3789"/>
    <w:rsid w:val="007E3C31"/>
    <w:rsid w:val="007E3D49"/>
    <w:rsid w:val="007E41D6"/>
    <w:rsid w:val="007E4805"/>
    <w:rsid w:val="007E4ED5"/>
    <w:rsid w:val="007E52E8"/>
    <w:rsid w:val="007E5AD6"/>
    <w:rsid w:val="007E5E3B"/>
    <w:rsid w:val="007E7219"/>
    <w:rsid w:val="007E756E"/>
    <w:rsid w:val="007E775A"/>
    <w:rsid w:val="007E79D1"/>
    <w:rsid w:val="007F020B"/>
    <w:rsid w:val="007F04B2"/>
    <w:rsid w:val="007F100E"/>
    <w:rsid w:val="007F110C"/>
    <w:rsid w:val="007F16BB"/>
    <w:rsid w:val="007F1F5B"/>
    <w:rsid w:val="007F2BE0"/>
    <w:rsid w:val="007F30BE"/>
    <w:rsid w:val="007F3124"/>
    <w:rsid w:val="007F4030"/>
    <w:rsid w:val="007F4088"/>
    <w:rsid w:val="007F49BA"/>
    <w:rsid w:val="007F4B76"/>
    <w:rsid w:val="007F4D47"/>
    <w:rsid w:val="007F51DE"/>
    <w:rsid w:val="007F5C7C"/>
    <w:rsid w:val="007F6193"/>
    <w:rsid w:val="007F62DA"/>
    <w:rsid w:val="007F6504"/>
    <w:rsid w:val="007F6715"/>
    <w:rsid w:val="007F7148"/>
    <w:rsid w:val="007F759F"/>
    <w:rsid w:val="007F7769"/>
    <w:rsid w:val="007F7D7F"/>
    <w:rsid w:val="007F7F04"/>
    <w:rsid w:val="007F7F3C"/>
    <w:rsid w:val="0080043A"/>
    <w:rsid w:val="00800D5B"/>
    <w:rsid w:val="0080133E"/>
    <w:rsid w:val="008013A0"/>
    <w:rsid w:val="00801D88"/>
    <w:rsid w:val="00802654"/>
    <w:rsid w:val="00802BE3"/>
    <w:rsid w:val="00803DCD"/>
    <w:rsid w:val="00803EE5"/>
    <w:rsid w:val="00803F12"/>
    <w:rsid w:val="008041A4"/>
    <w:rsid w:val="00804816"/>
    <w:rsid w:val="008049D2"/>
    <w:rsid w:val="00804AFF"/>
    <w:rsid w:val="00805343"/>
    <w:rsid w:val="00805BD0"/>
    <w:rsid w:val="00805D42"/>
    <w:rsid w:val="00805E1D"/>
    <w:rsid w:val="0080609B"/>
    <w:rsid w:val="0080647E"/>
    <w:rsid w:val="008064C4"/>
    <w:rsid w:val="008065CD"/>
    <w:rsid w:val="00807046"/>
    <w:rsid w:val="008075D1"/>
    <w:rsid w:val="00807B22"/>
    <w:rsid w:val="00807D61"/>
    <w:rsid w:val="00807F82"/>
    <w:rsid w:val="00810235"/>
    <w:rsid w:val="00810DFC"/>
    <w:rsid w:val="008120E4"/>
    <w:rsid w:val="00812570"/>
    <w:rsid w:val="0081271C"/>
    <w:rsid w:val="00812AEA"/>
    <w:rsid w:val="00812F43"/>
    <w:rsid w:val="00813DF6"/>
    <w:rsid w:val="008147F5"/>
    <w:rsid w:val="008147FA"/>
    <w:rsid w:val="00814CBD"/>
    <w:rsid w:val="00814D83"/>
    <w:rsid w:val="008150F1"/>
    <w:rsid w:val="00815513"/>
    <w:rsid w:val="00815945"/>
    <w:rsid w:val="00816D4B"/>
    <w:rsid w:val="0081744B"/>
    <w:rsid w:val="008175F6"/>
    <w:rsid w:val="00817650"/>
    <w:rsid w:val="0081767A"/>
    <w:rsid w:val="00817794"/>
    <w:rsid w:val="00817825"/>
    <w:rsid w:val="00817A16"/>
    <w:rsid w:val="00817F14"/>
    <w:rsid w:val="008211D3"/>
    <w:rsid w:val="008213E9"/>
    <w:rsid w:val="008219F9"/>
    <w:rsid w:val="00821A8B"/>
    <w:rsid w:val="00821CE0"/>
    <w:rsid w:val="00821F75"/>
    <w:rsid w:val="00822AE1"/>
    <w:rsid w:val="00822C9C"/>
    <w:rsid w:val="00822E38"/>
    <w:rsid w:val="00823975"/>
    <w:rsid w:val="008242FE"/>
    <w:rsid w:val="008254D1"/>
    <w:rsid w:val="008257CC"/>
    <w:rsid w:val="00825853"/>
    <w:rsid w:val="00825D3A"/>
    <w:rsid w:val="008262FB"/>
    <w:rsid w:val="00826B30"/>
    <w:rsid w:val="00826E8F"/>
    <w:rsid w:val="00827D0A"/>
    <w:rsid w:val="00827E9C"/>
    <w:rsid w:val="00827EBD"/>
    <w:rsid w:val="00827F39"/>
    <w:rsid w:val="00827F6B"/>
    <w:rsid w:val="00830134"/>
    <w:rsid w:val="008306D1"/>
    <w:rsid w:val="00830E7A"/>
    <w:rsid w:val="008312E9"/>
    <w:rsid w:val="00831BC0"/>
    <w:rsid w:val="0083228C"/>
    <w:rsid w:val="008328EF"/>
    <w:rsid w:val="00832AF6"/>
    <w:rsid w:val="0083394C"/>
    <w:rsid w:val="00833E85"/>
    <w:rsid w:val="00833F86"/>
    <w:rsid w:val="0083406B"/>
    <w:rsid w:val="008345D8"/>
    <w:rsid w:val="008351EA"/>
    <w:rsid w:val="00835FC7"/>
    <w:rsid w:val="00835FD9"/>
    <w:rsid w:val="008361BF"/>
    <w:rsid w:val="008365A1"/>
    <w:rsid w:val="008368B4"/>
    <w:rsid w:val="00836B1E"/>
    <w:rsid w:val="00836C9B"/>
    <w:rsid w:val="00837CF7"/>
    <w:rsid w:val="00837DF2"/>
    <w:rsid w:val="00837FCC"/>
    <w:rsid w:val="0084007F"/>
    <w:rsid w:val="008400B7"/>
    <w:rsid w:val="008411A7"/>
    <w:rsid w:val="00841229"/>
    <w:rsid w:val="00841305"/>
    <w:rsid w:val="00841B70"/>
    <w:rsid w:val="00841E63"/>
    <w:rsid w:val="00841F97"/>
    <w:rsid w:val="0084205A"/>
    <w:rsid w:val="00842107"/>
    <w:rsid w:val="0084227C"/>
    <w:rsid w:val="008423AC"/>
    <w:rsid w:val="008424FF"/>
    <w:rsid w:val="00842C86"/>
    <w:rsid w:val="008433ED"/>
    <w:rsid w:val="00843D3A"/>
    <w:rsid w:val="008441FD"/>
    <w:rsid w:val="00844220"/>
    <w:rsid w:val="00844D57"/>
    <w:rsid w:val="00844DC2"/>
    <w:rsid w:val="00844EFF"/>
    <w:rsid w:val="00845D68"/>
    <w:rsid w:val="008469D2"/>
    <w:rsid w:val="00846A61"/>
    <w:rsid w:val="00846BD6"/>
    <w:rsid w:val="00846C16"/>
    <w:rsid w:val="008473E8"/>
    <w:rsid w:val="0084744A"/>
    <w:rsid w:val="008476F3"/>
    <w:rsid w:val="00847B6C"/>
    <w:rsid w:val="008500A3"/>
    <w:rsid w:val="008500D5"/>
    <w:rsid w:val="00850125"/>
    <w:rsid w:val="0085071E"/>
    <w:rsid w:val="00850BB2"/>
    <w:rsid w:val="00850C17"/>
    <w:rsid w:val="00850C34"/>
    <w:rsid w:val="00850D69"/>
    <w:rsid w:val="00850E67"/>
    <w:rsid w:val="00851161"/>
    <w:rsid w:val="0085183A"/>
    <w:rsid w:val="00851CC4"/>
    <w:rsid w:val="00851FAC"/>
    <w:rsid w:val="008522AD"/>
    <w:rsid w:val="008524BE"/>
    <w:rsid w:val="008530A5"/>
    <w:rsid w:val="0085319A"/>
    <w:rsid w:val="008544B4"/>
    <w:rsid w:val="008545B7"/>
    <w:rsid w:val="00854A90"/>
    <w:rsid w:val="00854AC2"/>
    <w:rsid w:val="00854DF4"/>
    <w:rsid w:val="00854F71"/>
    <w:rsid w:val="00854FD2"/>
    <w:rsid w:val="00855580"/>
    <w:rsid w:val="008555D5"/>
    <w:rsid w:val="008557DC"/>
    <w:rsid w:val="00855985"/>
    <w:rsid w:val="00855DAF"/>
    <w:rsid w:val="00856CC5"/>
    <w:rsid w:val="00856E7D"/>
    <w:rsid w:val="00856ECA"/>
    <w:rsid w:val="008570E8"/>
    <w:rsid w:val="008579C5"/>
    <w:rsid w:val="00857C08"/>
    <w:rsid w:val="008606C5"/>
    <w:rsid w:val="008615EA"/>
    <w:rsid w:val="00861D43"/>
    <w:rsid w:val="00861DD7"/>
    <w:rsid w:val="00861DF0"/>
    <w:rsid w:val="00861ED3"/>
    <w:rsid w:val="00861F0C"/>
    <w:rsid w:val="008621BB"/>
    <w:rsid w:val="008622CE"/>
    <w:rsid w:val="00862B5F"/>
    <w:rsid w:val="00862F34"/>
    <w:rsid w:val="00863063"/>
    <w:rsid w:val="008634B1"/>
    <w:rsid w:val="0086393D"/>
    <w:rsid w:val="00863968"/>
    <w:rsid w:val="00863D95"/>
    <w:rsid w:val="00864009"/>
    <w:rsid w:val="008640CE"/>
    <w:rsid w:val="00864194"/>
    <w:rsid w:val="008646CC"/>
    <w:rsid w:val="008647AD"/>
    <w:rsid w:val="00864C5D"/>
    <w:rsid w:val="00864CB2"/>
    <w:rsid w:val="0086505A"/>
    <w:rsid w:val="00865676"/>
    <w:rsid w:val="00865C41"/>
    <w:rsid w:val="00866030"/>
    <w:rsid w:val="008661F6"/>
    <w:rsid w:val="00866450"/>
    <w:rsid w:val="0086671B"/>
    <w:rsid w:val="008669EC"/>
    <w:rsid w:val="00867772"/>
    <w:rsid w:val="00867CCE"/>
    <w:rsid w:val="00867FFC"/>
    <w:rsid w:val="0087051A"/>
    <w:rsid w:val="00870BD4"/>
    <w:rsid w:val="0087136F"/>
    <w:rsid w:val="0087184D"/>
    <w:rsid w:val="00871878"/>
    <w:rsid w:val="00871FF5"/>
    <w:rsid w:val="008724FC"/>
    <w:rsid w:val="0087250E"/>
    <w:rsid w:val="00872927"/>
    <w:rsid w:val="00872FD0"/>
    <w:rsid w:val="00873594"/>
    <w:rsid w:val="008735D1"/>
    <w:rsid w:val="0087376C"/>
    <w:rsid w:val="008742F1"/>
    <w:rsid w:val="008747DB"/>
    <w:rsid w:val="00874886"/>
    <w:rsid w:val="00874DDC"/>
    <w:rsid w:val="00875072"/>
    <w:rsid w:val="008756FB"/>
    <w:rsid w:val="00875D0B"/>
    <w:rsid w:val="00875DDA"/>
    <w:rsid w:val="008768BD"/>
    <w:rsid w:val="00876927"/>
    <w:rsid w:val="0087735A"/>
    <w:rsid w:val="008778D3"/>
    <w:rsid w:val="008778E3"/>
    <w:rsid w:val="00877EED"/>
    <w:rsid w:val="00877F8A"/>
    <w:rsid w:val="0088070F"/>
    <w:rsid w:val="0088092D"/>
    <w:rsid w:val="00880CA1"/>
    <w:rsid w:val="00880D72"/>
    <w:rsid w:val="00880E92"/>
    <w:rsid w:val="00881255"/>
    <w:rsid w:val="00881265"/>
    <w:rsid w:val="00881825"/>
    <w:rsid w:val="008818D8"/>
    <w:rsid w:val="008819B8"/>
    <w:rsid w:val="00882C86"/>
    <w:rsid w:val="008830F8"/>
    <w:rsid w:val="0088337D"/>
    <w:rsid w:val="008837D0"/>
    <w:rsid w:val="00883B05"/>
    <w:rsid w:val="00883DB4"/>
    <w:rsid w:val="00884337"/>
    <w:rsid w:val="008843DD"/>
    <w:rsid w:val="00884425"/>
    <w:rsid w:val="00884C3D"/>
    <w:rsid w:val="00884C4B"/>
    <w:rsid w:val="00884F7A"/>
    <w:rsid w:val="008852F7"/>
    <w:rsid w:val="00885A72"/>
    <w:rsid w:val="00885ABB"/>
    <w:rsid w:val="00885ABF"/>
    <w:rsid w:val="00885B34"/>
    <w:rsid w:val="00885E23"/>
    <w:rsid w:val="00885ED9"/>
    <w:rsid w:val="008860AB"/>
    <w:rsid w:val="008863A3"/>
    <w:rsid w:val="00886E8A"/>
    <w:rsid w:val="00886FF8"/>
    <w:rsid w:val="00887416"/>
    <w:rsid w:val="008876EB"/>
    <w:rsid w:val="00887D6C"/>
    <w:rsid w:val="00887E83"/>
    <w:rsid w:val="00887EF5"/>
    <w:rsid w:val="008900E8"/>
    <w:rsid w:val="00890293"/>
    <w:rsid w:val="00890A77"/>
    <w:rsid w:val="00890C15"/>
    <w:rsid w:val="00890E0E"/>
    <w:rsid w:val="00890FF2"/>
    <w:rsid w:val="0089104C"/>
    <w:rsid w:val="0089142E"/>
    <w:rsid w:val="00891B32"/>
    <w:rsid w:val="00893199"/>
    <w:rsid w:val="0089325F"/>
    <w:rsid w:val="0089330D"/>
    <w:rsid w:val="008940F8"/>
    <w:rsid w:val="008942B9"/>
    <w:rsid w:val="008949A3"/>
    <w:rsid w:val="00894D8F"/>
    <w:rsid w:val="00895782"/>
    <w:rsid w:val="0089586B"/>
    <w:rsid w:val="008958E0"/>
    <w:rsid w:val="00895D46"/>
    <w:rsid w:val="00895DFC"/>
    <w:rsid w:val="00895F2C"/>
    <w:rsid w:val="00896048"/>
    <w:rsid w:val="00896467"/>
    <w:rsid w:val="00896914"/>
    <w:rsid w:val="00896B0C"/>
    <w:rsid w:val="00896BCE"/>
    <w:rsid w:val="00896E72"/>
    <w:rsid w:val="00897B02"/>
    <w:rsid w:val="008A038B"/>
    <w:rsid w:val="008A03B2"/>
    <w:rsid w:val="008A0A52"/>
    <w:rsid w:val="008A1398"/>
    <w:rsid w:val="008A1890"/>
    <w:rsid w:val="008A19EC"/>
    <w:rsid w:val="008A2BF2"/>
    <w:rsid w:val="008A2FD4"/>
    <w:rsid w:val="008A3009"/>
    <w:rsid w:val="008A351E"/>
    <w:rsid w:val="008A3A9B"/>
    <w:rsid w:val="008A3CE7"/>
    <w:rsid w:val="008A475C"/>
    <w:rsid w:val="008A4B1A"/>
    <w:rsid w:val="008A55BB"/>
    <w:rsid w:val="008A6084"/>
    <w:rsid w:val="008A68AD"/>
    <w:rsid w:val="008A6B07"/>
    <w:rsid w:val="008A71ED"/>
    <w:rsid w:val="008A741A"/>
    <w:rsid w:val="008A771E"/>
    <w:rsid w:val="008B01EA"/>
    <w:rsid w:val="008B07C3"/>
    <w:rsid w:val="008B0E33"/>
    <w:rsid w:val="008B1080"/>
    <w:rsid w:val="008B1182"/>
    <w:rsid w:val="008B157B"/>
    <w:rsid w:val="008B16E7"/>
    <w:rsid w:val="008B1884"/>
    <w:rsid w:val="008B1FC1"/>
    <w:rsid w:val="008B2593"/>
    <w:rsid w:val="008B2738"/>
    <w:rsid w:val="008B2C12"/>
    <w:rsid w:val="008B2D23"/>
    <w:rsid w:val="008B3325"/>
    <w:rsid w:val="008B3C24"/>
    <w:rsid w:val="008B3D1B"/>
    <w:rsid w:val="008B3E97"/>
    <w:rsid w:val="008B46EB"/>
    <w:rsid w:val="008B4936"/>
    <w:rsid w:val="008B51F0"/>
    <w:rsid w:val="008B54A7"/>
    <w:rsid w:val="008B557E"/>
    <w:rsid w:val="008B5994"/>
    <w:rsid w:val="008B5AF4"/>
    <w:rsid w:val="008B61E4"/>
    <w:rsid w:val="008B7082"/>
    <w:rsid w:val="008B74D3"/>
    <w:rsid w:val="008B758D"/>
    <w:rsid w:val="008B75DB"/>
    <w:rsid w:val="008C093B"/>
    <w:rsid w:val="008C0B08"/>
    <w:rsid w:val="008C14A6"/>
    <w:rsid w:val="008C1790"/>
    <w:rsid w:val="008C1AA9"/>
    <w:rsid w:val="008C2288"/>
    <w:rsid w:val="008C252D"/>
    <w:rsid w:val="008C2582"/>
    <w:rsid w:val="008C2640"/>
    <w:rsid w:val="008C2D35"/>
    <w:rsid w:val="008C2EC0"/>
    <w:rsid w:val="008C31FB"/>
    <w:rsid w:val="008C3594"/>
    <w:rsid w:val="008C3682"/>
    <w:rsid w:val="008C3A69"/>
    <w:rsid w:val="008C3B39"/>
    <w:rsid w:val="008C3CF8"/>
    <w:rsid w:val="008C41B9"/>
    <w:rsid w:val="008C5195"/>
    <w:rsid w:val="008C53B9"/>
    <w:rsid w:val="008C5855"/>
    <w:rsid w:val="008C59A8"/>
    <w:rsid w:val="008C72CE"/>
    <w:rsid w:val="008C7350"/>
    <w:rsid w:val="008C74D4"/>
    <w:rsid w:val="008C7FB1"/>
    <w:rsid w:val="008D009E"/>
    <w:rsid w:val="008D031C"/>
    <w:rsid w:val="008D05D9"/>
    <w:rsid w:val="008D1937"/>
    <w:rsid w:val="008D22F3"/>
    <w:rsid w:val="008D2C58"/>
    <w:rsid w:val="008D2D85"/>
    <w:rsid w:val="008D2F15"/>
    <w:rsid w:val="008D3015"/>
    <w:rsid w:val="008D3068"/>
    <w:rsid w:val="008D33BA"/>
    <w:rsid w:val="008D4015"/>
    <w:rsid w:val="008D45DD"/>
    <w:rsid w:val="008D4629"/>
    <w:rsid w:val="008D528B"/>
    <w:rsid w:val="008D569A"/>
    <w:rsid w:val="008D63C8"/>
    <w:rsid w:val="008D6E05"/>
    <w:rsid w:val="008D7661"/>
    <w:rsid w:val="008D786A"/>
    <w:rsid w:val="008E0231"/>
    <w:rsid w:val="008E03E1"/>
    <w:rsid w:val="008E052F"/>
    <w:rsid w:val="008E1E11"/>
    <w:rsid w:val="008E21D8"/>
    <w:rsid w:val="008E2519"/>
    <w:rsid w:val="008E25F9"/>
    <w:rsid w:val="008E27AF"/>
    <w:rsid w:val="008E2E48"/>
    <w:rsid w:val="008E2F4A"/>
    <w:rsid w:val="008E3455"/>
    <w:rsid w:val="008E348F"/>
    <w:rsid w:val="008E4BEB"/>
    <w:rsid w:val="008E4E80"/>
    <w:rsid w:val="008E4F03"/>
    <w:rsid w:val="008E53CA"/>
    <w:rsid w:val="008E651C"/>
    <w:rsid w:val="008E6742"/>
    <w:rsid w:val="008E70AA"/>
    <w:rsid w:val="008F040A"/>
    <w:rsid w:val="008F0727"/>
    <w:rsid w:val="008F08C2"/>
    <w:rsid w:val="008F0A83"/>
    <w:rsid w:val="008F0A8C"/>
    <w:rsid w:val="008F1413"/>
    <w:rsid w:val="008F181D"/>
    <w:rsid w:val="008F2D02"/>
    <w:rsid w:val="008F2ECA"/>
    <w:rsid w:val="008F2F32"/>
    <w:rsid w:val="008F33ED"/>
    <w:rsid w:val="008F3A99"/>
    <w:rsid w:val="008F4267"/>
    <w:rsid w:val="008F54BF"/>
    <w:rsid w:val="008F589E"/>
    <w:rsid w:val="008F5D30"/>
    <w:rsid w:val="008F5DAE"/>
    <w:rsid w:val="008F61C0"/>
    <w:rsid w:val="008F61C7"/>
    <w:rsid w:val="008F6291"/>
    <w:rsid w:val="008F647F"/>
    <w:rsid w:val="008F6547"/>
    <w:rsid w:val="008F6F27"/>
    <w:rsid w:val="008F7374"/>
    <w:rsid w:val="008F7461"/>
    <w:rsid w:val="008F75F7"/>
    <w:rsid w:val="008F783F"/>
    <w:rsid w:val="008F7D75"/>
    <w:rsid w:val="008F7DC2"/>
    <w:rsid w:val="008F7E12"/>
    <w:rsid w:val="00900452"/>
    <w:rsid w:val="009004AE"/>
    <w:rsid w:val="009006E4"/>
    <w:rsid w:val="00900EAE"/>
    <w:rsid w:val="00901370"/>
    <w:rsid w:val="00901BAE"/>
    <w:rsid w:val="00901C88"/>
    <w:rsid w:val="00901D0B"/>
    <w:rsid w:val="00902766"/>
    <w:rsid w:val="00902D60"/>
    <w:rsid w:val="009030D9"/>
    <w:rsid w:val="00903C3F"/>
    <w:rsid w:val="00903CCD"/>
    <w:rsid w:val="00905277"/>
    <w:rsid w:val="00905D28"/>
    <w:rsid w:val="0090635F"/>
    <w:rsid w:val="009064B0"/>
    <w:rsid w:val="00907094"/>
    <w:rsid w:val="00907449"/>
    <w:rsid w:val="00907AE4"/>
    <w:rsid w:val="00907F38"/>
    <w:rsid w:val="009104C1"/>
    <w:rsid w:val="0091088D"/>
    <w:rsid w:val="009116EA"/>
    <w:rsid w:val="00911BB3"/>
    <w:rsid w:val="00912A5A"/>
    <w:rsid w:val="00912BE2"/>
    <w:rsid w:val="0091449B"/>
    <w:rsid w:val="009145C1"/>
    <w:rsid w:val="00915254"/>
    <w:rsid w:val="00915269"/>
    <w:rsid w:val="00915341"/>
    <w:rsid w:val="009159BD"/>
    <w:rsid w:val="00915BFA"/>
    <w:rsid w:val="0091638A"/>
    <w:rsid w:val="009164A4"/>
    <w:rsid w:val="00916A3F"/>
    <w:rsid w:val="009171DA"/>
    <w:rsid w:val="0092011F"/>
    <w:rsid w:val="00920540"/>
    <w:rsid w:val="0092068B"/>
    <w:rsid w:val="00920D3B"/>
    <w:rsid w:val="0092197F"/>
    <w:rsid w:val="00921A65"/>
    <w:rsid w:val="00921DD9"/>
    <w:rsid w:val="00922013"/>
    <w:rsid w:val="00922235"/>
    <w:rsid w:val="00922B98"/>
    <w:rsid w:val="009235C6"/>
    <w:rsid w:val="009238B8"/>
    <w:rsid w:val="009239C0"/>
    <w:rsid w:val="00923C17"/>
    <w:rsid w:val="00924049"/>
    <w:rsid w:val="0092479A"/>
    <w:rsid w:val="009252ED"/>
    <w:rsid w:val="00925586"/>
    <w:rsid w:val="009258E6"/>
    <w:rsid w:val="00925D34"/>
    <w:rsid w:val="00926237"/>
    <w:rsid w:val="00926A0C"/>
    <w:rsid w:val="00926C8C"/>
    <w:rsid w:val="00926FE1"/>
    <w:rsid w:val="00927047"/>
    <w:rsid w:val="00927729"/>
    <w:rsid w:val="00927D8B"/>
    <w:rsid w:val="00927E2F"/>
    <w:rsid w:val="009303CD"/>
    <w:rsid w:val="009304AD"/>
    <w:rsid w:val="0093090B"/>
    <w:rsid w:val="00931F61"/>
    <w:rsid w:val="00932007"/>
    <w:rsid w:val="00932822"/>
    <w:rsid w:val="009328DD"/>
    <w:rsid w:val="00932D24"/>
    <w:rsid w:val="009336B3"/>
    <w:rsid w:val="009336BE"/>
    <w:rsid w:val="00933CBF"/>
    <w:rsid w:val="00933ED9"/>
    <w:rsid w:val="00934192"/>
    <w:rsid w:val="00934696"/>
    <w:rsid w:val="0093481C"/>
    <w:rsid w:val="00934F91"/>
    <w:rsid w:val="0093530B"/>
    <w:rsid w:val="00935903"/>
    <w:rsid w:val="009359A1"/>
    <w:rsid w:val="0093602B"/>
    <w:rsid w:val="00937621"/>
    <w:rsid w:val="0093770C"/>
    <w:rsid w:val="00937F17"/>
    <w:rsid w:val="009405DE"/>
    <w:rsid w:val="00940774"/>
    <w:rsid w:val="00941A65"/>
    <w:rsid w:val="00941D8F"/>
    <w:rsid w:val="00942FF5"/>
    <w:rsid w:val="0094348B"/>
    <w:rsid w:val="0094393B"/>
    <w:rsid w:val="00944071"/>
    <w:rsid w:val="009447EA"/>
    <w:rsid w:val="00944B7C"/>
    <w:rsid w:val="00945477"/>
    <w:rsid w:val="00945BA2"/>
    <w:rsid w:val="009462BF"/>
    <w:rsid w:val="00946816"/>
    <w:rsid w:val="0094684C"/>
    <w:rsid w:val="00946EE5"/>
    <w:rsid w:val="00947458"/>
    <w:rsid w:val="0094796E"/>
    <w:rsid w:val="0094797D"/>
    <w:rsid w:val="0095006C"/>
    <w:rsid w:val="00950833"/>
    <w:rsid w:val="00950C5D"/>
    <w:rsid w:val="00950CA0"/>
    <w:rsid w:val="00950F2C"/>
    <w:rsid w:val="00951440"/>
    <w:rsid w:val="00951626"/>
    <w:rsid w:val="009523AF"/>
    <w:rsid w:val="0095342A"/>
    <w:rsid w:val="00953563"/>
    <w:rsid w:val="00953902"/>
    <w:rsid w:val="009544E7"/>
    <w:rsid w:val="0095453F"/>
    <w:rsid w:val="009545F4"/>
    <w:rsid w:val="00954810"/>
    <w:rsid w:val="00954E31"/>
    <w:rsid w:val="009552B0"/>
    <w:rsid w:val="009552F3"/>
    <w:rsid w:val="00955FEC"/>
    <w:rsid w:val="009564C9"/>
    <w:rsid w:val="00956989"/>
    <w:rsid w:val="00956B76"/>
    <w:rsid w:val="009576B0"/>
    <w:rsid w:val="00957B78"/>
    <w:rsid w:val="00960438"/>
    <w:rsid w:val="0096050B"/>
    <w:rsid w:val="00960E55"/>
    <w:rsid w:val="00961810"/>
    <w:rsid w:val="0096195A"/>
    <w:rsid w:val="00961CC3"/>
    <w:rsid w:val="00962435"/>
    <w:rsid w:val="00962C7B"/>
    <w:rsid w:val="00962EA7"/>
    <w:rsid w:val="00964067"/>
    <w:rsid w:val="0096485A"/>
    <w:rsid w:val="00965217"/>
    <w:rsid w:val="009653F2"/>
    <w:rsid w:val="00965A59"/>
    <w:rsid w:val="00965ACD"/>
    <w:rsid w:val="00965CA0"/>
    <w:rsid w:val="00965EA7"/>
    <w:rsid w:val="00966C93"/>
    <w:rsid w:val="0096703E"/>
    <w:rsid w:val="009674E3"/>
    <w:rsid w:val="009678C6"/>
    <w:rsid w:val="009700C3"/>
    <w:rsid w:val="00970A5F"/>
    <w:rsid w:val="00970B2C"/>
    <w:rsid w:val="00970F98"/>
    <w:rsid w:val="009711A3"/>
    <w:rsid w:val="0097159B"/>
    <w:rsid w:val="00971E2A"/>
    <w:rsid w:val="00971FF3"/>
    <w:rsid w:val="0097206D"/>
    <w:rsid w:val="0097225F"/>
    <w:rsid w:val="00972588"/>
    <w:rsid w:val="00972B4F"/>
    <w:rsid w:val="00973889"/>
    <w:rsid w:val="0097420A"/>
    <w:rsid w:val="00974578"/>
    <w:rsid w:val="00974E74"/>
    <w:rsid w:val="00975D42"/>
    <w:rsid w:val="00975DBA"/>
    <w:rsid w:val="0097728F"/>
    <w:rsid w:val="00977DD4"/>
    <w:rsid w:val="00977E04"/>
    <w:rsid w:val="00977F30"/>
    <w:rsid w:val="0098031B"/>
    <w:rsid w:val="00980335"/>
    <w:rsid w:val="00980ADA"/>
    <w:rsid w:val="00981404"/>
    <w:rsid w:val="0098183F"/>
    <w:rsid w:val="009818D9"/>
    <w:rsid w:val="00981BFD"/>
    <w:rsid w:val="00981C5C"/>
    <w:rsid w:val="00981F98"/>
    <w:rsid w:val="00981FF4"/>
    <w:rsid w:val="00982660"/>
    <w:rsid w:val="00982A54"/>
    <w:rsid w:val="00982E91"/>
    <w:rsid w:val="00983794"/>
    <w:rsid w:val="00983A20"/>
    <w:rsid w:val="00983E3B"/>
    <w:rsid w:val="0098411C"/>
    <w:rsid w:val="0098430E"/>
    <w:rsid w:val="009848DF"/>
    <w:rsid w:val="00984DC3"/>
    <w:rsid w:val="00986132"/>
    <w:rsid w:val="00987BF9"/>
    <w:rsid w:val="00991463"/>
    <w:rsid w:val="0099184B"/>
    <w:rsid w:val="00992932"/>
    <w:rsid w:val="00992E8A"/>
    <w:rsid w:val="00992E8C"/>
    <w:rsid w:val="00992FBE"/>
    <w:rsid w:val="00993932"/>
    <w:rsid w:val="00993B55"/>
    <w:rsid w:val="00994202"/>
    <w:rsid w:val="00994324"/>
    <w:rsid w:val="00994559"/>
    <w:rsid w:val="009945FE"/>
    <w:rsid w:val="00994B42"/>
    <w:rsid w:val="00994FE4"/>
    <w:rsid w:val="009953F4"/>
    <w:rsid w:val="00995562"/>
    <w:rsid w:val="00995873"/>
    <w:rsid w:val="009958B6"/>
    <w:rsid w:val="0099659F"/>
    <w:rsid w:val="009967E3"/>
    <w:rsid w:val="009967EF"/>
    <w:rsid w:val="009967FD"/>
    <w:rsid w:val="00996C96"/>
    <w:rsid w:val="00997213"/>
    <w:rsid w:val="0099777E"/>
    <w:rsid w:val="0099783E"/>
    <w:rsid w:val="00997C20"/>
    <w:rsid w:val="00997EB3"/>
    <w:rsid w:val="009A06D9"/>
    <w:rsid w:val="009A0919"/>
    <w:rsid w:val="009A0C67"/>
    <w:rsid w:val="009A10C4"/>
    <w:rsid w:val="009A146B"/>
    <w:rsid w:val="009A1501"/>
    <w:rsid w:val="009A1575"/>
    <w:rsid w:val="009A1CFE"/>
    <w:rsid w:val="009A22F0"/>
    <w:rsid w:val="009A268D"/>
    <w:rsid w:val="009A285F"/>
    <w:rsid w:val="009A29CF"/>
    <w:rsid w:val="009A2C20"/>
    <w:rsid w:val="009A2C71"/>
    <w:rsid w:val="009A367B"/>
    <w:rsid w:val="009A38B7"/>
    <w:rsid w:val="009A3E26"/>
    <w:rsid w:val="009A3EC6"/>
    <w:rsid w:val="009A568B"/>
    <w:rsid w:val="009A61DF"/>
    <w:rsid w:val="009A671D"/>
    <w:rsid w:val="009A6DB4"/>
    <w:rsid w:val="009A741D"/>
    <w:rsid w:val="009A7523"/>
    <w:rsid w:val="009A7F97"/>
    <w:rsid w:val="009B02C3"/>
    <w:rsid w:val="009B0B54"/>
    <w:rsid w:val="009B1679"/>
    <w:rsid w:val="009B1AAE"/>
    <w:rsid w:val="009B2815"/>
    <w:rsid w:val="009B3011"/>
    <w:rsid w:val="009B345B"/>
    <w:rsid w:val="009B374B"/>
    <w:rsid w:val="009B3ECB"/>
    <w:rsid w:val="009B3FB2"/>
    <w:rsid w:val="009B423C"/>
    <w:rsid w:val="009B423D"/>
    <w:rsid w:val="009B44F4"/>
    <w:rsid w:val="009B4693"/>
    <w:rsid w:val="009B4F20"/>
    <w:rsid w:val="009B5109"/>
    <w:rsid w:val="009B52DB"/>
    <w:rsid w:val="009B5E01"/>
    <w:rsid w:val="009B7630"/>
    <w:rsid w:val="009B76B2"/>
    <w:rsid w:val="009B7811"/>
    <w:rsid w:val="009B7CD6"/>
    <w:rsid w:val="009B7CE3"/>
    <w:rsid w:val="009C0236"/>
    <w:rsid w:val="009C02F8"/>
    <w:rsid w:val="009C075B"/>
    <w:rsid w:val="009C0835"/>
    <w:rsid w:val="009C0CA8"/>
    <w:rsid w:val="009C1257"/>
    <w:rsid w:val="009C1C50"/>
    <w:rsid w:val="009C22B0"/>
    <w:rsid w:val="009C25E8"/>
    <w:rsid w:val="009C2682"/>
    <w:rsid w:val="009C2BCC"/>
    <w:rsid w:val="009C34A9"/>
    <w:rsid w:val="009C34F4"/>
    <w:rsid w:val="009C3744"/>
    <w:rsid w:val="009C3B7C"/>
    <w:rsid w:val="009C4129"/>
    <w:rsid w:val="009C4374"/>
    <w:rsid w:val="009C51E7"/>
    <w:rsid w:val="009C5639"/>
    <w:rsid w:val="009C5E84"/>
    <w:rsid w:val="009C5FA3"/>
    <w:rsid w:val="009C6169"/>
    <w:rsid w:val="009C629E"/>
    <w:rsid w:val="009C6FCF"/>
    <w:rsid w:val="009C7153"/>
    <w:rsid w:val="009C7158"/>
    <w:rsid w:val="009C7847"/>
    <w:rsid w:val="009C79A8"/>
    <w:rsid w:val="009C7DF9"/>
    <w:rsid w:val="009C7E8E"/>
    <w:rsid w:val="009C7EEA"/>
    <w:rsid w:val="009D0907"/>
    <w:rsid w:val="009D0C39"/>
    <w:rsid w:val="009D0F4D"/>
    <w:rsid w:val="009D0FB3"/>
    <w:rsid w:val="009D1B15"/>
    <w:rsid w:val="009D1D66"/>
    <w:rsid w:val="009D2CC3"/>
    <w:rsid w:val="009D2D52"/>
    <w:rsid w:val="009D2DED"/>
    <w:rsid w:val="009D2ECA"/>
    <w:rsid w:val="009D3225"/>
    <w:rsid w:val="009D3265"/>
    <w:rsid w:val="009D343A"/>
    <w:rsid w:val="009D3DEC"/>
    <w:rsid w:val="009D40DE"/>
    <w:rsid w:val="009D460D"/>
    <w:rsid w:val="009D49C6"/>
    <w:rsid w:val="009D4ECA"/>
    <w:rsid w:val="009D5350"/>
    <w:rsid w:val="009D593B"/>
    <w:rsid w:val="009D5E4D"/>
    <w:rsid w:val="009D5E57"/>
    <w:rsid w:val="009D6060"/>
    <w:rsid w:val="009D6132"/>
    <w:rsid w:val="009D692E"/>
    <w:rsid w:val="009D6B8A"/>
    <w:rsid w:val="009D7A37"/>
    <w:rsid w:val="009D7A6C"/>
    <w:rsid w:val="009D7A84"/>
    <w:rsid w:val="009E0BBE"/>
    <w:rsid w:val="009E0CA6"/>
    <w:rsid w:val="009E0D73"/>
    <w:rsid w:val="009E0DB4"/>
    <w:rsid w:val="009E103A"/>
    <w:rsid w:val="009E10A4"/>
    <w:rsid w:val="009E1C21"/>
    <w:rsid w:val="009E28C3"/>
    <w:rsid w:val="009E326C"/>
    <w:rsid w:val="009E3A50"/>
    <w:rsid w:val="009E3B38"/>
    <w:rsid w:val="009E40BF"/>
    <w:rsid w:val="009E4261"/>
    <w:rsid w:val="009E45F0"/>
    <w:rsid w:val="009E4F53"/>
    <w:rsid w:val="009E5257"/>
    <w:rsid w:val="009E5490"/>
    <w:rsid w:val="009E5D80"/>
    <w:rsid w:val="009E61A2"/>
    <w:rsid w:val="009E7C67"/>
    <w:rsid w:val="009E7E5B"/>
    <w:rsid w:val="009F01D3"/>
    <w:rsid w:val="009F02ED"/>
    <w:rsid w:val="009F1054"/>
    <w:rsid w:val="009F1CA9"/>
    <w:rsid w:val="009F3057"/>
    <w:rsid w:val="009F3E77"/>
    <w:rsid w:val="009F462C"/>
    <w:rsid w:val="009F4A4A"/>
    <w:rsid w:val="009F557A"/>
    <w:rsid w:val="009F5EF0"/>
    <w:rsid w:val="009F60B3"/>
    <w:rsid w:val="009F6D3F"/>
    <w:rsid w:val="009F73E7"/>
    <w:rsid w:val="009F79A0"/>
    <w:rsid w:val="009F7D36"/>
    <w:rsid w:val="009F7F00"/>
    <w:rsid w:val="00A000EE"/>
    <w:rsid w:val="00A00A49"/>
    <w:rsid w:val="00A01DB4"/>
    <w:rsid w:val="00A024DE"/>
    <w:rsid w:val="00A026B9"/>
    <w:rsid w:val="00A02AD3"/>
    <w:rsid w:val="00A0321B"/>
    <w:rsid w:val="00A03641"/>
    <w:rsid w:val="00A037D0"/>
    <w:rsid w:val="00A042B0"/>
    <w:rsid w:val="00A0466B"/>
    <w:rsid w:val="00A04716"/>
    <w:rsid w:val="00A04991"/>
    <w:rsid w:val="00A04B4C"/>
    <w:rsid w:val="00A051FA"/>
    <w:rsid w:val="00A05516"/>
    <w:rsid w:val="00A058B1"/>
    <w:rsid w:val="00A05906"/>
    <w:rsid w:val="00A05D41"/>
    <w:rsid w:val="00A06083"/>
    <w:rsid w:val="00A06351"/>
    <w:rsid w:val="00A06EED"/>
    <w:rsid w:val="00A074DF"/>
    <w:rsid w:val="00A07D78"/>
    <w:rsid w:val="00A10A34"/>
    <w:rsid w:val="00A10ED4"/>
    <w:rsid w:val="00A110EF"/>
    <w:rsid w:val="00A1129A"/>
    <w:rsid w:val="00A11474"/>
    <w:rsid w:val="00A12310"/>
    <w:rsid w:val="00A127AB"/>
    <w:rsid w:val="00A12AAC"/>
    <w:rsid w:val="00A13512"/>
    <w:rsid w:val="00A13CCA"/>
    <w:rsid w:val="00A14C7D"/>
    <w:rsid w:val="00A14F91"/>
    <w:rsid w:val="00A154D0"/>
    <w:rsid w:val="00A155AB"/>
    <w:rsid w:val="00A156AC"/>
    <w:rsid w:val="00A16005"/>
    <w:rsid w:val="00A1626D"/>
    <w:rsid w:val="00A16294"/>
    <w:rsid w:val="00A16659"/>
    <w:rsid w:val="00A169A9"/>
    <w:rsid w:val="00A169C0"/>
    <w:rsid w:val="00A16BBA"/>
    <w:rsid w:val="00A16EE9"/>
    <w:rsid w:val="00A170BD"/>
    <w:rsid w:val="00A2000A"/>
    <w:rsid w:val="00A20205"/>
    <w:rsid w:val="00A207A8"/>
    <w:rsid w:val="00A208B4"/>
    <w:rsid w:val="00A20CF0"/>
    <w:rsid w:val="00A20EC1"/>
    <w:rsid w:val="00A20F0A"/>
    <w:rsid w:val="00A21ADD"/>
    <w:rsid w:val="00A22C7C"/>
    <w:rsid w:val="00A23999"/>
    <w:rsid w:val="00A23CA9"/>
    <w:rsid w:val="00A23EB0"/>
    <w:rsid w:val="00A244C8"/>
    <w:rsid w:val="00A2482B"/>
    <w:rsid w:val="00A24E76"/>
    <w:rsid w:val="00A254F0"/>
    <w:rsid w:val="00A25E57"/>
    <w:rsid w:val="00A267F8"/>
    <w:rsid w:val="00A26825"/>
    <w:rsid w:val="00A308A3"/>
    <w:rsid w:val="00A30AA0"/>
    <w:rsid w:val="00A30ABB"/>
    <w:rsid w:val="00A30BFA"/>
    <w:rsid w:val="00A30D04"/>
    <w:rsid w:val="00A3167E"/>
    <w:rsid w:val="00A316C6"/>
    <w:rsid w:val="00A31702"/>
    <w:rsid w:val="00A31E92"/>
    <w:rsid w:val="00A32107"/>
    <w:rsid w:val="00A32582"/>
    <w:rsid w:val="00A32742"/>
    <w:rsid w:val="00A32C1A"/>
    <w:rsid w:val="00A32EB3"/>
    <w:rsid w:val="00A33819"/>
    <w:rsid w:val="00A33CED"/>
    <w:rsid w:val="00A3492D"/>
    <w:rsid w:val="00A34C81"/>
    <w:rsid w:val="00A35145"/>
    <w:rsid w:val="00A353E4"/>
    <w:rsid w:val="00A353E6"/>
    <w:rsid w:val="00A3719C"/>
    <w:rsid w:val="00A3732B"/>
    <w:rsid w:val="00A3784C"/>
    <w:rsid w:val="00A37907"/>
    <w:rsid w:val="00A3799D"/>
    <w:rsid w:val="00A37B64"/>
    <w:rsid w:val="00A37FE2"/>
    <w:rsid w:val="00A40B5C"/>
    <w:rsid w:val="00A40E25"/>
    <w:rsid w:val="00A416CB"/>
    <w:rsid w:val="00A427E0"/>
    <w:rsid w:val="00A428B1"/>
    <w:rsid w:val="00A42A80"/>
    <w:rsid w:val="00A43709"/>
    <w:rsid w:val="00A43852"/>
    <w:rsid w:val="00A43E11"/>
    <w:rsid w:val="00A44A44"/>
    <w:rsid w:val="00A44EDE"/>
    <w:rsid w:val="00A45150"/>
    <w:rsid w:val="00A45884"/>
    <w:rsid w:val="00A45FD1"/>
    <w:rsid w:val="00A4610B"/>
    <w:rsid w:val="00A4638C"/>
    <w:rsid w:val="00A468D7"/>
    <w:rsid w:val="00A46911"/>
    <w:rsid w:val="00A46A89"/>
    <w:rsid w:val="00A47047"/>
    <w:rsid w:val="00A4723A"/>
    <w:rsid w:val="00A47417"/>
    <w:rsid w:val="00A476A5"/>
    <w:rsid w:val="00A5075C"/>
    <w:rsid w:val="00A50F13"/>
    <w:rsid w:val="00A51FB0"/>
    <w:rsid w:val="00A534A1"/>
    <w:rsid w:val="00A53C07"/>
    <w:rsid w:val="00A542E0"/>
    <w:rsid w:val="00A54393"/>
    <w:rsid w:val="00A54FE7"/>
    <w:rsid w:val="00A5515F"/>
    <w:rsid w:val="00A554F9"/>
    <w:rsid w:val="00A55532"/>
    <w:rsid w:val="00A56856"/>
    <w:rsid w:val="00A568DC"/>
    <w:rsid w:val="00A56DCA"/>
    <w:rsid w:val="00A56E81"/>
    <w:rsid w:val="00A56F49"/>
    <w:rsid w:val="00A578D9"/>
    <w:rsid w:val="00A579A7"/>
    <w:rsid w:val="00A607BE"/>
    <w:rsid w:val="00A6093D"/>
    <w:rsid w:val="00A609B8"/>
    <w:rsid w:val="00A60D46"/>
    <w:rsid w:val="00A6101A"/>
    <w:rsid w:val="00A614DD"/>
    <w:rsid w:val="00A61CAE"/>
    <w:rsid w:val="00A61DFF"/>
    <w:rsid w:val="00A621A4"/>
    <w:rsid w:val="00A6269C"/>
    <w:rsid w:val="00A62C74"/>
    <w:rsid w:val="00A630D9"/>
    <w:rsid w:val="00A6327B"/>
    <w:rsid w:val="00A637BF"/>
    <w:rsid w:val="00A63C3D"/>
    <w:rsid w:val="00A63CE7"/>
    <w:rsid w:val="00A64065"/>
    <w:rsid w:val="00A6414E"/>
    <w:rsid w:val="00A64D2C"/>
    <w:rsid w:val="00A64EF7"/>
    <w:rsid w:val="00A654DC"/>
    <w:rsid w:val="00A65BF4"/>
    <w:rsid w:val="00A666C1"/>
    <w:rsid w:val="00A66C0B"/>
    <w:rsid w:val="00A67357"/>
    <w:rsid w:val="00A675CF"/>
    <w:rsid w:val="00A67F7C"/>
    <w:rsid w:val="00A67FE1"/>
    <w:rsid w:val="00A7047A"/>
    <w:rsid w:val="00A70782"/>
    <w:rsid w:val="00A70B3D"/>
    <w:rsid w:val="00A70E33"/>
    <w:rsid w:val="00A7169C"/>
    <w:rsid w:val="00A71C14"/>
    <w:rsid w:val="00A7227E"/>
    <w:rsid w:val="00A72CC5"/>
    <w:rsid w:val="00A74352"/>
    <w:rsid w:val="00A743D8"/>
    <w:rsid w:val="00A74456"/>
    <w:rsid w:val="00A744FC"/>
    <w:rsid w:val="00A751AF"/>
    <w:rsid w:val="00A751E1"/>
    <w:rsid w:val="00A75CE8"/>
    <w:rsid w:val="00A760F6"/>
    <w:rsid w:val="00A76B60"/>
    <w:rsid w:val="00A76CF4"/>
    <w:rsid w:val="00A77248"/>
    <w:rsid w:val="00A77334"/>
    <w:rsid w:val="00A77A61"/>
    <w:rsid w:val="00A77B7A"/>
    <w:rsid w:val="00A77C76"/>
    <w:rsid w:val="00A77E12"/>
    <w:rsid w:val="00A802A9"/>
    <w:rsid w:val="00A8042C"/>
    <w:rsid w:val="00A8087D"/>
    <w:rsid w:val="00A80C47"/>
    <w:rsid w:val="00A80D69"/>
    <w:rsid w:val="00A80DCB"/>
    <w:rsid w:val="00A8115F"/>
    <w:rsid w:val="00A8172C"/>
    <w:rsid w:val="00A81769"/>
    <w:rsid w:val="00A81AF5"/>
    <w:rsid w:val="00A81DEE"/>
    <w:rsid w:val="00A82042"/>
    <w:rsid w:val="00A825D4"/>
    <w:rsid w:val="00A828D0"/>
    <w:rsid w:val="00A82D88"/>
    <w:rsid w:val="00A83062"/>
    <w:rsid w:val="00A837EC"/>
    <w:rsid w:val="00A840B8"/>
    <w:rsid w:val="00A84177"/>
    <w:rsid w:val="00A842CA"/>
    <w:rsid w:val="00A8454B"/>
    <w:rsid w:val="00A84759"/>
    <w:rsid w:val="00A8496C"/>
    <w:rsid w:val="00A84C26"/>
    <w:rsid w:val="00A84F22"/>
    <w:rsid w:val="00A8513D"/>
    <w:rsid w:val="00A8533F"/>
    <w:rsid w:val="00A85B1D"/>
    <w:rsid w:val="00A8618D"/>
    <w:rsid w:val="00A861E2"/>
    <w:rsid w:val="00A86583"/>
    <w:rsid w:val="00A871CD"/>
    <w:rsid w:val="00A87352"/>
    <w:rsid w:val="00A87D2D"/>
    <w:rsid w:val="00A900E8"/>
    <w:rsid w:val="00A9082F"/>
    <w:rsid w:val="00A908A5"/>
    <w:rsid w:val="00A9097F"/>
    <w:rsid w:val="00A91CFA"/>
    <w:rsid w:val="00A920D0"/>
    <w:rsid w:val="00A920F3"/>
    <w:rsid w:val="00A92532"/>
    <w:rsid w:val="00A925F9"/>
    <w:rsid w:val="00A9298B"/>
    <w:rsid w:val="00A93037"/>
    <w:rsid w:val="00A9414E"/>
    <w:rsid w:val="00A943CD"/>
    <w:rsid w:val="00A94DCE"/>
    <w:rsid w:val="00A94E47"/>
    <w:rsid w:val="00A9524C"/>
    <w:rsid w:val="00A965D2"/>
    <w:rsid w:val="00A969D0"/>
    <w:rsid w:val="00A96ED5"/>
    <w:rsid w:val="00A971DF"/>
    <w:rsid w:val="00A9747C"/>
    <w:rsid w:val="00AA09A6"/>
    <w:rsid w:val="00AA0C19"/>
    <w:rsid w:val="00AA0DD3"/>
    <w:rsid w:val="00AA0FD0"/>
    <w:rsid w:val="00AA14F6"/>
    <w:rsid w:val="00AA2731"/>
    <w:rsid w:val="00AA2984"/>
    <w:rsid w:val="00AA3657"/>
    <w:rsid w:val="00AA36F4"/>
    <w:rsid w:val="00AA4176"/>
    <w:rsid w:val="00AA43B9"/>
    <w:rsid w:val="00AA633A"/>
    <w:rsid w:val="00AA6F62"/>
    <w:rsid w:val="00AA702D"/>
    <w:rsid w:val="00AA775F"/>
    <w:rsid w:val="00AA7764"/>
    <w:rsid w:val="00AA7A45"/>
    <w:rsid w:val="00AA7F81"/>
    <w:rsid w:val="00AB0448"/>
    <w:rsid w:val="00AB0B91"/>
    <w:rsid w:val="00AB0C25"/>
    <w:rsid w:val="00AB1355"/>
    <w:rsid w:val="00AB17C0"/>
    <w:rsid w:val="00AB2303"/>
    <w:rsid w:val="00AB23F8"/>
    <w:rsid w:val="00AB2518"/>
    <w:rsid w:val="00AB25E6"/>
    <w:rsid w:val="00AB3821"/>
    <w:rsid w:val="00AB3AE2"/>
    <w:rsid w:val="00AB3EFF"/>
    <w:rsid w:val="00AB473D"/>
    <w:rsid w:val="00AB4864"/>
    <w:rsid w:val="00AB49F1"/>
    <w:rsid w:val="00AB4C0E"/>
    <w:rsid w:val="00AB501C"/>
    <w:rsid w:val="00AB501F"/>
    <w:rsid w:val="00AB5241"/>
    <w:rsid w:val="00AB562E"/>
    <w:rsid w:val="00AB5C8C"/>
    <w:rsid w:val="00AB5EE4"/>
    <w:rsid w:val="00AB6088"/>
    <w:rsid w:val="00AB615F"/>
    <w:rsid w:val="00AB6CF2"/>
    <w:rsid w:val="00AB7409"/>
    <w:rsid w:val="00AB7550"/>
    <w:rsid w:val="00AB7CE0"/>
    <w:rsid w:val="00AC0209"/>
    <w:rsid w:val="00AC0306"/>
    <w:rsid w:val="00AC0AD8"/>
    <w:rsid w:val="00AC171A"/>
    <w:rsid w:val="00AC1904"/>
    <w:rsid w:val="00AC1E7D"/>
    <w:rsid w:val="00AC25DD"/>
    <w:rsid w:val="00AC2644"/>
    <w:rsid w:val="00AC3047"/>
    <w:rsid w:val="00AC332D"/>
    <w:rsid w:val="00AC37B5"/>
    <w:rsid w:val="00AC3FE3"/>
    <w:rsid w:val="00AC4327"/>
    <w:rsid w:val="00AC47DB"/>
    <w:rsid w:val="00AC5002"/>
    <w:rsid w:val="00AC552F"/>
    <w:rsid w:val="00AC5E68"/>
    <w:rsid w:val="00AC5FB3"/>
    <w:rsid w:val="00AC663E"/>
    <w:rsid w:val="00AC67B8"/>
    <w:rsid w:val="00AC6AAC"/>
    <w:rsid w:val="00AC7326"/>
    <w:rsid w:val="00AC76AE"/>
    <w:rsid w:val="00AC7ACD"/>
    <w:rsid w:val="00AC7D04"/>
    <w:rsid w:val="00AD070D"/>
    <w:rsid w:val="00AD0986"/>
    <w:rsid w:val="00AD0A5F"/>
    <w:rsid w:val="00AD0B0A"/>
    <w:rsid w:val="00AD0B87"/>
    <w:rsid w:val="00AD17A5"/>
    <w:rsid w:val="00AD1A76"/>
    <w:rsid w:val="00AD1D42"/>
    <w:rsid w:val="00AD1DCD"/>
    <w:rsid w:val="00AD2648"/>
    <w:rsid w:val="00AD2BA9"/>
    <w:rsid w:val="00AD2CD1"/>
    <w:rsid w:val="00AD3C07"/>
    <w:rsid w:val="00AD3FFA"/>
    <w:rsid w:val="00AD4240"/>
    <w:rsid w:val="00AD4887"/>
    <w:rsid w:val="00AD524A"/>
    <w:rsid w:val="00AD592A"/>
    <w:rsid w:val="00AD5E39"/>
    <w:rsid w:val="00AD63F0"/>
    <w:rsid w:val="00AD6812"/>
    <w:rsid w:val="00AD6E9F"/>
    <w:rsid w:val="00AD7415"/>
    <w:rsid w:val="00AD7C34"/>
    <w:rsid w:val="00AE1445"/>
    <w:rsid w:val="00AE1A9C"/>
    <w:rsid w:val="00AE1BD0"/>
    <w:rsid w:val="00AE21B8"/>
    <w:rsid w:val="00AE249C"/>
    <w:rsid w:val="00AE24ED"/>
    <w:rsid w:val="00AE2532"/>
    <w:rsid w:val="00AE27A3"/>
    <w:rsid w:val="00AE2B3D"/>
    <w:rsid w:val="00AE2C87"/>
    <w:rsid w:val="00AE3353"/>
    <w:rsid w:val="00AE3533"/>
    <w:rsid w:val="00AE362D"/>
    <w:rsid w:val="00AE3AD6"/>
    <w:rsid w:val="00AE40DB"/>
    <w:rsid w:val="00AE417C"/>
    <w:rsid w:val="00AE47F1"/>
    <w:rsid w:val="00AE4DB9"/>
    <w:rsid w:val="00AE5075"/>
    <w:rsid w:val="00AE5742"/>
    <w:rsid w:val="00AE57A5"/>
    <w:rsid w:val="00AE5EA3"/>
    <w:rsid w:val="00AE6D9E"/>
    <w:rsid w:val="00AE6F75"/>
    <w:rsid w:val="00AE7119"/>
    <w:rsid w:val="00AE76BB"/>
    <w:rsid w:val="00AE76F2"/>
    <w:rsid w:val="00AE7BFC"/>
    <w:rsid w:val="00AF0248"/>
    <w:rsid w:val="00AF0490"/>
    <w:rsid w:val="00AF0B19"/>
    <w:rsid w:val="00AF0BBA"/>
    <w:rsid w:val="00AF128A"/>
    <w:rsid w:val="00AF14FA"/>
    <w:rsid w:val="00AF1569"/>
    <w:rsid w:val="00AF161D"/>
    <w:rsid w:val="00AF1ECD"/>
    <w:rsid w:val="00AF247F"/>
    <w:rsid w:val="00AF267B"/>
    <w:rsid w:val="00AF29BA"/>
    <w:rsid w:val="00AF2CC3"/>
    <w:rsid w:val="00AF2CC9"/>
    <w:rsid w:val="00AF30F0"/>
    <w:rsid w:val="00AF3543"/>
    <w:rsid w:val="00AF4403"/>
    <w:rsid w:val="00AF47C3"/>
    <w:rsid w:val="00AF4A97"/>
    <w:rsid w:val="00AF4B2E"/>
    <w:rsid w:val="00AF4E91"/>
    <w:rsid w:val="00AF5024"/>
    <w:rsid w:val="00AF5527"/>
    <w:rsid w:val="00AF572B"/>
    <w:rsid w:val="00AF5A8D"/>
    <w:rsid w:val="00AF6161"/>
    <w:rsid w:val="00AF61BE"/>
    <w:rsid w:val="00AF65FC"/>
    <w:rsid w:val="00AF674A"/>
    <w:rsid w:val="00AF684E"/>
    <w:rsid w:val="00AF6AA4"/>
    <w:rsid w:val="00AF6C03"/>
    <w:rsid w:val="00AF6C95"/>
    <w:rsid w:val="00AF76A8"/>
    <w:rsid w:val="00AF7FC6"/>
    <w:rsid w:val="00B00554"/>
    <w:rsid w:val="00B005A4"/>
    <w:rsid w:val="00B007D0"/>
    <w:rsid w:val="00B00A4E"/>
    <w:rsid w:val="00B013B5"/>
    <w:rsid w:val="00B01980"/>
    <w:rsid w:val="00B0199E"/>
    <w:rsid w:val="00B01D96"/>
    <w:rsid w:val="00B02572"/>
    <w:rsid w:val="00B02DFC"/>
    <w:rsid w:val="00B03792"/>
    <w:rsid w:val="00B03BB0"/>
    <w:rsid w:val="00B040FD"/>
    <w:rsid w:val="00B043BF"/>
    <w:rsid w:val="00B04424"/>
    <w:rsid w:val="00B04C36"/>
    <w:rsid w:val="00B05497"/>
    <w:rsid w:val="00B06121"/>
    <w:rsid w:val="00B063D1"/>
    <w:rsid w:val="00B06634"/>
    <w:rsid w:val="00B06669"/>
    <w:rsid w:val="00B06E37"/>
    <w:rsid w:val="00B06E90"/>
    <w:rsid w:val="00B06EB2"/>
    <w:rsid w:val="00B06FCF"/>
    <w:rsid w:val="00B07198"/>
    <w:rsid w:val="00B07E58"/>
    <w:rsid w:val="00B1040E"/>
    <w:rsid w:val="00B104B7"/>
    <w:rsid w:val="00B106F8"/>
    <w:rsid w:val="00B11078"/>
    <w:rsid w:val="00B1109C"/>
    <w:rsid w:val="00B1118F"/>
    <w:rsid w:val="00B1257E"/>
    <w:rsid w:val="00B12C29"/>
    <w:rsid w:val="00B12FCF"/>
    <w:rsid w:val="00B13D51"/>
    <w:rsid w:val="00B13E7B"/>
    <w:rsid w:val="00B14189"/>
    <w:rsid w:val="00B14219"/>
    <w:rsid w:val="00B153C6"/>
    <w:rsid w:val="00B16233"/>
    <w:rsid w:val="00B16243"/>
    <w:rsid w:val="00B162FD"/>
    <w:rsid w:val="00B16789"/>
    <w:rsid w:val="00B16AD6"/>
    <w:rsid w:val="00B16CB3"/>
    <w:rsid w:val="00B17199"/>
    <w:rsid w:val="00B1731B"/>
    <w:rsid w:val="00B176B1"/>
    <w:rsid w:val="00B17924"/>
    <w:rsid w:val="00B17940"/>
    <w:rsid w:val="00B17BB8"/>
    <w:rsid w:val="00B17E82"/>
    <w:rsid w:val="00B17F8F"/>
    <w:rsid w:val="00B2029D"/>
    <w:rsid w:val="00B207E5"/>
    <w:rsid w:val="00B20AFC"/>
    <w:rsid w:val="00B2139A"/>
    <w:rsid w:val="00B214FA"/>
    <w:rsid w:val="00B21782"/>
    <w:rsid w:val="00B2184A"/>
    <w:rsid w:val="00B219B3"/>
    <w:rsid w:val="00B22933"/>
    <w:rsid w:val="00B22A8E"/>
    <w:rsid w:val="00B22E13"/>
    <w:rsid w:val="00B2313A"/>
    <w:rsid w:val="00B232C2"/>
    <w:rsid w:val="00B235A1"/>
    <w:rsid w:val="00B23716"/>
    <w:rsid w:val="00B240FD"/>
    <w:rsid w:val="00B24B9E"/>
    <w:rsid w:val="00B252CB"/>
    <w:rsid w:val="00B26BFA"/>
    <w:rsid w:val="00B26D4A"/>
    <w:rsid w:val="00B26E04"/>
    <w:rsid w:val="00B270A4"/>
    <w:rsid w:val="00B275BF"/>
    <w:rsid w:val="00B27789"/>
    <w:rsid w:val="00B305B8"/>
    <w:rsid w:val="00B30862"/>
    <w:rsid w:val="00B30E70"/>
    <w:rsid w:val="00B3124B"/>
    <w:rsid w:val="00B31AFF"/>
    <w:rsid w:val="00B31DCD"/>
    <w:rsid w:val="00B31EBC"/>
    <w:rsid w:val="00B320F4"/>
    <w:rsid w:val="00B324C9"/>
    <w:rsid w:val="00B32AED"/>
    <w:rsid w:val="00B33255"/>
    <w:rsid w:val="00B33CFB"/>
    <w:rsid w:val="00B343FD"/>
    <w:rsid w:val="00B34684"/>
    <w:rsid w:val="00B349D0"/>
    <w:rsid w:val="00B34A0D"/>
    <w:rsid w:val="00B34F21"/>
    <w:rsid w:val="00B3508B"/>
    <w:rsid w:val="00B350CD"/>
    <w:rsid w:val="00B353CB"/>
    <w:rsid w:val="00B35CF1"/>
    <w:rsid w:val="00B362FC"/>
    <w:rsid w:val="00B363C1"/>
    <w:rsid w:val="00B36A77"/>
    <w:rsid w:val="00B36C26"/>
    <w:rsid w:val="00B36CD8"/>
    <w:rsid w:val="00B36E11"/>
    <w:rsid w:val="00B36FB5"/>
    <w:rsid w:val="00B37F95"/>
    <w:rsid w:val="00B40335"/>
    <w:rsid w:val="00B403B0"/>
    <w:rsid w:val="00B4062B"/>
    <w:rsid w:val="00B40970"/>
    <w:rsid w:val="00B40C09"/>
    <w:rsid w:val="00B40E59"/>
    <w:rsid w:val="00B40E62"/>
    <w:rsid w:val="00B40F97"/>
    <w:rsid w:val="00B4138A"/>
    <w:rsid w:val="00B41B8E"/>
    <w:rsid w:val="00B41DFA"/>
    <w:rsid w:val="00B41E80"/>
    <w:rsid w:val="00B42560"/>
    <w:rsid w:val="00B4272A"/>
    <w:rsid w:val="00B42B64"/>
    <w:rsid w:val="00B42F5C"/>
    <w:rsid w:val="00B44125"/>
    <w:rsid w:val="00B443A5"/>
    <w:rsid w:val="00B443B1"/>
    <w:rsid w:val="00B45069"/>
    <w:rsid w:val="00B45C86"/>
    <w:rsid w:val="00B45D7E"/>
    <w:rsid w:val="00B45E2A"/>
    <w:rsid w:val="00B462FD"/>
    <w:rsid w:val="00B4630E"/>
    <w:rsid w:val="00B463CC"/>
    <w:rsid w:val="00B46AD8"/>
    <w:rsid w:val="00B46B64"/>
    <w:rsid w:val="00B471A0"/>
    <w:rsid w:val="00B4721F"/>
    <w:rsid w:val="00B47B14"/>
    <w:rsid w:val="00B47C05"/>
    <w:rsid w:val="00B47C8B"/>
    <w:rsid w:val="00B47D02"/>
    <w:rsid w:val="00B47D8B"/>
    <w:rsid w:val="00B506B2"/>
    <w:rsid w:val="00B50B09"/>
    <w:rsid w:val="00B514E3"/>
    <w:rsid w:val="00B5167A"/>
    <w:rsid w:val="00B51A78"/>
    <w:rsid w:val="00B5223D"/>
    <w:rsid w:val="00B52B8B"/>
    <w:rsid w:val="00B5364C"/>
    <w:rsid w:val="00B5376F"/>
    <w:rsid w:val="00B53F31"/>
    <w:rsid w:val="00B54318"/>
    <w:rsid w:val="00B54639"/>
    <w:rsid w:val="00B5551F"/>
    <w:rsid w:val="00B5574F"/>
    <w:rsid w:val="00B55F4F"/>
    <w:rsid w:val="00B560D3"/>
    <w:rsid w:val="00B56562"/>
    <w:rsid w:val="00B56B05"/>
    <w:rsid w:val="00B57528"/>
    <w:rsid w:val="00B57AA5"/>
    <w:rsid w:val="00B57EE9"/>
    <w:rsid w:val="00B57EF9"/>
    <w:rsid w:val="00B60729"/>
    <w:rsid w:val="00B61073"/>
    <w:rsid w:val="00B611BC"/>
    <w:rsid w:val="00B611F9"/>
    <w:rsid w:val="00B619CE"/>
    <w:rsid w:val="00B61DE2"/>
    <w:rsid w:val="00B62ACD"/>
    <w:rsid w:val="00B63056"/>
    <w:rsid w:val="00B633EF"/>
    <w:rsid w:val="00B63566"/>
    <w:rsid w:val="00B63AC1"/>
    <w:rsid w:val="00B64300"/>
    <w:rsid w:val="00B64813"/>
    <w:rsid w:val="00B64E38"/>
    <w:rsid w:val="00B65001"/>
    <w:rsid w:val="00B6514A"/>
    <w:rsid w:val="00B655C1"/>
    <w:rsid w:val="00B657BC"/>
    <w:rsid w:val="00B6648C"/>
    <w:rsid w:val="00B669DF"/>
    <w:rsid w:val="00B66F5B"/>
    <w:rsid w:val="00B66FEC"/>
    <w:rsid w:val="00B67576"/>
    <w:rsid w:val="00B675D0"/>
    <w:rsid w:val="00B677AD"/>
    <w:rsid w:val="00B67ABD"/>
    <w:rsid w:val="00B67DE3"/>
    <w:rsid w:val="00B67ECF"/>
    <w:rsid w:val="00B70086"/>
    <w:rsid w:val="00B7083A"/>
    <w:rsid w:val="00B70CAE"/>
    <w:rsid w:val="00B70D53"/>
    <w:rsid w:val="00B70DDA"/>
    <w:rsid w:val="00B712BF"/>
    <w:rsid w:val="00B713C2"/>
    <w:rsid w:val="00B721CD"/>
    <w:rsid w:val="00B7222F"/>
    <w:rsid w:val="00B725F2"/>
    <w:rsid w:val="00B726C9"/>
    <w:rsid w:val="00B7275E"/>
    <w:rsid w:val="00B72E5A"/>
    <w:rsid w:val="00B7375D"/>
    <w:rsid w:val="00B73E2B"/>
    <w:rsid w:val="00B73F29"/>
    <w:rsid w:val="00B74919"/>
    <w:rsid w:val="00B74925"/>
    <w:rsid w:val="00B74CF4"/>
    <w:rsid w:val="00B74F76"/>
    <w:rsid w:val="00B7540A"/>
    <w:rsid w:val="00B7607A"/>
    <w:rsid w:val="00B76191"/>
    <w:rsid w:val="00B76465"/>
    <w:rsid w:val="00B767AB"/>
    <w:rsid w:val="00B76B27"/>
    <w:rsid w:val="00B76DEC"/>
    <w:rsid w:val="00B77342"/>
    <w:rsid w:val="00B7744B"/>
    <w:rsid w:val="00B77673"/>
    <w:rsid w:val="00B77781"/>
    <w:rsid w:val="00B777D0"/>
    <w:rsid w:val="00B77876"/>
    <w:rsid w:val="00B77E12"/>
    <w:rsid w:val="00B8064E"/>
    <w:rsid w:val="00B80E15"/>
    <w:rsid w:val="00B813EE"/>
    <w:rsid w:val="00B81443"/>
    <w:rsid w:val="00B8173C"/>
    <w:rsid w:val="00B82199"/>
    <w:rsid w:val="00B823C2"/>
    <w:rsid w:val="00B82582"/>
    <w:rsid w:val="00B82C9E"/>
    <w:rsid w:val="00B8357E"/>
    <w:rsid w:val="00B837A6"/>
    <w:rsid w:val="00B83B25"/>
    <w:rsid w:val="00B83CE2"/>
    <w:rsid w:val="00B83E7E"/>
    <w:rsid w:val="00B8465B"/>
    <w:rsid w:val="00B8478A"/>
    <w:rsid w:val="00B84C85"/>
    <w:rsid w:val="00B84DAF"/>
    <w:rsid w:val="00B851D8"/>
    <w:rsid w:val="00B8549F"/>
    <w:rsid w:val="00B857C2"/>
    <w:rsid w:val="00B858DA"/>
    <w:rsid w:val="00B85BE1"/>
    <w:rsid w:val="00B86097"/>
    <w:rsid w:val="00B860C9"/>
    <w:rsid w:val="00B863DC"/>
    <w:rsid w:val="00B866DE"/>
    <w:rsid w:val="00B86BCE"/>
    <w:rsid w:val="00B8701C"/>
    <w:rsid w:val="00B87144"/>
    <w:rsid w:val="00B874F1"/>
    <w:rsid w:val="00B87F85"/>
    <w:rsid w:val="00B907A1"/>
    <w:rsid w:val="00B91526"/>
    <w:rsid w:val="00B91A76"/>
    <w:rsid w:val="00B92ABA"/>
    <w:rsid w:val="00B9320E"/>
    <w:rsid w:val="00B935E0"/>
    <w:rsid w:val="00B93626"/>
    <w:rsid w:val="00B937FC"/>
    <w:rsid w:val="00B9394F"/>
    <w:rsid w:val="00B9406C"/>
    <w:rsid w:val="00B941F5"/>
    <w:rsid w:val="00B94522"/>
    <w:rsid w:val="00B94BEA"/>
    <w:rsid w:val="00B94E1D"/>
    <w:rsid w:val="00B94F03"/>
    <w:rsid w:val="00B94FA2"/>
    <w:rsid w:val="00B955FF"/>
    <w:rsid w:val="00B95A3F"/>
    <w:rsid w:val="00B95DF1"/>
    <w:rsid w:val="00B95E57"/>
    <w:rsid w:val="00B962A2"/>
    <w:rsid w:val="00B96985"/>
    <w:rsid w:val="00B96C07"/>
    <w:rsid w:val="00B96E02"/>
    <w:rsid w:val="00B9701E"/>
    <w:rsid w:val="00B972C0"/>
    <w:rsid w:val="00B974F6"/>
    <w:rsid w:val="00B97F55"/>
    <w:rsid w:val="00BA09BE"/>
    <w:rsid w:val="00BA0B14"/>
    <w:rsid w:val="00BA2246"/>
    <w:rsid w:val="00BA27A6"/>
    <w:rsid w:val="00BA2992"/>
    <w:rsid w:val="00BA2B28"/>
    <w:rsid w:val="00BA2D9B"/>
    <w:rsid w:val="00BA3872"/>
    <w:rsid w:val="00BA3F53"/>
    <w:rsid w:val="00BA40CF"/>
    <w:rsid w:val="00BA4182"/>
    <w:rsid w:val="00BA4198"/>
    <w:rsid w:val="00BA4517"/>
    <w:rsid w:val="00BA4C76"/>
    <w:rsid w:val="00BA58BE"/>
    <w:rsid w:val="00BA623D"/>
    <w:rsid w:val="00BA63CE"/>
    <w:rsid w:val="00BA6428"/>
    <w:rsid w:val="00BA6A10"/>
    <w:rsid w:val="00BA6F3A"/>
    <w:rsid w:val="00BB003D"/>
    <w:rsid w:val="00BB0040"/>
    <w:rsid w:val="00BB00A3"/>
    <w:rsid w:val="00BB0793"/>
    <w:rsid w:val="00BB0FBE"/>
    <w:rsid w:val="00BB14FB"/>
    <w:rsid w:val="00BB1866"/>
    <w:rsid w:val="00BB2373"/>
    <w:rsid w:val="00BB284B"/>
    <w:rsid w:val="00BB3AE1"/>
    <w:rsid w:val="00BB3BE8"/>
    <w:rsid w:val="00BB408F"/>
    <w:rsid w:val="00BB40C3"/>
    <w:rsid w:val="00BB4229"/>
    <w:rsid w:val="00BB43E5"/>
    <w:rsid w:val="00BB4768"/>
    <w:rsid w:val="00BB4C2D"/>
    <w:rsid w:val="00BB4ED1"/>
    <w:rsid w:val="00BB506D"/>
    <w:rsid w:val="00BB519B"/>
    <w:rsid w:val="00BB5795"/>
    <w:rsid w:val="00BB6052"/>
    <w:rsid w:val="00BB634C"/>
    <w:rsid w:val="00BB6457"/>
    <w:rsid w:val="00BB6509"/>
    <w:rsid w:val="00BB7905"/>
    <w:rsid w:val="00BB7E53"/>
    <w:rsid w:val="00BC0770"/>
    <w:rsid w:val="00BC0822"/>
    <w:rsid w:val="00BC13DF"/>
    <w:rsid w:val="00BC156D"/>
    <w:rsid w:val="00BC21FB"/>
    <w:rsid w:val="00BC2AA6"/>
    <w:rsid w:val="00BC33B5"/>
    <w:rsid w:val="00BC39CD"/>
    <w:rsid w:val="00BC3E17"/>
    <w:rsid w:val="00BC3EF0"/>
    <w:rsid w:val="00BC3F8F"/>
    <w:rsid w:val="00BC4CF1"/>
    <w:rsid w:val="00BC51EF"/>
    <w:rsid w:val="00BC55F6"/>
    <w:rsid w:val="00BC5CB4"/>
    <w:rsid w:val="00BC5E1F"/>
    <w:rsid w:val="00BC5F32"/>
    <w:rsid w:val="00BC61C2"/>
    <w:rsid w:val="00BC62B1"/>
    <w:rsid w:val="00BC6401"/>
    <w:rsid w:val="00BC6428"/>
    <w:rsid w:val="00BC678F"/>
    <w:rsid w:val="00BC717B"/>
    <w:rsid w:val="00BC71A1"/>
    <w:rsid w:val="00BD00A5"/>
    <w:rsid w:val="00BD0316"/>
    <w:rsid w:val="00BD15FD"/>
    <w:rsid w:val="00BD2436"/>
    <w:rsid w:val="00BD249B"/>
    <w:rsid w:val="00BD26DE"/>
    <w:rsid w:val="00BD2BEB"/>
    <w:rsid w:val="00BD3E59"/>
    <w:rsid w:val="00BD419D"/>
    <w:rsid w:val="00BD44D7"/>
    <w:rsid w:val="00BD44E2"/>
    <w:rsid w:val="00BD529C"/>
    <w:rsid w:val="00BD55B5"/>
    <w:rsid w:val="00BD5CD3"/>
    <w:rsid w:val="00BD5CE9"/>
    <w:rsid w:val="00BD6214"/>
    <w:rsid w:val="00BD63D0"/>
    <w:rsid w:val="00BD6A13"/>
    <w:rsid w:val="00BD6D60"/>
    <w:rsid w:val="00BD7A47"/>
    <w:rsid w:val="00BD7F24"/>
    <w:rsid w:val="00BE003D"/>
    <w:rsid w:val="00BE048A"/>
    <w:rsid w:val="00BE0AEE"/>
    <w:rsid w:val="00BE0FB8"/>
    <w:rsid w:val="00BE1828"/>
    <w:rsid w:val="00BE1D06"/>
    <w:rsid w:val="00BE2173"/>
    <w:rsid w:val="00BE2503"/>
    <w:rsid w:val="00BE2A16"/>
    <w:rsid w:val="00BE3326"/>
    <w:rsid w:val="00BE371A"/>
    <w:rsid w:val="00BE46C7"/>
    <w:rsid w:val="00BE4D17"/>
    <w:rsid w:val="00BE54BB"/>
    <w:rsid w:val="00BE550F"/>
    <w:rsid w:val="00BE5AAB"/>
    <w:rsid w:val="00BE5B25"/>
    <w:rsid w:val="00BE5B28"/>
    <w:rsid w:val="00BE5D31"/>
    <w:rsid w:val="00BE6348"/>
    <w:rsid w:val="00BE63F2"/>
    <w:rsid w:val="00BE65FA"/>
    <w:rsid w:val="00BE6DB1"/>
    <w:rsid w:val="00BE71D2"/>
    <w:rsid w:val="00BE74CE"/>
    <w:rsid w:val="00BF00DF"/>
    <w:rsid w:val="00BF019B"/>
    <w:rsid w:val="00BF04BD"/>
    <w:rsid w:val="00BF09A7"/>
    <w:rsid w:val="00BF104D"/>
    <w:rsid w:val="00BF1166"/>
    <w:rsid w:val="00BF1288"/>
    <w:rsid w:val="00BF1417"/>
    <w:rsid w:val="00BF23DE"/>
    <w:rsid w:val="00BF26B7"/>
    <w:rsid w:val="00BF2B2E"/>
    <w:rsid w:val="00BF2C84"/>
    <w:rsid w:val="00BF2CF3"/>
    <w:rsid w:val="00BF2EDD"/>
    <w:rsid w:val="00BF34A7"/>
    <w:rsid w:val="00BF351A"/>
    <w:rsid w:val="00BF3560"/>
    <w:rsid w:val="00BF450D"/>
    <w:rsid w:val="00BF4908"/>
    <w:rsid w:val="00BF5276"/>
    <w:rsid w:val="00BF5449"/>
    <w:rsid w:val="00BF5707"/>
    <w:rsid w:val="00BF59DC"/>
    <w:rsid w:val="00BF5C94"/>
    <w:rsid w:val="00BF666C"/>
    <w:rsid w:val="00BF6849"/>
    <w:rsid w:val="00BF6E27"/>
    <w:rsid w:val="00BF79F7"/>
    <w:rsid w:val="00C004AE"/>
    <w:rsid w:val="00C0065B"/>
    <w:rsid w:val="00C00828"/>
    <w:rsid w:val="00C008DF"/>
    <w:rsid w:val="00C00940"/>
    <w:rsid w:val="00C00D18"/>
    <w:rsid w:val="00C00FA8"/>
    <w:rsid w:val="00C012F2"/>
    <w:rsid w:val="00C01685"/>
    <w:rsid w:val="00C019CE"/>
    <w:rsid w:val="00C026B6"/>
    <w:rsid w:val="00C03137"/>
    <w:rsid w:val="00C03FA2"/>
    <w:rsid w:val="00C0419A"/>
    <w:rsid w:val="00C044F5"/>
    <w:rsid w:val="00C0497D"/>
    <w:rsid w:val="00C05C98"/>
    <w:rsid w:val="00C06D10"/>
    <w:rsid w:val="00C07155"/>
    <w:rsid w:val="00C07A4D"/>
    <w:rsid w:val="00C07E43"/>
    <w:rsid w:val="00C07F4A"/>
    <w:rsid w:val="00C10C73"/>
    <w:rsid w:val="00C10D31"/>
    <w:rsid w:val="00C10EF8"/>
    <w:rsid w:val="00C116D4"/>
    <w:rsid w:val="00C11CED"/>
    <w:rsid w:val="00C1212E"/>
    <w:rsid w:val="00C12C57"/>
    <w:rsid w:val="00C12D3C"/>
    <w:rsid w:val="00C12F95"/>
    <w:rsid w:val="00C13030"/>
    <w:rsid w:val="00C13310"/>
    <w:rsid w:val="00C1331D"/>
    <w:rsid w:val="00C1548D"/>
    <w:rsid w:val="00C155FC"/>
    <w:rsid w:val="00C158A5"/>
    <w:rsid w:val="00C15C23"/>
    <w:rsid w:val="00C1616F"/>
    <w:rsid w:val="00C1645A"/>
    <w:rsid w:val="00C16719"/>
    <w:rsid w:val="00C16983"/>
    <w:rsid w:val="00C1718F"/>
    <w:rsid w:val="00C17440"/>
    <w:rsid w:val="00C20180"/>
    <w:rsid w:val="00C20978"/>
    <w:rsid w:val="00C20E06"/>
    <w:rsid w:val="00C2135D"/>
    <w:rsid w:val="00C2166C"/>
    <w:rsid w:val="00C21713"/>
    <w:rsid w:val="00C21D59"/>
    <w:rsid w:val="00C21D9A"/>
    <w:rsid w:val="00C2298B"/>
    <w:rsid w:val="00C22B38"/>
    <w:rsid w:val="00C231A1"/>
    <w:rsid w:val="00C23602"/>
    <w:rsid w:val="00C23946"/>
    <w:rsid w:val="00C2402A"/>
    <w:rsid w:val="00C2435B"/>
    <w:rsid w:val="00C24C12"/>
    <w:rsid w:val="00C24D66"/>
    <w:rsid w:val="00C2521F"/>
    <w:rsid w:val="00C25535"/>
    <w:rsid w:val="00C258ED"/>
    <w:rsid w:val="00C25E4D"/>
    <w:rsid w:val="00C263A7"/>
    <w:rsid w:val="00C26809"/>
    <w:rsid w:val="00C270EC"/>
    <w:rsid w:val="00C276C9"/>
    <w:rsid w:val="00C30054"/>
    <w:rsid w:val="00C31FC6"/>
    <w:rsid w:val="00C3239B"/>
    <w:rsid w:val="00C32E5D"/>
    <w:rsid w:val="00C331BC"/>
    <w:rsid w:val="00C33B36"/>
    <w:rsid w:val="00C33C33"/>
    <w:rsid w:val="00C33E91"/>
    <w:rsid w:val="00C3411D"/>
    <w:rsid w:val="00C3425F"/>
    <w:rsid w:val="00C3449C"/>
    <w:rsid w:val="00C344C2"/>
    <w:rsid w:val="00C344DF"/>
    <w:rsid w:val="00C34506"/>
    <w:rsid w:val="00C34BE5"/>
    <w:rsid w:val="00C34C84"/>
    <w:rsid w:val="00C34FD2"/>
    <w:rsid w:val="00C35376"/>
    <w:rsid w:val="00C35AE1"/>
    <w:rsid w:val="00C35ECC"/>
    <w:rsid w:val="00C36206"/>
    <w:rsid w:val="00C364FA"/>
    <w:rsid w:val="00C36832"/>
    <w:rsid w:val="00C368F7"/>
    <w:rsid w:val="00C36B8B"/>
    <w:rsid w:val="00C36BB8"/>
    <w:rsid w:val="00C36E7C"/>
    <w:rsid w:val="00C37377"/>
    <w:rsid w:val="00C374F0"/>
    <w:rsid w:val="00C3753C"/>
    <w:rsid w:val="00C37BA9"/>
    <w:rsid w:val="00C40031"/>
    <w:rsid w:val="00C41707"/>
    <w:rsid w:val="00C41AB4"/>
    <w:rsid w:val="00C41AB9"/>
    <w:rsid w:val="00C42AF7"/>
    <w:rsid w:val="00C4389E"/>
    <w:rsid w:val="00C451DC"/>
    <w:rsid w:val="00C45723"/>
    <w:rsid w:val="00C4573C"/>
    <w:rsid w:val="00C45969"/>
    <w:rsid w:val="00C45A10"/>
    <w:rsid w:val="00C46B80"/>
    <w:rsid w:val="00C46E33"/>
    <w:rsid w:val="00C46E91"/>
    <w:rsid w:val="00C47296"/>
    <w:rsid w:val="00C4756E"/>
    <w:rsid w:val="00C4782B"/>
    <w:rsid w:val="00C478FA"/>
    <w:rsid w:val="00C47A5B"/>
    <w:rsid w:val="00C47AAE"/>
    <w:rsid w:val="00C47ED5"/>
    <w:rsid w:val="00C50139"/>
    <w:rsid w:val="00C50ED7"/>
    <w:rsid w:val="00C5132A"/>
    <w:rsid w:val="00C51E50"/>
    <w:rsid w:val="00C52171"/>
    <w:rsid w:val="00C526B6"/>
    <w:rsid w:val="00C52791"/>
    <w:rsid w:val="00C530CA"/>
    <w:rsid w:val="00C5327D"/>
    <w:rsid w:val="00C53D90"/>
    <w:rsid w:val="00C53F33"/>
    <w:rsid w:val="00C5479F"/>
    <w:rsid w:val="00C552E0"/>
    <w:rsid w:val="00C554F8"/>
    <w:rsid w:val="00C55EFD"/>
    <w:rsid w:val="00C561D4"/>
    <w:rsid w:val="00C568EB"/>
    <w:rsid w:val="00C57513"/>
    <w:rsid w:val="00C578BD"/>
    <w:rsid w:val="00C5797E"/>
    <w:rsid w:val="00C600BA"/>
    <w:rsid w:val="00C6047B"/>
    <w:rsid w:val="00C60BF2"/>
    <w:rsid w:val="00C60C7D"/>
    <w:rsid w:val="00C6164E"/>
    <w:rsid w:val="00C62DD2"/>
    <w:rsid w:val="00C62E14"/>
    <w:rsid w:val="00C62FD8"/>
    <w:rsid w:val="00C63176"/>
    <w:rsid w:val="00C6318B"/>
    <w:rsid w:val="00C63736"/>
    <w:rsid w:val="00C63A06"/>
    <w:rsid w:val="00C63D57"/>
    <w:rsid w:val="00C64155"/>
    <w:rsid w:val="00C64922"/>
    <w:rsid w:val="00C64C3E"/>
    <w:rsid w:val="00C64C73"/>
    <w:rsid w:val="00C65141"/>
    <w:rsid w:val="00C65390"/>
    <w:rsid w:val="00C65678"/>
    <w:rsid w:val="00C65A3E"/>
    <w:rsid w:val="00C65C5E"/>
    <w:rsid w:val="00C65DC3"/>
    <w:rsid w:val="00C65F5D"/>
    <w:rsid w:val="00C6605B"/>
    <w:rsid w:val="00C66134"/>
    <w:rsid w:val="00C66905"/>
    <w:rsid w:val="00C66A4C"/>
    <w:rsid w:val="00C679E1"/>
    <w:rsid w:val="00C67C2A"/>
    <w:rsid w:val="00C67E50"/>
    <w:rsid w:val="00C70034"/>
    <w:rsid w:val="00C70AB3"/>
    <w:rsid w:val="00C70F97"/>
    <w:rsid w:val="00C71DA0"/>
    <w:rsid w:val="00C72038"/>
    <w:rsid w:val="00C72A6E"/>
    <w:rsid w:val="00C73979"/>
    <w:rsid w:val="00C73B69"/>
    <w:rsid w:val="00C73E2A"/>
    <w:rsid w:val="00C74607"/>
    <w:rsid w:val="00C753E5"/>
    <w:rsid w:val="00C75602"/>
    <w:rsid w:val="00C75603"/>
    <w:rsid w:val="00C75A2F"/>
    <w:rsid w:val="00C75BEB"/>
    <w:rsid w:val="00C76E83"/>
    <w:rsid w:val="00C76EF5"/>
    <w:rsid w:val="00C77489"/>
    <w:rsid w:val="00C774E6"/>
    <w:rsid w:val="00C77540"/>
    <w:rsid w:val="00C7773D"/>
    <w:rsid w:val="00C779EE"/>
    <w:rsid w:val="00C77AFF"/>
    <w:rsid w:val="00C77DB1"/>
    <w:rsid w:val="00C80590"/>
    <w:rsid w:val="00C80AB8"/>
    <w:rsid w:val="00C80AED"/>
    <w:rsid w:val="00C80B71"/>
    <w:rsid w:val="00C80DCD"/>
    <w:rsid w:val="00C80E1E"/>
    <w:rsid w:val="00C8151E"/>
    <w:rsid w:val="00C818B0"/>
    <w:rsid w:val="00C81C2D"/>
    <w:rsid w:val="00C81E6E"/>
    <w:rsid w:val="00C81F77"/>
    <w:rsid w:val="00C821F9"/>
    <w:rsid w:val="00C822B9"/>
    <w:rsid w:val="00C82BEC"/>
    <w:rsid w:val="00C82F27"/>
    <w:rsid w:val="00C83AB8"/>
    <w:rsid w:val="00C84492"/>
    <w:rsid w:val="00C854F1"/>
    <w:rsid w:val="00C85848"/>
    <w:rsid w:val="00C85F06"/>
    <w:rsid w:val="00C8604E"/>
    <w:rsid w:val="00C86589"/>
    <w:rsid w:val="00C8698A"/>
    <w:rsid w:val="00C86EBC"/>
    <w:rsid w:val="00C872CA"/>
    <w:rsid w:val="00C87C9A"/>
    <w:rsid w:val="00C90E9D"/>
    <w:rsid w:val="00C91180"/>
    <w:rsid w:val="00C91E7D"/>
    <w:rsid w:val="00C9207B"/>
    <w:rsid w:val="00C9226B"/>
    <w:rsid w:val="00C92557"/>
    <w:rsid w:val="00C92AD9"/>
    <w:rsid w:val="00C92C13"/>
    <w:rsid w:val="00C92CE1"/>
    <w:rsid w:val="00C92D7C"/>
    <w:rsid w:val="00C92E60"/>
    <w:rsid w:val="00C932D2"/>
    <w:rsid w:val="00C936DD"/>
    <w:rsid w:val="00C93966"/>
    <w:rsid w:val="00C93CD0"/>
    <w:rsid w:val="00C94200"/>
    <w:rsid w:val="00C94B88"/>
    <w:rsid w:val="00C94C3D"/>
    <w:rsid w:val="00C9528E"/>
    <w:rsid w:val="00C95E58"/>
    <w:rsid w:val="00C96AD5"/>
    <w:rsid w:val="00C97470"/>
    <w:rsid w:val="00C97B7C"/>
    <w:rsid w:val="00C97D5E"/>
    <w:rsid w:val="00CA04BE"/>
    <w:rsid w:val="00CA0628"/>
    <w:rsid w:val="00CA26F2"/>
    <w:rsid w:val="00CA272A"/>
    <w:rsid w:val="00CA2871"/>
    <w:rsid w:val="00CA2D51"/>
    <w:rsid w:val="00CA3115"/>
    <w:rsid w:val="00CA33D0"/>
    <w:rsid w:val="00CA35BF"/>
    <w:rsid w:val="00CA3B08"/>
    <w:rsid w:val="00CA489A"/>
    <w:rsid w:val="00CA55C1"/>
    <w:rsid w:val="00CA55E4"/>
    <w:rsid w:val="00CA5763"/>
    <w:rsid w:val="00CA5F72"/>
    <w:rsid w:val="00CA60A7"/>
    <w:rsid w:val="00CA6414"/>
    <w:rsid w:val="00CA656F"/>
    <w:rsid w:val="00CA6A80"/>
    <w:rsid w:val="00CA6FF4"/>
    <w:rsid w:val="00CA717F"/>
    <w:rsid w:val="00CA7348"/>
    <w:rsid w:val="00CA759B"/>
    <w:rsid w:val="00CA7834"/>
    <w:rsid w:val="00CA7F6D"/>
    <w:rsid w:val="00CB0824"/>
    <w:rsid w:val="00CB08C7"/>
    <w:rsid w:val="00CB0B20"/>
    <w:rsid w:val="00CB12E7"/>
    <w:rsid w:val="00CB1A47"/>
    <w:rsid w:val="00CB1ACB"/>
    <w:rsid w:val="00CB1F19"/>
    <w:rsid w:val="00CB2834"/>
    <w:rsid w:val="00CB32A2"/>
    <w:rsid w:val="00CB344F"/>
    <w:rsid w:val="00CB39C6"/>
    <w:rsid w:val="00CB44AF"/>
    <w:rsid w:val="00CB46A0"/>
    <w:rsid w:val="00CB47C3"/>
    <w:rsid w:val="00CB5260"/>
    <w:rsid w:val="00CB54B5"/>
    <w:rsid w:val="00CB5802"/>
    <w:rsid w:val="00CB5E1D"/>
    <w:rsid w:val="00CB6D87"/>
    <w:rsid w:val="00CB7CAF"/>
    <w:rsid w:val="00CC016C"/>
    <w:rsid w:val="00CC0177"/>
    <w:rsid w:val="00CC0269"/>
    <w:rsid w:val="00CC02C1"/>
    <w:rsid w:val="00CC162C"/>
    <w:rsid w:val="00CC184E"/>
    <w:rsid w:val="00CC1979"/>
    <w:rsid w:val="00CC1E80"/>
    <w:rsid w:val="00CC1F84"/>
    <w:rsid w:val="00CC39CF"/>
    <w:rsid w:val="00CC3ED2"/>
    <w:rsid w:val="00CC47D2"/>
    <w:rsid w:val="00CC49D1"/>
    <w:rsid w:val="00CC4D38"/>
    <w:rsid w:val="00CC50C1"/>
    <w:rsid w:val="00CC53F4"/>
    <w:rsid w:val="00CC5880"/>
    <w:rsid w:val="00CC5F29"/>
    <w:rsid w:val="00CC6170"/>
    <w:rsid w:val="00CC66B5"/>
    <w:rsid w:val="00CC71E8"/>
    <w:rsid w:val="00CC725D"/>
    <w:rsid w:val="00CC7934"/>
    <w:rsid w:val="00CD010E"/>
    <w:rsid w:val="00CD1277"/>
    <w:rsid w:val="00CD1B76"/>
    <w:rsid w:val="00CD3346"/>
    <w:rsid w:val="00CD3367"/>
    <w:rsid w:val="00CD3422"/>
    <w:rsid w:val="00CD4034"/>
    <w:rsid w:val="00CD45AF"/>
    <w:rsid w:val="00CD478F"/>
    <w:rsid w:val="00CD4E96"/>
    <w:rsid w:val="00CD507A"/>
    <w:rsid w:val="00CD53C9"/>
    <w:rsid w:val="00CD55DF"/>
    <w:rsid w:val="00CD5650"/>
    <w:rsid w:val="00CD59BF"/>
    <w:rsid w:val="00CD5CCC"/>
    <w:rsid w:val="00CD63DB"/>
    <w:rsid w:val="00CD6840"/>
    <w:rsid w:val="00CD6996"/>
    <w:rsid w:val="00CD6F02"/>
    <w:rsid w:val="00CD749D"/>
    <w:rsid w:val="00CD75CB"/>
    <w:rsid w:val="00CD75F7"/>
    <w:rsid w:val="00CE0C2E"/>
    <w:rsid w:val="00CE0E54"/>
    <w:rsid w:val="00CE22A5"/>
    <w:rsid w:val="00CE3CE9"/>
    <w:rsid w:val="00CE4132"/>
    <w:rsid w:val="00CE47C1"/>
    <w:rsid w:val="00CE5530"/>
    <w:rsid w:val="00CE5C20"/>
    <w:rsid w:val="00CE5D97"/>
    <w:rsid w:val="00CE5DDF"/>
    <w:rsid w:val="00CE5EAD"/>
    <w:rsid w:val="00CE6706"/>
    <w:rsid w:val="00CE6D97"/>
    <w:rsid w:val="00CE6F2E"/>
    <w:rsid w:val="00CE7899"/>
    <w:rsid w:val="00CE7F55"/>
    <w:rsid w:val="00CF013A"/>
    <w:rsid w:val="00CF02AA"/>
    <w:rsid w:val="00CF1AC7"/>
    <w:rsid w:val="00CF234F"/>
    <w:rsid w:val="00CF2C19"/>
    <w:rsid w:val="00CF2E4C"/>
    <w:rsid w:val="00CF3258"/>
    <w:rsid w:val="00CF3BD8"/>
    <w:rsid w:val="00CF3D8B"/>
    <w:rsid w:val="00CF3E50"/>
    <w:rsid w:val="00CF4374"/>
    <w:rsid w:val="00CF47A3"/>
    <w:rsid w:val="00CF4BF6"/>
    <w:rsid w:val="00CF4C2A"/>
    <w:rsid w:val="00CF4C35"/>
    <w:rsid w:val="00CF50A6"/>
    <w:rsid w:val="00CF5680"/>
    <w:rsid w:val="00CF597D"/>
    <w:rsid w:val="00CF5DE8"/>
    <w:rsid w:val="00CF6366"/>
    <w:rsid w:val="00CF683A"/>
    <w:rsid w:val="00CF6D8A"/>
    <w:rsid w:val="00CF6F00"/>
    <w:rsid w:val="00CF7213"/>
    <w:rsid w:val="00CF7B48"/>
    <w:rsid w:val="00D00241"/>
    <w:rsid w:val="00D004BD"/>
    <w:rsid w:val="00D01273"/>
    <w:rsid w:val="00D01292"/>
    <w:rsid w:val="00D01614"/>
    <w:rsid w:val="00D01922"/>
    <w:rsid w:val="00D02200"/>
    <w:rsid w:val="00D02288"/>
    <w:rsid w:val="00D02D46"/>
    <w:rsid w:val="00D039A6"/>
    <w:rsid w:val="00D03B77"/>
    <w:rsid w:val="00D03EE4"/>
    <w:rsid w:val="00D04C4C"/>
    <w:rsid w:val="00D04DC0"/>
    <w:rsid w:val="00D04E62"/>
    <w:rsid w:val="00D050E3"/>
    <w:rsid w:val="00D05373"/>
    <w:rsid w:val="00D05442"/>
    <w:rsid w:val="00D056EE"/>
    <w:rsid w:val="00D058F5"/>
    <w:rsid w:val="00D05BAF"/>
    <w:rsid w:val="00D0680E"/>
    <w:rsid w:val="00D06ABC"/>
    <w:rsid w:val="00D0701E"/>
    <w:rsid w:val="00D078EC"/>
    <w:rsid w:val="00D07A64"/>
    <w:rsid w:val="00D101B5"/>
    <w:rsid w:val="00D11173"/>
    <w:rsid w:val="00D11465"/>
    <w:rsid w:val="00D1210D"/>
    <w:rsid w:val="00D12126"/>
    <w:rsid w:val="00D1278F"/>
    <w:rsid w:val="00D129AA"/>
    <w:rsid w:val="00D13240"/>
    <w:rsid w:val="00D133C2"/>
    <w:rsid w:val="00D135D8"/>
    <w:rsid w:val="00D13FA6"/>
    <w:rsid w:val="00D14007"/>
    <w:rsid w:val="00D14543"/>
    <w:rsid w:val="00D15C89"/>
    <w:rsid w:val="00D1608A"/>
    <w:rsid w:val="00D167D2"/>
    <w:rsid w:val="00D16C42"/>
    <w:rsid w:val="00D1745F"/>
    <w:rsid w:val="00D1752A"/>
    <w:rsid w:val="00D17643"/>
    <w:rsid w:val="00D2009F"/>
    <w:rsid w:val="00D2071F"/>
    <w:rsid w:val="00D20822"/>
    <w:rsid w:val="00D2163D"/>
    <w:rsid w:val="00D218AE"/>
    <w:rsid w:val="00D21C21"/>
    <w:rsid w:val="00D21C97"/>
    <w:rsid w:val="00D22245"/>
    <w:rsid w:val="00D22647"/>
    <w:rsid w:val="00D22D92"/>
    <w:rsid w:val="00D235D1"/>
    <w:rsid w:val="00D23919"/>
    <w:rsid w:val="00D245DE"/>
    <w:rsid w:val="00D248C7"/>
    <w:rsid w:val="00D24913"/>
    <w:rsid w:val="00D24DFA"/>
    <w:rsid w:val="00D24E34"/>
    <w:rsid w:val="00D256E4"/>
    <w:rsid w:val="00D25DD6"/>
    <w:rsid w:val="00D260BB"/>
    <w:rsid w:val="00D2633C"/>
    <w:rsid w:val="00D269B5"/>
    <w:rsid w:val="00D26ACF"/>
    <w:rsid w:val="00D27133"/>
    <w:rsid w:val="00D27303"/>
    <w:rsid w:val="00D274FF"/>
    <w:rsid w:val="00D27A94"/>
    <w:rsid w:val="00D27DE0"/>
    <w:rsid w:val="00D30140"/>
    <w:rsid w:val="00D30510"/>
    <w:rsid w:val="00D305E4"/>
    <w:rsid w:val="00D30FA1"/>
    <w:rsid w:val="00D312FC"/>
    <w:rsid w:val="00D31429"/>
    <w:rsid w:val="00D31A68"/>
    <w:rsid w:val="00D31BFC"/>
    <w:rsid w:val="00D3213F"/>
    <w:rsid w:val="00D32199"/>
    <w:rsid w:val="00D3226B"/>
    <w:rsid w:val="00D32415"/>
    <w:rsid w:val="00D32518"/>
    <w:rsid w:val="00D3258D"/>
    <w:rsid w:val="00D32995"/>
    <w:rsid w:val="00D329D8"/>
    <w:rsid w:val="00D32E3E"/>
    <w:rsid w:val="00D336B4"/>
    <w:rsid w:val="00D33801"/>
    <w:rsid w:val="00D34349"/>
    <w:rsid w:val="00D34B0D"/>
    <w:rsid w:val="00D34D92"/>
    <w:rsid w:val="00D35051"/>
    <w:rsid w:val="00D36008"/>
    <w:rsid w:val="00D361DD"/>
    <w:rsid w:val="00D36299"/>
    <w:rsid w:val="00D378AA"/>
    <w:rsid w:val="00D37AF4"/>
    <w:rsid w:val="00D41136"/>
    <w:rsid w:val="00D4148A"/>
    <w:rsid w:val="00D41C28"/>
    <w:rsid w:val="00D42C22"/>
    <w:rsid w:val="00D42DF3"/>
    <w:rsid w:val="00D433B5"/>
    <w:rsid w:val="00D4344F"/>
    <w:rsid w:val="00D437BD"/>
    <w:rsid w:val="00D43AD1"/>
    <w:rsid w:val="00D43D33"/>
    <w:rsid w:val="00D43ECA"/>
    <w:rsid w:val="00D44081"/>
    <w:rsid w:val="00D44395"/>
    <w:rsid w:val="00D4485F"/>
    <w:rsid w:val="00D44AAA"/>
    <w:rsid w:val="00D44D63"/>
    <w:rsid w:val="00D45055"/>
    <w:rsid w:val="00D454FC"/>
    <w:rsid w:val="00D455E8"/>
    <w:rsid w:val="00D456C4"/>
    <w:rsid w:val="00D4574D"/>
    <w:rsid w:val="00D46015"/>
    <w:rsid w:val="00D461CF"/>
    <w:rsid w:val="00D46BAD"/>
    <w:rsid w:val="00D47131"/>
    <w:rsid w:val="00D475F7"/>
    <w:rsid w:val="00D477CB"/>
    <w:rsid w:val="00D47B0B"/>
    <w:rsid w:val="00D5117D"/>
    <w:rsid w:val="00D51493"/>
    <w:rsid w:val="00D518E5"/>
    <w:rsid w:val="00D522ED"/>
    <w:rsid w:val="00D52583"/>
    <w:rsid w:val="00D52704"/>
    <w:rsid w:val="00D52F2C"/>
    <w:rsid w:val="00D531EE"/>
    <w:rsid w:val="00D53A9C"/>
    <w:rsid w:val="00D53BDC"/>
    <w:rsid w:val="00D53DC6"/>
    <w:rsid w:val="00D546FB"/>
    <w:rsid w:val="00D54919"/>
    <w:rsid w:val="00D54A30"/>
    <w:rsid w:val="00D54AF3"/>
    <w:rsid w:val="00D5540F"/>
    <w:rsid w:val="00D556B1"/>
    <w:rsid w:val="00D55C63"/>
    <w:rsid w:val="00D55E02"/>
    <w:rsid w:val="00D55E1B"/>
    <w:rsid w:val="00D566CD"/>
    <w:rsid w:val="00D566D6"/>
    <w:rsid w:val="00D56B25"/>
    <w:rsid w:val="00D5721A"/>
    <w:rsid w:val="00D574C0"/>
    <w:rsid w:val="00D577FB"/>
    <w:rsid w:val="00D57C2F"/>
    <w:rsid w:val="00D57CE6"/>
    <w:rsid w:val="00D6001A"/>
    <w:rsid w:val="00D60428"/>
    <w:rsid w:val="00D6057F"/>
    <w:rsid w:val="00D60D07"/>
    <w:rsid w:val="00D61AE8"/>
    <w:rsid w:val="00D61C77"/>
    <w:rsid w:val="00D62092"/>
    <w:rsid w:val="00D6242D"/>
    <w:rsid w:val="00D62CAD"/>
    <w:rsid w:val="00D637A8"/>
    <w:rsid w:val="00D6441E"/>
    <w:rsid w:val="00D646E8"/>
    <w:rsid w:val="00D64E12"/>
    <w:rsid w:val="00D6554D"/>
    <w:rsid w:val="00D65880"/>
    <w:rsid w:val="00D66240"/>
    <w:rsid w:val="00D667A3"/>
    <w:rsid w:val="00D667BE"/>
    <w:rsid w:val="00D7076B"/>
    <w:rsid w:val="00D716D7"/>
    <w:rsid w:val="00D7195A"/>
    <w:rsid w:val="00D72161"/>
    <w:rsid w:val="00D72355"/>
    <w:rsid w:val="00D72374"/>
    <w:rsid w:val="00D72614"/>
    <w:rsid w:val="00D72831"/>
    <w:rsid w:val="00D72B23"/>
    <w:rsid w:val="00D72BF1"/>
    <w:rsid w:val="00D73590"/>
    <w:rsid w:val="00D7362B"/>
    <w:rsid w:val="00D73D6F"/>
    <w:rsid w:val="00D74751"/>
    <w:rsid w:val="00D7510B"/>
    <w:rsid w:val="00D75B1E"/>
    <w:rsid w:val="00D75B70"/>
    <w:rsid w:val="00D76035"/>
    <w:rsid w:val="00D76424"/>
    <w:rsid w:val="00D7662B"/>
    <w:rsid w:val="00D76850"/>
    <w:rsid w:val="00D76CBA"/>
    <w:rsid w:val="00D76F48"/>
    <w:rsid w:val="00D77A91"/>
    <w:rsid w:val="00D80DDA"/>
    <w:rsid w:val="00D8110F"/>
    <w:rsid w:val="00D8123A"/>
    <w:rsid w:val="00D814E6"/>
    <w:rsid w:val="00D81657"/>
    <w:rsid w:val="00D81DEA"/>
    <w:rsid w:val="00D82B3D"/>
    <w:rsid w:val="00D82EAD"/>
    <w:rsid w:val="00D837A3"/>
    <w:rsid w:val="00D839B0"/>
    <w:rsid w:val="00D84240"/>
    <w:rsid w:val="00D843CA"/>
    <w:rsid w:val="00D853AD"/>
    <w:rsid w:val="00D85698"/>
    <w:rsid w:val="00D856CA"/>
    <w:rsid w:val="00D858B4"/>
    <w:rsid w:val="00D8604D"/>
    <w:rsid w:val="00D86429"/>
    <w:rsid w:val="00D86695"/>
    <w:rsid w:val="00D869D0"/>
    <w:rsid w:val="00D86A49"/>
    <w:rsid w:val="00D86BD6"/>
    <w:rsid w:val="00D87626"/>
    <w:rsid w:val="00D876D6"/>
    <w:rsid w:val="00D877D2"/>
    <w:rsid w:val="00D87DC6"/>
    <w:rsid w:val="00D87F92"/>
    <w:rsid w:val="00D91202"/>
    <w:rsid w:val="00D912DC"/>
    <w:rsid w:val="00D91858"/>
    <w:rsid w:val="00D9217F"/>
    <w:rsid w:val="00D928F1"/>
    <w:rsid w:val="00D9291E"/>
    <w:rsid w:val="00D933AD"/>
    <w:rsid w:val="00D9368D"/>
    <w:rsid w:val="00D93840"/>
    <w:rsid w:val="00D93A43"/>
    <w:rsid w:val="00D93CF8"/>
    <w:rsid w:val="00D94659"/>
    <w:rsid w:val="00D94C9A"/>
    <w:rsid w:val="00D95E13"/>
    <w:rsid w:val="00D95E91"/>
    <w:rsid w:val="00D96551"/>
    <w:rsid w:val="00D96654"/>
    <w:rsid w:val="00D96CD3"/>
    <w:rsid w:val="00D9739F"/>
    <w:rsid w:val="00D97727"/>
    <w:rsid w:val="00D977AD"/>
    <w:rsid w:val="00D977D5"/>
    <w:rsid w:val="00D97918"/>
    <w:rsid w:val="00D97AC7"/>
    <w:rsid w:val="00D97E3B"/>
    <w:rsid w:val="00D97EDA"/>
    <w:rsid w:val="00DA0F93"/>
    <w:rsid w:val="00DA10F6"/>
    <w:rsid w:val="00DA1632"/>
    <w:rsid w:val="00DA164F"/>
    <w:rsid w:val="00DA1DA0"/>
    <w:rsid w:val="00DA254C"/>
    <w:rsid w:val="00DA2672"/>
    <w:rsid w:val="00DA2B5F"/>
    <w:rsid w:val="00DA31E1"/>
    <w:rsid w:val="00DA34CB"/>
    <w:rsid w:val="00DA3A8E"/>
    <w:rsid w:val="00DA3EC3"/>
    <w:rsid w:val="00DA48B6"/>
    <w:rsid w:val="00DA5467"/>
    <w:rsid w:val="00DA5709"/>
    <w:rsid w:val="00DA57CF"/>
    <w:rsid w:val="00DA595F"/>
    <w:rsid w:val="00DA5E96"/>
    <w:rsid w:val="00DA6039"/>
    <w:rsid w:val="00DA64C9"/>
    <w:rsid w:val="00DA707F"/>
    <w:rsid w:val="00DA7ACB"/>
    <w:rsid w:val="00DA7E62"/>
    <w:rsid w:val="00DA7FF6"/>
    <w:rsid w:val="00DB04E8"/>
    <w:rsid w:val="00DB08A9"/>
    <w:rsid w:val="00DB0975"/>
    <w:rsid w:val="00DB0D6E"/>
    <w:rsid w:val="00DB1383"/>
    <w:rsid w:val="00DB17F0"/>
    <w:rsid w:val="00DB185F"/>
    <w:rsid w:val="00DB192D"/>
    <w:rsid w:val="00DB1A05"/>
    <w:rsid w:val="00DB1C40"/>
    <w:rsid w:val="00DB2A7F"/>
    <w:rsid w:val="00DB2B8F"/>
    <w:rsid w:val="00DB2E2C"/>
    <w:rsid w:val="00DB2F1A"/>
    <w:rsid w:val="00DB2F40"/>
    <w:rsid w:val="00DB3104"/>
    <w:rsid w:val="00DB3375"/>
    <w:rsid w:val="00DB33A9"/>
    <w:rsid w:val="00DB4816"/>
    <w:rsid w:val="00DB4875"/>
    <w:rsid w:val="00DB4B49"/>
    <w:rsid w:val="00DB5EFD"/>
    <w:rsid w:val="00DB6016"/>
    <w:rsid w:val="00DB6080"/>
    <w:rsid w:val="00DB6270"/>
    <w:rsid w:val="00DB6468"/>
    <w:rsid w:val="00DB6E01"/>
    <w:rsid w:val="00DB7164"/>
    <w:rsid w:val="00DB73E1"/>
    <w:rsid w:val="00DB7664"/>
    <w:rsid w:val="00DB77A7"/>
    <w:rsid w:val="00DB7ED0"/>
    <w:rsid w:val="00DC112A"/>
    <w:rsid w:val="00DC1154"/>
    <w:rsid w:val="00DC1517"/>
    <w:rsid w:val="00DC26FB"/>
    <w:rsid w:val="00DC2D97"/>
    <w:rsid w:val="00DC2FC0"/>
    <w:rsid w:val="00DC2FDE"/>
    <w:rsid w:val="00DC31EB"/>
    <w:rsid w:val="00DC39F5"/>
    <w:rsid w:val="00DC49BF"/>
    <w:rsid w:val="00DC5C12"/>
    <w:rsid w:val="00DC67BA"/>
    <w:rsid w:val="00DC6947"/>
    <w:rsid w:val="00DC7BBF"/>
    <w:rsid w:val="00DD058C"/>
    <w:rsid w:val="00DD0A15"/>
    <w:rsid w:val="00DD0E57"/>
    <w:rsid w:val="00DD0FE9"/>
    <w:rsid w:val="00DD15FD"/>
    <w:rsid w:val="00DD190C"/>
    <w:rsid w:val="00DD20B2"/>
    <w:rsid w:val="00DD213A"/>
    <w:rsid w:val="00DD2313"/>
    <w:rsid w:val="00DD263B"/>
    <w:rsid w:val="00DD2ADE"/>
    <w:rsid w:val="00DD2BC3"/>
    <w:rsid w:val="00DD34EA"/>
    <w:rsid w:val="00DD4031"/>
    <w:rsid w:val="00DD4126"/>
    <w:rsid w:val="00DD4190"/>
    <w:rsid w:val="00DD4702"/>
    <w:rsid w:val="00DD4F90"/>
    <w:rsid w:val="00DD4FE2"/>
    <w:rsid w:val="00DD5B5D"/>
    <w:rsid w:val="00DD5E78"/>
    <w:rsid w:val="00DD6657"/>
    <w:rsid w:val="00DD70EC"/>
    <w:rsid w:val="00DD73AE"/>
    <w:rsid w:val="00DD7A70"/>
    <w:rsid w:val="00DE01DF"/>
    <w:rsid w:val="00DE231E"/>
    <w:rsid w:val="00DE2D2E"/>
    <w:rsid w:val="00DE34AF"/>
    <w:rsid w:val="00DE34D9"/>
    <w:rsid w:val="00DE3525"/>
    <w:rsid w:val="00DE377C"/>
    <w:rsid w:val="00DE55F8"/>
    <w:rsid w:val="00DE5B8F"/>
    <w:rsid w:val="00DE5D84"/>
    <w:rsid w:val="00DE677D"/>
    <w:rsid w:val="00DE6838"/>
    <w:rsid w:val="00DE699F"/>
    <w:rsid w:val="00DE7682"/>
    <w:rsid w:val="00DE7933"/>
    <w:rsid w:val="00DE7A5D"/>
    <w:rsid w:val="00DE7A65"/>
    <w:rsid w:val="00DF01EE"/>
    <w:rsid w:val="00DF11BD"/>
    <w:rsid w:val="00DF14EB"/>
    <w:rsid w:val="00DF263F"/>
    <w:rsid w:val="00DF2AB0"/>
    <w:rsid w:val="00DF2B73"/>
    <w:rsid w:val="00DF2D70"/>
    <w:rsid w:val="00DF31AC"/>
    <w:rsid w:val="00DF3266"/>
    <w:rsid w:val="00DF38A2"/>
    <w:rsid w:val="00DF3E5B"/>
    <w:rsid w:val="00DF4C8F"/>
    <w:rsid w:val="00DF4E68"/>
    <w:rsid w:val="00DF4F6B"/>
    <w:rsid w:val="00DF5384"/>
    <w:rsid w:val="00DF5397"/>
    <w:rsid w:val="00DF5958"/>
    <w:rsid w:val="00DF61DD"/>
    <w:rsid w:val="00DF6970"/>
    <w:rsid w:val="00DF76FD"/>
    <w:rsid w:val="00DF7780"/>
    <w:rsid w:val="00DF7E71"/>
    <w:rsid w:val="00E00481"/>
    <w:rsid w:val="00E005C9"/>
    <w:rsid w:val="00E008FD"/>
    <w:rsid w:val="00E01409"/>
    <w:rsid w:val="00E019A4"/>
    <w:rsid w:val="00E01E31"/>
    <w:rsid w:val="00E029AF"/>
    <w:rsid w:val="00E03169"/>
    <w:rsid w:val="00E03283"/>
    <w:rsid w:val="00E0369D"/>
    <w:rsid w:val="00E03A34"/>
    <w:rsid w:val="00E04BF1"/>
    <w:rsid w:val="00E04F4A"/>
    <w:rsid w:val="00E050F9"/>
    <w:rsid w:val="00E055E3"/>
    <w:rsid w:val="00E05F39"/>
    <w:rsid w:val="00E06333"/>
    <w:rsid w:val="00E0660B"/>
    <w:rsid w:val="00E06653"/>
    <w:rsid w:val="00E069CB"/>
    <w:rsid w:val="00E06C0E"/>
    <w:rsid w:val="00E071D9"/>
    <w:rsid w:val="00E0761B"/>
    <w:rsid w:val="00E07BD1"/>
    <w:rsid w:val="00E105EC"/>
    <w:rsid w:val="00E10995"/>
    <w:rsid w:val="00E11447"/>
    <w:rsid w:val="00E11B41"/>
    <w:rsid w:val="00E11B44"/>
    <w:rsid w:val="00E12109"/>
    <w:rsid w:val="00E12D44"/>
    <w:rsid w:val="00E12E65"/>
    <w:rsid w:val="00E12EE0"/>
    <w:rsid w:val="00E132EA"/>
    <w:rsid w:val="00E13AE8"/>
    <w:rsid w:val="00E13C8E"/>
    <w:rsid w:val="00E13ED2"/>
    <w:rsid w:val="00E14ECB"/>
    <w:rsid w:val="00E15115"/>
    <w:rsid w:val="00E15177"/>
    <w:rsid w:val="00E15283"/>
    <w:rsid w:val="00E15850"/>
    <w:rsid w:val="00E159CD"/>
    <w:rsid w:val="00E16AB5"/>
    <w:rsid w:val="00E16AF2"/>
    <w:rsid w:val="00E16F54"/>
    <w:rsid w:val="00E17665"/>
    <w:rsid w:val="00E2023B"/>
    <w:rsid w:val="00E2048C"/>
    <w:rsid w:val="00E21567"/>
    <w:rsid w:val="00E21810"/>
    <w:rsid w:val="00E2234E"/>
    <w:rsid w:val="00E2324B"/>
    <w:rsid w:val="00E236A1"/>
    <w:rsid w:val="00E23833"/>
    <w:rsid w:val="00E23B6D"/>
    <w:rsid w:val="00E24472"/>
    <w:rsid w:val="00E24BEF"/>
    <w:rsid w:val="00E25025"/>
    <w:rsid w:val="00E2521E"/>
    <w:rsid w:val="00E26760"/>
    <w:rsid w:val="00E26917"/>
    <w:rsid w:val="00E26CE1"/>
    <w:rsid w:val="00E27593"/>
    <w:rsid w:val="00E27A34"/>
    <w:rsid w:val="00E27C4E"/>
    <w:rsid w:val="00E30418"/>
    <w:rsid w:val="00E30780"/>
    <w:rsid w:val="00E30CB6"/>
    <w:rsid w:val="00E30EBF"/>
    <w:rsid w:val="00E3109F"/>
    <w:rsid w:val="00E32AA8"/>
    <w:rsid w:val="00E3318C"/>
    <w:rsid w:val="00E335C4"/>
    <w:rsid w:val="00E33609"/>
    <w:rsid w:val="00E336C9"/>
    <w:rsid w:val="00E3394B"/>
    <w:rsid w:val="00E33DD7"/>
    <w:rsid w:val="00E34855"/>
    <w:rsid w:val="00E34DCC"/>
    <w:rsid w:val="00E34F18"/>
    <w:rsid w:val="00E35023"/>
    <w:rsid w:val="00E35110"/>
    <w:rsid w:val="00E35EDE"/>
    <w:rsid w:val="00E36295"/>
    <w:rsid w:val="00E36E55"/>
    <w:rsid w:val="00E36FD1"/>
    <w:rsid w:val="00E3763E"/>
    <w:rsid w:val="00E37754"/>
    <w:rsid w:val="00E37929"/>
    <w:rsid w:val="00E37F17"/>
    <w:rsid w:val="00E40099"/>
    <w:rsid w:val="00E40BCA"/>
    <w:rsid w:val="00E40C2F"/>
    <w:rsid w:val="00E4112A"/>
    <w:rsid w:val="00E41D5E"/>
    <w:rsid w:val="00E41EF4"/>
    <w:rsid w:val="00E4222D"/>
    <w:rsid w:val="00E42F3E"/>
    <w:rsid w:val="00E43481"/>
    <w:rsid w:val="00E43CBC"/>
    <w:rsid w:val="00E4434A"/>
    <w:rsid w:val="00E4555D"/>
    <w:rsid w:val="00E458F4"/>
    <w:rsid w:val="00E45E89"/>
    <w:rsid w:val="00E46C30"/>
    <w:rsid w:val="00E5002D"/>
    <w:rsid w:val="00E5029F"/>
    <w:rsid w:val="00E50CBA"/>
    <w:rsid w:val="00E50F21"/>
    <w:rsid w:val="00E511E1"/>
    <w:rsid w:val="00E51EA0"/>
    <w:rsid w:val="00E52620"/>
    <w:rsid w:val="00E5277D"/>
    <w:rsid w:val="00E53068"/>
    <w:rsid w:val="00E531FD"/>
    <w:rsid w:val="00E5334F"/>
    <w:rsid w:val="00E538D0"/>
    <w:rsid w:val="00E53A1B"/>
    <w:rsid w:val="00E54ABB"/>
    <w:rsid w:val="00E54B11"/>
    <w:rsid w:val="00E54B8C"/>
    <w:rsid w:val="00E553C3"/>
    <w:rsid w:val="00E555C5"/>
    <w:rsid w:val="00E55761"/>
    <w:rsid w:val="00E55A10"/>
    <w:rsid w:val="00E563DC"/>
    <w:rsid w:val="00E56B2F"/>
    <w:rsid w:val="00E56B9C"/>
    <w:rsid w:val="00E57869"/>
    <w:rsid w:val="00E57C1B"/>
    <w:rsid w:val="00E57DAC"/>
    <w:rsid w:val="00E60BD4"/>
    <w:rsid w:val="00E60FF5"/>
    <w:rsid w:val="00E6293C"/>
    <w:rsid w:val="00E62F43"/>
    <w:rsid w:val="00E632CF"/>
    <w:rsid w:val="00E6393B"/>
    <w:rsid w:val="00E63C37"/>
    <w:rsid w:val="00E63C48"/>
    <w:rsid w:val="00E6411E"/>
    <w:rsid w:val="00E64181"/>
    <w:rsid w:val="00E65876"/>
    <w:rsid w:val="00E66097"/>
    <w:rsid w:val="00E663EC"/>
    <w:rsid w:val="00E6641A"/>
    <w:rsid w:val="00E667A9"/>
    <w:rsid w:val="00E66C11"/>
    <w:rsid w:val="00E66C32"/>
    <w:rsid w:val="00E66EA4"/>
    <w:rsid w:val="00E66EAB"/>
    <w:rsid w:val="00E67D26"/>
    <w:rsid w:val="00E67DE4"/>
    <w:rsid w:val="00E7004D"/>
    <w:rsid w:val="00E706DA"/>
    <w:rsid w:val="00E714A6"/>
    <w:rsid w:val="00E71759"/>
    <w:rsid w:val="00E721F4"/>
    <w:rsid w:val="00E72E9C"/>
    <w:rsid w:val="00E74011"/>
    <w:rsid w:val="00E743EC"/>
    <w:rsid w:val="00E74B16"/>
    <w:rsid w:val="00E7536A"/>
    <w:rsid w:val="00E75F1C"/>
    <w:rsid w:val="00E76108"/>
    <w:rsid w:val="00E76223"/>
    <w:rsid w:val="00E767A2"/>
    <w:rsid w:val="00E7737A"/>
    <w:rsid w:val="00E77443"/>
    <w:rsid w:val="00E77987"/>
    <w:rsid w:val="00E77AA2"/>
    <w:rsid w:val="00E77D5A"/>
    <w:rsid w:val="00E77DD6"/>
    <w:rsid w:val="00E77FCB"/>
    <w:rsid w:val="00E80BF1"/>
    <w:rsid w:val="00E80D5C"/>
    <w:rsid w:val="00E81C89"/>
    <w:rsid w:val="00E81CCA"/>
    <w:rsid w:val="00E81E17"/>
    <w:rsid w:val="00E81E23"/>
    <w:rsid w:val="00E829F3"/>
    <w:rsid w:val="00E82AA5"/>
    <w:rsid w:val="00E82E7B"/>
    <w:rsid w:val="00E83B8C"/>
    <w:rsid w:val="00E83ED2"/>
    <w:rsid w:val="00E84FDC"/>
    <w:rsid w:val="00E85095"/>
    <w:rsid w:val="00E85223"/>
    <w:rsid w:val="00E85423"/>
    <w:rsid w:val="00E85531"/>
    <w:rsid w:val="00E856AE"/>
    <w:rsid w:val="00E856B2"/>
    <w:rsid w:val="00E8596F"/>
    <w:rsid w:val="00E85BC5"/>
    <w:rsid w:val="00E869D1"/>
    <w:rsid w:val="00E86CF7"/>
    <w:rsid w:val="00E8729A"/>
    <w:rsid w:val="00E873CA"/>
    <w:rsid w:val="00E87786"/>
    <w:rsid w:val="00E87790"/>
    <w:rsid w:val="00E87981"/>
    <w:rsid w:val="00E90696"/>
    <w:rsid w:val="00E908F9"/>
    <w:rsid w:val="00E90D02"/>
    <w:rsid w:val="00E91AEB"/>
    <w:rsid w:val="00E91F09"/>
    <w:rsid w:val="00E92167"/>
    <w:rsid w:val="00E92951"/>
    <w:rsid w:val="00E9307F"/>
    <w:rsid w:val="00E93666"/>
    <w:rsid w:val="00E93D2C"/>
    <w:rsid w:val="00E94067"/>
    <w:rsid w:val="00E949A5"/>
    <w:rsid w:val="00E9549B"/>
    <w:rsid w:val="00E9567C"/>
    <w:rsid w:val="00E959E8"/>
    <w:rsid w:val="00E962C9"/>
    <w:rsid w:val="00E966F1"/>
    <w:rsid w:val="00E96B82"/>
    <w:rsid w:val="00E97194"/>
    <w:rsid w:val="00EA1536"/>
    <w:rsid w:val="00EA1FD3"/>
    <w:rsid w:val="00EA21C6"/>
    <w:rsid w:val="00EA264B"/>
    <w:rsid w:val="00EA2910"/>
    <w:rsid w:val="00EA2D5F"/>
    <w:rsid w:val="00EA3FC8"/>
    <w:rsid w:val="00EA4227"/>
    <w:rsid w:val="00EA4535"/>
    <w:rsid w:val="00EA4F17"/>
    <w:rsid w:val="00EA50C9"/>
    <w:rsid w:val="00EA5186"/>
    <w:rsid w:val="00EA628B"/>
    <w:rsid w:val="00EA6707"/>
    <w:rsid w:val="00EA6EE9"/>
    <w:rsid w:val="00EA7018"/>
    <w:rsid w:val="00EA726B"/>
    <w:rsid w:val="00EA79B2"/>
    <w:rsid w:val="00EA7AA3"/>
    <w:rsid w:val="00EB00CF"/>
    <w:rsid w:val="00EB0129"/>
    <w:rsid w:val="00EB11AE"/>
    <w:rsid w:val="00EB2015"/>
    <w:rsid w:val="00EB26F2"/>
    <w:rsid w:val="00EB2874"/>
    <w:rsid w:val="00EB36EB"/>
    <w:rsid w:val="00EB3CEB"/>
    <w:rsid w:val="00EB44E1"/>
    <w:rsid w:val="00EB4B15"/>
    <w:rsid w:val="00EB4CD6"/>
    <w:rsid w:val="00EB4E92"/>
    <w:rsid w:val="00EB585D"/>
    <w:rsid w:val="00EB58FB"/>
    <w:rsid w:val="00EB5E81"/>
    <w:rsid w:val="00EB6741"/>
    <w:rsid w:val="00EB6C0A"/>
    <w:rsid w:val="00EB74CA"/>
    <w:rsid w:val="00EB76E1"/>
    <w:rsid w:val="00EC0537"/>
    <w:rsid w:val="00EC0934"/>
    <w:rsid w:val="00EC11F0"/>
    <w:rsid w:val="00EC1348"/>
    <w:rsid w:val="00EC1378"/>
    <w:rsid w:val="00EC1429"/>
    <w:rsid w:val="00EC14B4"/>
    <w:rsid w:val="00EC156F"/>
    <w:rsid w:val="00EC1936"/>
    <w:rsid w:val="00EC19F6"/>
    <w:rsid w:val="00EC1F27"/>
    <w:rsid w:val="00EC1FBB"/>
    <w:rsid w:val="00EC2561"/>
    <w:rsid w:val="00EC27B6"/>
    <w:rsid w:val="00EC32A2"/>
    <w:rsid w:val="00EC3416"/>
    <w:rsid w:val="00EC3810"/>
    <w:rsid w:val="00EC3ACB"/>
    <w:rsid w:val="00EC4B5D"/>
    <w:rsid w:val="00EC4C95"/>
    <w:rsid w:val="00EC5237"/>
    <w:rsid w:val="00EC5C33"/>
    <w:rsid w:val="00EC6E1B"/>
    <w:rsid w:val="00EC79CF"/>
    <w:rsid w:val="00EC7B26"/>
    <w:rsid w:val="00EC7BA0"/>
    <w:rsid w:val="00EC7D2B"/>
    <w:rsid w:val="00ED04FA"/>
    <w:rsid w:val="00ED0679"/>
    <w:rsid w:val="00ED073F"/>
    <w:rsid w:val="00ED0798"/>
    <w:rsid w:val="00ED0C00"/>
    <w:rsid w:val="00ED0DCA"/>
    <w:rsid w:val="00ED0FF5"/>
    <w:rsid w:val="00ED1C85"/>
    <w:rsid w:val="00ED1E82"/>
    <w:rsid w:val="00ED1EB1"/>
    <w:rsid w:val="00ED2380"/>
    <w:rsid w:val="00ED2557"/>
    <w:rsid w:val="00ED29B7"/>
    <w:rsid w:val="00ED2AC9"/>
    <w:rsid w:val="00ED2C07"/>
    <w:rsid w:val="00ED2CC1"/>
    <w:rsid w:val="00ED2CEB"/>
    <w:rsid w:val="00ED2CF9"/>
    <w:rsid w:val="00ED2FD6"/>
    <w:rsid w:val="00ED314B"/>
    <w:rsid w:val="00ED328F"/>
    <w:rsid w:val="00ED3457"/>
    <w:rsid w:val="00ED34CC"/>
    <w:rsid w:val="00ED39AB"/>
    <w:rsid w:val="00ED3CE0"/>
    <w:rsid w:val="00ED3ED0"/>
    <w:rsid w:val="00ED3F6A"/>
    <w:rsid w:val="00ED3F92"/>
    <w:rsid w:val="00ED48CE"/>
    <w:rsid w:val="00ED49BD"/>
    <w:rsid w:val="00ED4CE5"/>
    <w:rsid w:val="00ED4E88"/>
    <w:rsid w:val="00ED5206"/>
    <w:rsid w:val="00ED520C"/>
    <w:rsid w:val="00ED5652"/>
    <w:rsid w:val="00ED56A2"/>
    <w:rsid w:val="00ED7129"/>
    <w:rsid w:val="00ED7189"/>
    <w:rsid w:val="00ED72DC"/>
    <w:rsid w:val="00EE07A2"/>
    <w:rsid w:val="00EE0890"/>
    <w:rsid w:val="00EE0C97"/>
    <w:rsid w:val="00EE0F54"/>
    <w:rsid w:val="00EE1024"/>
    <w:rsid w:val="00EE10E2"/>
    <w:rsid w:val="00EE1176"/>
    <w:rsid w:val="00EE1477"/>
    <w:rsid w:val="00EE1C1F"/>
    <w:rsid w:val="00EE1FE1"/>
    <w:rsid w:val="00EE21CD"/>
    <w:rsid w:val="00EE22DF"/>
    <w:rsid w:val="00EE2642"/>
    <w:rsid w:val="00EE2885"/>
    <w:rsid w:val="00EE2AC7"/>
    <w:rsid w:val="00EE30F8"/>
    <w:rsid w:val="00EE32CE"/>
    <w:rsid w:val="00EE339E"/>
    <w:rsid w:val="00EE3D77"/>
    <w:rsid w:val="00EE434A"/>
    <w:rsid w:val="00EE48F0"/>
    <w:rsid w:val="00EE4C9B"/>
    <w:rsid w:val="00EE4E8E"/>
    <w:rsid w:val="00EE66E8"/>
    <w:rsid w:val="00EE6AE1"/>
    <w:rsid w:val="00EE6D34"/>
    <w:rsid w:val="00EE727C"/>
    <w:rsid w:val="00EE7ACC"/>
    <w:rsid w:val="00EE7C7C"/>
    <w:rsid w:val="00EE7EB1"/>
    <w:rsid w:val="00EF070B"/>
    <w:rsid w:val="00EF0836"/>
    <w:rsid w:val="00EF0D30"/>
    <w:rsid w:val="00EF0F0F"/>
    <w:rsid w:val="00EF1059"/>
    <w:rsid w:val="00EF1A25"/>
    <w:rsid w:val="00EF1CE9"/>
    <w:rsid w:val="00EF1D01"/>
    <w:rsid w:val="00EF25EF"/>
    <w:rsid w:val="00EF2D8D"/>
    <w:rsid w:val="00EF2F98"/>
    <w:rsid w:val="00EF34A7"/>
    <w:rsid w:val="00EF393A"/>
    <w:rsid w:val="00EF3DD6"/>
    <w:rsid w:val="00EF4A2B"/>
    <w:rsid w:val="00EF57E4"/>
    <w:rsid w:val="00EF58F2"/>
    <w:rsid w:val="00EF5EED"/>
    <w:rsid w:val="00EF6383"/>
    <w:rsid w:val="00EF63D4"/>
    <w:rsid w:val="00EF64D1"/>
    <w:rsid w:val="00EF662E"/>
    <w:rsid w:val="00EF6696"/>
    <w:rsid w:val="00EF6C2E"/>
    <w:rsid w:val="00EF6C70"/>
    <w:rsid w:val="00EF7443"/>
    <w:rsid w:val="00EF78CC"/>
    <w:rsid w:val="00EF79DE"/>
    <w:rsid w:val="00F0010F"/>
    <w:rsid w:val="00F0075A"/>
    <w:rsid w:val="00F00835"/>
    <w:rsid w:val="00F00CC2"/>
    <w:rsid w:val="00F01396"/>
    <w:rsid w:val="00F015DB"/>
    <w:rsid w:val="00F016E4"/>
    <w:rsid w:val="00F019FB"/>
    <w:rsid w:val="00F01D69"/>
    <w:rsid w:val="00F01DC3"/>
    <w:rsid w:val="00F02C10"/>
    <w:rsid w:val="00F02ECA"/>
    <w:rsid w:val="00F03814"/>
    <w:rsid w:val="00F04702"/>
    <w:rsid w:val="00F0489C"/>
    <w:rsid w:val="00F04B81"/>
    <w:rsid w:val="00F0504C"/>
    <w:rsid w:val="00F05435"/>
    <w:rsid w:val="00F05860"/>
    <w:rsid w:val="00F058FB"/>
    <w:rsid w:val="00F05BA2"/>
    <w:rsid w:val="00F05E1F"/>
    <w:rsid w:val="00F0630A"/>
    <w:rsid w:val="00F06592"/>
    <w:rsid w:val="00F066CF"/>
    <w:rsid w:val="00F074D3"/>
    <w:rsid w:val="00F07E45"/>
    <w:rsid w:val="00F101D2"/>
    <w:rsid w:val="00F10307"/>
    <w:rsid w:val="00F103C5"/>
    <w:rsid w:val="00F1077A"/>
    <w:rsid w:val="00F118EA"/>
    <w:rsid w:val="00F11980"/>
    <w:rsid w:val="00F11BDD"/>
    <w:rsid w:val="00F121F2"/>
    <w:rsid w:val="00F12679"/>
    <w:rsid w:val="00F129E2"/>
    <w:rsid w:val="00F130C7"/>
    <w:rsid w:val="00F1360F"/>
    <w:rsid w:val="00F1374D"/>
    <w:rsid w:val="00F141EC"/>
    <w:rsid w:val="00F14477"/>
    <w:rsid w:val="00F144C7"/>
    <w:rsid w:val="00F14C66"/>
    <w:rsid w:val="00F15326"/>
    <w:rsid w:val="00F159C2"/>
    <w:rsid w:val="00F16990"/>
    <w:rsid w:val="00F16D89"/>
    <w:rsid w:val="00F17343"/>
    <w:rsid w:val="00F1788C"/>
    <w:rsid w:val="00F178C4"/>
    <w:rsid w:val="00F17C9D"/>
    <w:rsid w:val="00F20513"/>
    <w:rsid w:val="00F208C1"/>
    <w:rsid w:val="00F20E2A"/>
    <w:rsid w:val="00F21139"/>
    <w:rsid w:val="00F2122E"/>
    <w:rsid w:val="00F21378"/>
    <w:rsid w:val="00F218CB"/>
    <w:rsid w:val="00F21B40"/>
    <w:rsid w:val="00F220C9"/>
    <w:rsid w:val="00F2223D"/>
    <w:rsid w:val="00F22977"/>
    <w:rsid w:val="00F22DFD"/>
    <w:rsid w:val="00F23F0F"/>
    <w:rsid w:val="00F24483"/>
    <w:rsid w:val="00F2455F"/>
    <w:rsid w:val="00F24A04"/>
    <w:rsid w:val="00F24C11"/>
    <w:rsid w:val="00F24F72"/>
    <w:rsid w:val="00F25321"/>
    <w:rsid w:val="00F255E1"/>
    <w:rsid w:val="00F25BD3"/>
    <w:rsid w:val="00F25D80"/>
    <w:rsid w:val="00F2663E"/>
    <w:rsid w:val="00F26974"/>
    <w:rsid w:val="00F26C1A"/>
    <w:rsid w:val="00F26F0A"/>
    <w:rsid w:val="00F2728C"/>
    <w:rsid w:val="00F275A3"/>
    <w:rsid w:val="00F27614"/>
    <w:rsid w:val="00F27816"/>
    <w:rsid w:val="00F278D8"/>
    <w:rsid w:val="00F31401"/>
    <w:rsid w:val="00F314B2"/>
    <w:rsid w:val="00F319C8"/>
    <w:rsid w:val="00F31E98"/>
    <w:rsid w:val="00F31EB6"/>
    <w:rsid w:val="00F31F44"/>
    <w:rsid w:val="00F32198"/>
    <w:rsid w:val="00F32855"/>
    <w:rsid w:val="00F3340C"/>
    <w:rsid w:val="00F33B91"/>
    <w:rsid w:val="00F34990"/>
    <w:rsid w:val="00F34A15"/>
    <w:rsid w:val="00F351A1"/>
    <w:rsid w:val="00F35751"/>
    <w:rsid w:val="00F36AD5"/>
    <w:rsid w:val="00F36ED6"/>
    <w:rsid w:val="00F37451"/>
    <w:rsid w:val="00F3759B"/>
    <w:rsid w:val="00F37A2C"/>
    <w:rsid w:val="00F37BB9"/>
    <w:rsid w:val="00F4008B"/>
    <w:rsid w:val="00F401B9"/>
    <w:rsid w:val="00F403C8"/>
    <w:rsid w:val="00F4131D"/>
    <w:rsid w:val="00F413A8"/>
    <w:rsid w:val="00F42064"/>
    <w:rsid w:val="00F4224E"/>
    <w:rsid w:val="00F42376"/>
    <w:rsid w:val="00F4252A"/>
    <w:rsid w:val="00F42CED"/>
    <w:rsid w:val="00F43012"/>
    <w:rsid w:val="00F431D3"/>
    <w:rsid w:val="00F436E1"/>
    <w:rsid w:val="00F43DFD"/>
    <w:rsid w:val="00F440EF"/>
    <w:rsid w:val="00F44704"/>
    <w:rsid w:val="00F44795"/>
    <w:rsid w:val="00F44964"/>
    <w:rsid w:val="00F44A6F"/>
    <w:rsid w:val="00F44DAC"/>
    <w:rsid w:val="00F4599C"/>
    <w:rsid w:val="00F45B74"/>
    <w:rsid w:val="00F465B5"/>
    <w:rsid w:val="00F47D90"/>
    <w:rsid w:val="00F50126"/>
    <w:rsid w:val="00F504DC"/>
    <w:rsid w:val="00F50509"/>
    <w:rsid w:val="00F5123C"/>
    <w:rsid w:val="00F512A7"/>
    <w:rsid w:val="00F51B96"/>
    <w:rsid w:val="00F51C61"/>
    <w:rsid w:val="00F521DE"/>
    <w:rsid w:val="00F52A22"/>
    <w:rsid w:val="00F52C2B"/>
    <w:rsid w:val="00F53056"/>
    <w:rsid w:val="00F530F7"/>
    <w:rsid w:val="00F53287"/>
    <w:rsid w:val="00F5343E"/>
    <w:rsid w:val="00F539BA"/>
    <w:rsid w:val="00F545B1"/>
    <w:rsid w:val="00F5479D"/>
    <w:rsid w:val="00F548A6"/>
    <w:rsid w:val="00F54D47"/>
    <w:rsid w:val="00F54F66"/>
    <w:rsid w:val="00F558E2"/>
    <w:rsid w:val="00F55C94"/>
    <w:rsid w:val="00F56015"/>
    <w:rsid w:val="00F5695C"/>
    <w:rsid w:val="00F56E74"/>
    <w:rsid w:val="00F57301"/>
    <w:rsid w:val="00F577BE"/>
    <w:rsid w:val="00F57816"/>
    <w:rsid w:val="00F578A9"/>
    <w:rsid w:val="00F57B10"/>
    <w:rsid w:val="00F6074C"/>
    <w:rsid w:val="00F60F40"/>
    <w:rsid w:val="00F62180"/>
    <w:rsid w:val="00F628CA"/>
    <w:rsid w:val="00F62C0F"/>
    <w:rsid w:val="00F631AA"/>
    <w:rsid w:val="00F632E9"/>
    <w:rsid w:val="00F633C7"/>
    <w:rsid w:val="00F63557"/>
    <w:rsid w:val="00F636F6"/>
    <w:rsid w:val="00F63812"/>
    <w:rsid w:val="00F64005"/>
    <w:rsid w:val="00F6425D"/>
    <w:rsid w:val="00F642E1"/>
    <w:rsid w:val="00F6439B"/>
    <w:rsid w:val="00F646AE"/>
    <w:rsid w:val="00F64B66"/>
    <w:rsid w:val="00F64D19"/>
    <w:rsid w:val="00F657A7"/>
    <w:rsid w:val="00F66879"/>
    <w:rsid w:val="00F67348"/>
    <w:rsid w:val="00F677FD"/>
    <w:rsid w:val="00F67807"/>
    <w:rsid w:val="00F70249"/>
    <w:rsid w:val="00F70B1B"/>
    <w:rsid w:val="00F71076"/>
    <w:rsid w:val="00F712D1"/>
    <w:rsid w:val="00F71E6C"/>
    <w:rsid w:val="00F72368"/>
    <w:rsid w:val="00F72888"/>
    <w:rsid w:val="00F72D4D"/>
    <w:rsid w:val="00F732AD"/>
    <w:rsid w:val="00F7358F"/>
    <w:rsid w:val="00F738B1"/>
    <w:rsid w:val="00F73B00"/>
    <w:rsid w:val="00F741A9"/>
    <w:rsid w:val="00F748A4"/>
    <w:rsid w:val="00F74C69"/>
    <w:rsid w:val="00F74E55"/>
    <w:rsid w:val="00F756B3"/>
    <w:rsid w:val="00F75E70"/>
    <w:rsid w:val="00F76917"/>
    <w:rsid w:val="00F76938"/>
    <w:rsid w:val="00F76E32"/>
    <w:rsid w:val="00F776AB"/>
    <w:rsid w:val="00F77A16"/>
    <w:rsid w:val="00F80A14"/>
    <w:rsid w:val="00F80BC7"/>
    <w:rsid w:val="00F811BB"/>
    <w:rsid w:val="00F8126F"/>
    <w:rsid w:val="00F819C7"/>
    <w:rsid w:val="00F81A9A"/>
    <w:rsid w:val="00F81D3D"/>
    <w:rsid w:val="00F82C76"/>
    <w:rsid w:val="00F8336E"/>
    <w:rsid w:val="00F83CB3"/>
    <w:rsid w:val="00F84048"/>
    <w:rsid w:val="00F84A0F"/>
    <w:rsid w:val="00F84D53"/>
    <w:rsid w:val="00F8528E"/>
    <w:rsid w:val="00F85B2F"/>
    <w:rsid w:val="00F85F74"/>
    <w:rsid w:val="00F864DC"/>
    <w:rsid w:val="00F86C10"/>
    <w:rsid w:val="00F8711F"/>
    <w:rsid w:val="00F873AC"/>
    <w:rsid w:val="00F87A41"/>
    <w:rsid w:val="00F87DDA"/>
    <w:rsid w:val="00F90578"/>
    <w:rsid w:val="00F90620"/>
    <w:rsid w:val="00F91321"/>
    <w:rsid w:val="00F91535"/>
    <w:rsid w:val="00F91C30"/>
    <w:rsid w:val="00F9212D"/>
    <w:rsid w:val="00F930A6"/>
    <w:rsid w:val="00F93C1F"/>
    <w:rsid w:val="00F93F86"/>
    <w:rsid w:val="00F94366"/>
    <w:rsid w:val="00F949C6"/>
    <w:rsid w:val="00F94C6F"/>
    <w:rsid w:val="00F95E4B"/>
    <w:rsid w:val="00F96444"/>
    <w:rsid w:val="00F9656B"/>
    <w:rsid w:val="00F965E3"/>
    <w:rsid w:val="00F96DE2"/>
    <w:rsid w:val="00F974F4"/>
    <w:rsid w:val="00F97565"/>
    <w:rsid w:val="00FA05B4"/>
    <w:rsid w:val="00FA1766"/>
    <w:rsid w:val="00FA1968"/>
    <w:rsid w:val="00FA1FF0"/>
    <w:rsid w:val="00FA2C51"/>
    <w:rsid w:val="00FA2C5B"/>
    <w:rsid w:val="00FA2C6F"/>
    <w:rsid w:val="00FA322A"/>
    <w:rsid w:val="00FA363F"/>
    <w:rsid w:val="00FA3B41"/>
    <w:rsid w:val="00FA422B"/>
    <w:rsid w:val="00FA51A1"/>
    <w:rsid w:val="00FA5217"/>
    <w:rsid w:val="00FA57AA"/>
    <w:rsid w:val="00FA5E57"/>
    <w:rsid w:val="00FA6018"/>
    <w:rsid w:val="00FA629D"/>
    <w:rsid w:val="00FA63DC"/>
    <w:rsid w:val="00FA6813"/>
    <w:rsid w:val="00FA6E60"/>
    <w:rsid w:val="00FA71B7"/>
    <w:rsid w:val="00FA74B6"/>
    <w:rsid w:val="00FA75FD"/>
    <w:rsid w:val="00FB04BD"/>
    <w:rsid w:val="00FB0941"/>
    <w:rsid w:val="00FB0BDF"/>
    <w:rsid w:val="00FB183B"/>
    <w:rsid w:val="00FB1851"/>
    <w:rsid w:val="00FB1B64"/>
    <w:rsid w:val="00FB2273"/>
    <w:rsid w:val="00FB22AB"/>
    <w:rsid w:val="00FB2748"/>
    <w:rsid w:val="00FB2B9F"/>
    <w:rsid w:val="00FB3B9D"/>
    <w:rsid w:val="00FB3C93"/>
    <w:rsid w:val="00FB3ECC"/>
    <w:rsid w:val="00FB3FFB"/>
    <w:rsid w:val="00FB41D3"/>
    <w:rsid w:val="00FB4598"/>
    <w:rsid w:val="00FB487D"/>
    <w:rsid w:val="00FB4A85"/>
    <w:rsid w:val="00FB5FEB"/>
    <w:rsid w:val="00FB62FF"/>
    <w:rsid w:val="00FB63C0"/>
    <w:rsid w:val="00FB6C37"/>
    <w:rsid w:val="00FB722F"/>
    <w:rsid w:val="00FC0794"/>
    <w:rsid w:val="00FC0845"/>
    <w:rsid w:val="00FC0CC1"/>
    <w:rsid w:val="00FC0E9E"/>
    <w:rsid w:val="00FC0F37"/>
    <w:rsid w:val="00FC1656"/>
    <w:rsid w:val="00FC1681"/>
    <w:rsid w:val="00FC20C4"/>
    <w:rsid w:val="00FC2482"/>
    <w:rsid w:val="00FC2BCB"/>
    <w:rsid w:val="00FC3124"/>
    <w:rsid w:val="00FC343B"/>
    <w:rsid w:val="00FC3516"/>
    <w:rsid w:val="00FC3657"/>
    <w:rsid w:val="00FC383F"/>
    <w:rsid w:val="00FC39D9"/>
    <w:rsid w:val="00FC3A26"/>
    <w:rsid w:val="00FC4063"/>
    <w:rsid w:val="00FC42D5"/>
    <w:rsid w:val="00FC51C8"/>
    <w:rsid w:val="00FC53F2"/>
    <w:rsid w:val="00FC558B"/>
    <w:rsid w:val="00FC63B6"/>
    <w:rsid w:val="00FC6972"/>
    <w:rsid w:val="00FC6A21"/>
    <w:rsid w:val="00FC6D40"/>
    <w:rsid w:val="00FC6F9F"/>
    <w:rsid w:val="00FD0028"/>
    <w:rsid w:val="00FD0067"/>
    <w:rsid w:val="00FD0374"/>
    <w:rsid w:val="00FD0AEA"/>
    <w:rsid w:val="00FD1154"/>
    <w:rsid w:val="00FD15C0"/>
    <w:rsid w:val="00FD1FA3"/>
    <w:rsid w:val="00FD252C"/>
    <w:rsid w:val="00FD26DB"/>
    <w:rsid w:val="00FD26F0"/>
    <w:rsid w:val="00FD28AC"/>
    <w:rsid w:val="00FD2D56"/>
    <w:rsid w:val="00FD2D71"/>
    <w:rsid w:val="00FD376B"/>
    <w:rsid w:val="00FD3E02"/>
    <w:rsid w:val="00FD4657"/>
    <w:rsid w:val="00FD4872"/>
    <w:rsid w:val="00FD527B"/>
    <w:rsid w:val="00FD5862"/>
    <w:rsid w:val="00FD5873"/>
    <w:rsid w:val="00FD592C"/>
    <w:rsid w:val="00FD5B93"/>
    <w:rsid w:val="00FD6709"/>
    <w:rsid w:val="00FD6856"/>
    <w:rsid w:val="00FD6D94"/>
    <w:rsid w:val="00FD7BAE"/>
    <w:rsid w:val="00FE029D"/>
    <w:rsid w:val="00FE12E0"/>
    <w:rsid w:val="00FE13C4"/>
    <w:rsid w:val="00FE14A7"/>
    <w:rsid w:val="00FE1960"/>
    <w:rsid w:val="00FE1975"/>
    <w:rsid w:val="00FE1ACC"/>
    <w:rsid w:val="00FE1D5C"/>
    <w:rsid w:val="00FE1F42"/>
    <w:rsid w:val="00FE25DD"/>
    <w:rsid w:val="00FE2EE0"/>
    <w:rsid w:val="00FE337F"/>
    <w:rsid w:val="00FE34B1"/>
    <w:rsid w:val="00FE371F"/>
    <w:rsid w:val="00FE3F06"/>
    <w:rsid w:val="00FE45D3"/>
    <w:rsid w:val="00FE4A9A"/>
    <w:rsid w:val="00FE4D54"/>
    <w:rsid w:val="00FE5357"/>
    <w:rsid w:val="00FE5535"/>
    <w:rsid w:val="00FE5DF6"/>
    <w:rsid w:val="00FE637C"/>
    <w:rsid w:val="00FE677D"/>
    <w:rsid w:val="00FE6E19"/>
    <w:rsid w:val="00FE77BB"/>
    <w:rsid w:val="00FE79E7"/>
    <w:rsid w:val="00FE7B3A"/>
    <w:rsid w:val="00FF05CD"/>
    <w:rsid w:val="00FF0770"/>
    <w:rsid w:val="00FF0973"/>
    <w:rsid w:val="00FF1265"/>
    <w:rsid w:val="00FF17FB"/>
    <w:rsid w:val="00FF20CE"/>
    <w:rsid w:val="00FF2801"/>
    <w:rsid w:val="00FF2A58"/>
    <w:rsid w:val="00FF2B6C"/>
    <w:rsid w:val="00FF2BD1"/>
    <w:rsid w:val="00FF3B58"/>
    <w:rsid w:val="00FF444D"/>
    <w:rsid w:val="00FF476D"/>
    <w:rsid w:val="00FF530D"/>
    <w:rsid w:val="00FF5455"/>
    <w:rsid w:val="00FF5C53"/>
    <w:rsid w:val="00FF66E6"/>
    <w:rsid w:val="00FF6868"/>
    <w:rsid w:val="00FF6A01"/>
    <w:rsid w:val="00FF6A8C"/>
    <w:rsid w:val="00FF7288"/>
    <w:rsid w:val="00FF778C"/>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A95A0A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it-IT"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169C"/>
  </w:style>
  <w:style w:type="paragraph" w:styleId="Heading1">
    <w:name w:val="heading 1"/>
    <w:basedOn w:val="Normal"/>
    <w:next w:val="Normal"/>
    <w:link w:val="Heading1Char"/>
    <w:uiPriority w:val="9"/>
    <w:qFormat/>
    <w:rsid w:val="000E4631"/>
    <w:pPr>
      <w:keepNext/>
      <w:keepLines/>
      <w:spacing w:before="480" w:line="480" w:lineRule="auto"/>
      <w:outlineLvl w:val="0"/>
    </w:pPr>
    <w:rPr>
      <w:rFonts w:ascii="Times New Roman" w:eastAsiaTheme="majorEastAsia" w:hAnsi="Times New Roman" w:cs="Times New Roman"/>
      <w:b/>
      <w:bCs/>
      <w:szCs w:val="32"/>
      <w:lang w:val="en-GB"/>
    </w:rPr>
  </w:style>
  <w:style w:type="paragraph" w:styleId="Heading2">
    <w:name w:val="heading 2"/>
    <w:basedOn w:val="Normal"/>
    <w:next w:val="Normal"/>
    <w:link w:val="Heading2Char"/>
    <w:uiPriority w:val="9"/>
    <w:unhideWhenUsed/>
    <w:qFormat/>
    <w:rsid w:val="001E32FD"/>
    <w:pPr>
      <w:spacing w:line="480" w:lineRule="auto"/>
      <w:outlineLvl w:val="1"/>
    </w:pPr>
    <w:rPr>
      <w:rFonts w:ascii="Times New Roman" w:eastAsia="Times New Roman" w:hAnsi="Times New Roman" w:cs="Arial"/>
      <w:b/>
      <w:bCs/>
      <w:i/>
      <w:iCs/>
      <w:szCs w:val="28"/>
      <w:lang w:val="en-GB" w:eastAsia="en-GB"/>
    </w:rPr>
  </w:style>
  <w:style w:type="paragraph" w:styleId="Heading3">
    <w:name w:val="heading 3"/>
    <w:basedOn w:val="Normal"/>
    <w:next w:val="Normal"/>
    <w:link w:val="Heading3Char"/>
    <w:uiPriority w:val="9"/>
    <w:unhideWhenUsed/>
    <w:qFormat/>
    <w:rsid w:val="007774E6"/>
    <w:pPr>
      <w:keepNext/>
      <w:spacing w:before="360" w:after="60" w:line="360" w:lineRule="auto"/>
      <w:ind w:right="567"/>
      <w:contextualSpacing/>
      <w:outlineLvl w:val="2"/>
    </w:pPr>
    <w:rPr>
      <w:rFonts w:ascii="Times New Roman" w:eastAsia="Times New Roman" w:hAnsi="Times New Roman" w:cs="Arial"/>
      <w:bCs/>
      <w:i/>
      <w:szCs w:val="26"/>
      <w:lang w:val="en-GB" w:eastAsia="en-GB"/>
    </w:rPr>
  </w:style>
  <w:style w:type="paragraph" w:styleId="Heading4">
    <w:name w:val="heading 4"/>
    <w:basedOn w:val="Normal"/>
    <w:next w:val="Normal"/>
    <w:link w:val="Heading4Char"/>
    <w:uiPriority w:val="9"/>
    <w:unhideWhenUsed/>
    <w:qFormat/>
    <w:rsid w:val="007774E6"/>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2068B"/>
    <w:rPr>
      <w:sz w:val="18"/>
      <w:szCs w:val="18"/>
    </w:rPr>
  </w:style>
  <w:style w:type="paragraph" w:styleId="CommentText">
    <w:name w:val="annotation text"/>
    <w:basedOn w:val="Normal"/>
    <w:link w:val="CommentTextChar"/>
    <w:uiPriority w:val="99"/>
    <w:unhideWhenUsed/>
    <w:rsid w:val="0092068B"/>
  </w:style>
  <w:style w:type="character" w:customStyle="1" w:styleId="CommentTextChar">
    <w:name w:val="Comment Text Char"/>
    <w:basedOn w:val="DefaultParagraphFont"/>
    <w:link w:val="CommentText"/>
    <w:uiPriority w:val="99"/>
    <w:rsid w:val="0092068B"/>
  </w:style>
  <w:style w:type="paragraph" w:styleId="CommentSubject">
    <w:name w:val="annotation subject"/>
    <w:basedOn w:val="CommentText"/>
    <w:next w:val="CommentText"/>
    <w:link w:val="CommentSubjectChar"/>
    <w:uiPriority w:val="99"/>
    <w:semiHidden/>
    <w:unhideWhenUsed/>
    <w:rsid w:val="0092068B"/>
    <w:rPr>
      <w:b/>
      <w:bCs/>
      <w:sz w:val="20"/>
      <w:szCs w:val="20"/>
    </w:rPr>
  </w:style>
  <w:style w:type="character" w:customStyle="1" w:styleId="CommentSubjectChar">
    <w:name w:val="Comment Subject Char"/>
    <w:basedOn w:val="CommentTextChar"/>
    <w:link w:val="CommentSubject"/>
    <w:uiPriority w:val="99"/>
    <w:semiHidden/>
    <w:rsid w:val="0092068B"/>
    <w:rPr>
      <w:b/>
      <w:bCs/>
      <w:sz w:val="20"/>
      <w:szCs w:val="20"/>
    </w:rPr>
  </w:style>
  <w:style w:type="paragraph" w:styleId="BalloonText">
    <w:name w:val="Balloon Text"/>
    <w:basedOn w:val="Normal"/>
    <w:link w:val="BalloonTextChar"/>
    <w:uiPriority w:val="99"/>
    <w:semiHidden/>
    <w:unhideWhenUsed/>
    <w:rsid w:val="0092068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2068B"/>
    <w:rPr>
      <w:rFonts w:ascii="Lucida Grande" w:hAnsi="Lucida Grande" w:cs="Lucida Grande"/>
      <w:sz w:val="18"/>
      <w:szCs w:val="18"/>
    </w:rPr>
  </w:style>
  <w:style w:type="paragraph" w:styleId="Header">
    <w:name w:val="header"/>
    <w:basedOn w:val="Normal"/>
    <w:link w:val="HeaderChar"/>
    <w:uiPriority w:val="99"/>
    <w:unhideWhenUsed/>
    <w:rsid w:val="00F016E4"/>
    <w:pPr>
      <w:tabs>
        <w:tab w:val="center" w:pos="4153"/>
        <w:tab w:val="right" w:pos="8306"/>
      </w:tabs>
    </w:pPr>
  </w:style>
  <w:style w:type="character" w:customStyle="1" w:styleId="HeaderChar">
    <w:name w:val="Header Char"/>
    <w:basedOn w:val="DefaultParagraphFont"/>
    <w:link w:val="Header"/>
    <w:uiPriority w:val="99"/>
    <w:rsid w:val="00F016E4"/>
  </w:style>
  <w:style w:type="paragraph" w:styleId="Footer">
    <w:name w:val="footer"/>
    <w:basedOn w:val="Normal"/>
    <w:link w:val="FooterChar"/>
    <w:uiPriority w:val="99"/>
    <w:unhideWhenUsed/>
    <w:rsid w:val="00F016E4"/>
    <w:pPr>
      <w:tabs>
        <w:tab w:val="center" w:pos="4153"/>
        <w:tab w:val="right" w:pos="8306"/>
      </w:tabs>
    </w:pPr>
  </w:style>
  <w:style w:type="character" w:customStyle="1" w:styleId="FooterChar">
    <w:name w:val="Footer Char"/>
    <w:basedOn w:val="DefaultParagraphFont"/>
    <w:link w:val="Footer"/>
    <w:uiPriority w:val="99"/>
    <w:rsid w:val="00F016E4"/>
  </w:style>
  <w:style w:type="paragraph" w:customStyle="1" w:styleId="Default">
    <w:name w:val="Default"/>
    <w:qFormat/>
    <w:rsid w:val="00E0369D"/>
    <w:pPr>
      <w:widowControl w:val="0"/>
      <w:autoSpaceDE w:val="0"/>
      <w:autoSpaceDN w:val="0"/>
      <w:adjustRightInd w:val="0"/>
    </w:pPr>
    <w:rPr>
      <w:rFonts w:ascii="MillerText Roman" w:hAnsi="MillerText Roman" w:cs="MillerText Roman"/>
      <w:color w:val="000000"/>
      <w:lang w:eastAsia="ja-JP"/>
    </w:rPr>
  </w:style>
  <w:style w:type="paragraph" w:styleId="ListParagraph">
    <w:name w:val="List Paragraph"/>
    <w:basedOn w:val="Normal"/>
    <w:uiPriority w:val="34"/>
    <w:qFormat/>
    <w:rsid w:val="007C010F"/>
    <w:pPr>
      <w:ind w:left="720"/>
      <w:contextualSpacing/>
    </w:pPr>
  </w:style>
  <w:style w:type="character" w:styleId="Hyperlink">
    <w:name w:val="Hyperlink"/>
    <w:basedOn w:val="DefaultParagraphFont"/>
    <w:uiPriority w:val="99"/>
    <w:unhideWhenUsed/>
    <w:rsid w:val="006830DD"/>
    <w:rPr>
      <w:color w:val="0000FF" w:themeColor="hyperlink"/>
      <w:u w:val="single"/>
    </w:rPr>
  </w:style>
  <w:style w:type="paragraph" w:styleId="Revision">
    <w:name w:val="Revision"/>
    <w:hidden/>
    <w:uiPriority w:val="99"/>
    <w:semiHidden/>
    <w:rsid w:val="006932AC"/>
  </w:style>
  <w:style w:type="character" w:styleId="LineNumber">
    <w:name w:val="line number"/>
    <w:basedOn w:val="DefaultParagraphFont"/>
    <w:uiPriority w:val="99"/>
    <w:semiHidden/>
    <w:unhideWhenUsed/>
    <w:rsid w:val="00875072"/>
  </w:style>
  <w:style w:type="character" w:styleId="FollowedHyperlink">
    <w:name w:val="FollowedHyperlink"/>
    <w:basedOn w:val="DefaultParagraphFont"/>
    <w:uiPriority w:val="99"/>
    <w:semiHidden/>
    <w:unhideWhenUsed/>
    <w:rsid w:val="00B07E58"/>
    <w:rPr>
      <w:color w:val="800080" w:themeColor="followedHyperlink"/>
      <w:u w:val="single"/>
    </w:rPr>
  </w:style>
  <w:style w:type="character" w:styleId="PageNumber">
    <w:name w:val="page number"/>
    <w:basedOn w:val="DefaultParagraphFont"/>
    <w:uiPriority w:val="99"/>
    <w:semiHidden/>
    <w:unhideWhenUsed/>
    <w:rsid w:val="00374AB9"/>
  </w:style>
  <w:style w:type="paragraph" w:styleId="NormalWeb">
    <w:name w:val="Normal (Web)"/>
    <w:basedOn w:val="Normal"/>
    <w:uiPriority w:val="99"/>
    <w:semiHidden/>
    <w:unhideWhenUsed/>
    <w:rsid w:val="0027515B"/>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D454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romiscontainer1">
    <w:name w:val="promiscontainer1"/>
    <w:basedOn w:val="Normal"/>
    <w:rsid w:val="00F3759B"/>
    <w:pPr>
      <w:spacing w:before="100" w:beforeAutospacing="1" w:after="100" w:afterAutospacing="1"/>
    </w:pPr>
    <w:rPr>
      <w:rFonts w:ascii="Arial" w:eastAsia="Times New Roman" w:hAnsi="Arial" w:cs="Arial"/>
      <w:sz w:val="20"/>
      <w:szCs w:val="20"/>
      <w:lang w:val="en-US"/>
    </w:rPr>
  </w:style>
  <w:style w:type="character" w:customStyle="1" w:styleId="apple-converted-space">
    <w:name w:val="apple-converted-space"/>
    <w:basedOn w:val="DefaultParagraphFont"/>
    <w:qFormat/>
    <w:rsid w:val="005729AE"/>
  </w:style>
  <w:style w:type="paragraph" w:styleId="NoSpacing">
    <w:name w:val="No Spacing"/>
    <w:uiPriority w:val="1"/>
    <w:qFormat/>
    <w:rsid w:val="005729AE"/>
    <w:rPr>
      <w:rFonts w:eastAsiaTheme="minorHAnsi"/>
      <w:sz w:val="22"/>
      <w:szCs w:val="22"/>
    </w:rPr>
  </w:style>
  <w:style w:type="character" w:customStyle="1" w:styleId="highlight">
    <w:name w:val="highlight"/>
    <w:basedOn w:val="DefaultParagraphFont"/>
    <w:rsid w:val="005729AE"/>
  </w:style>
  <w:style w:type="table" w:customStyle="1" w:styleId="Tabellaelenco1chiara-colore31">
    <w:name w:val="Tabella elenco 1 chiara - colore 31"/>
    <w:basedOn w:val="TableNormal"/>
    <w:uiPriority w:val="46"/>
    <w:rsid w:val="005729AE"/>
    <w:rPr>
      <w:rFonts w:eastAsiaTheme="minorHAnsi"/>
      <w:sz w:val="22"/>
      <w:szCs w:val="22"/>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Heading1Char">
    <w:name w:val="Heading 1 Char"/>
    <w:basedOn w:val="DefaultParagraphFont"/>
    <w:link w:val="Heading1"/>
    <w:uiPriority w:val="9"/>
    <w:rsid w:val="000E4631"/>
    <w:rPr>
      <w:rFonts w:ascii="Times New Roman" w:eastAsiaTheme="majorEastAsia" w:hAnsi="Times New Roman" w:cs="Times New Roman"/>
      <w:b/>
      <w:bCs/>
      <w:szCs w:val="32"/>
      <w:lang w:val="en-GB"/>
    </w:rPr>
  </w:style>
  <w:style w:type="character" w:customStyle="1" w:styleId="Heading2Char">
    <w:name w:val="Heading 2 Char"/>
    <w:basedOn w:val="DefaultParagraphFont"/>
    <w:link w:val="Heading2"/>
    <w:uiPriority w:val="9"/>
    <w:rsid w:val="001E32FD"/>
    <w:rPr>
      <w:rFonts w:ascii="Times New Roman" w:eastAsia="Times New Roman" w:hAnsi="Times New Roman" w:cs="Arial"/>
      <w:b/>
      <w:bCs/>
      <w:i/>
      <w:iCs/>
      <w:szCs w:val="28"/>
      <w:lang w:val="en-GB" w:eastAsia="en-GB"/>
    </w:rPr>
  </w:style>
  <w:style w:type="character" w:customStyle="1" w:styleId="Heading3Char">
    <w:name w:val="Heading 3 Char"/>
    <w:basedOn w:val="DefaultParagraphFont"/>
    <w:link w:val="Heading3"/>
    <w:uiPriority w:val="9"/>
    <w:rsid w:val="007774E6"/>
    <w:rPr>
      <w:rFonts w:ascii="Times New Roman" w:eastAsia="Times New Roman" w:hAnsi="Times New Roman" w:cs="Arial"/>
      <w:bCs/>
      <w:i/>
      <w:szCs w:val="26"/>
      <w:lang w:val="en-GB" w:eastAsia="en-GB"/>
    </w:rPr>
  </w:style>
  <w:style w:type="paragraph" w:customStyle="1" w:styleId="Articletitle">
    <w:name w:val="Article title"/>
    <w:basedOn w:val="Normal"/>
    <w:next w:val="Normal"/>
    <w:qFormat/>
    <w:rsid w:val="00A04716"/>
    <w:pPr>
      <w:spacing w:after="120" w:line="360" w:lineRule="auto"/>
    </w:pPr>
    <w:rPr>
      <w:rFonts w:ascii="Times New Roman" w:eastAsia="Times New Roman" w:hAnsi="Times New Roman" w:cs="Times New Roman"/>
      <w:b/>
      <w:sz w:val="28"/>
      <w:lang w:val="en-GB" w:eastAsia="en-GB"/>
    </w:rPr>
  </w:style>
  <w:style w:type="paragraph" w:customStyle="1" w:styleId="Authornames">
    <w:name w:val="Author names"/>
    <w:basedOn w:val="Normal"/>
    <w:next w:val="Normal"/>
    <w:qFormat/>
    <w:rsid w:val="00A04716"/>
    <w:pPr>
      <w:spacing w:before="240" w:line="360" w:lineRule="auto"/>
    </w:pPr>
    <w:rPr>
      <w:rFonts w:ascii="Times New Roman" w:eastAsia="Times New Roman" w:hAnsi="Times New Roman" w:cs="Times New Roman"/>
      <w:sz w:val="28"/>
      <w:lang w:val="en-GB" w:eastAsia="en-GB"/>
    </w:rPr>
  </w:style>
  <w:style w:type="paragraph" w:customStyle="1" w:styleId="Affiliation">
    <w:name w:val="Affiliation"/>
    <w:basedOn w:val="Normal"/>
    <w:qFormat/>
    <w:rsid w:val="00A04716"/>
    <w:pPr>
      <w:spacing w:before="240" w:line="360" w:lineRule="auto"/>
    </w:pPr>
    <w:rPr>
      <w:rFonts w:ascii="Times New Roman" w:eastAsia="Times New Roman" w:hAnsi="Times New Roman" w:cs="Times New Roman"/>
      <w:i/>
      <w:lang w:val="en-GB" w:eastAsia="en-GB"/>
    </w:rPr>
  </w:style>
  <w:style w:type="paragraph" w:customStyle="1" w:styleId="Correspondencedetails">
    <w:name w:val="Correspondence details"/>
    <w:basedOn w:val="Normal"/>
    <w:qFormat/>
    <w:rsid w:val="00A04716"/>
    <w:pPr>
      <w:spacing w:before="240" w:line="360" w:lineRule="auto"/>
    </w:pPr>
    <w:rPr>
      <w:rFonts w:ascii="Times New Roman" w:eastAsia="Times New Roman" w:hAnsi="Times New Roman" w:cs="Times New Roman"/>
      <w:lang w:val="en-GB" w:eastAsia="en-GB"/>
    </w:rPr>
  </w:style>
  <w:style w:type="paragraph" w:customStyle="1" w:styleId="Notesoncontributors">
    <w:name w:val="Notes on contributors"/>
    <w:basedOn w:val="Normal"/>
    <w:qFormat/>
    <w:rsid w:val="00A04716"/>
    <w:pPr>
      <w:spacing w:before="240" w:line="360" w:lineRule="auto"/>
    </w:pPr>
    <w:rPr>
      <w:rFonts w:ascii="Times New Roman" w:eastAsia="Times New Roman" w:hAnsi="Times New Roman" w:cs="Times New Roman"/>
      <w:sz w:val="22"/>
      <w:lang w:val="en-GB" w:eastAsia="en-GB"/>
    </w:rPr>
  </w:style>
  <w:style w:type="paragraph" w:customStyle="1" w:styleId="Abstract">
    <w:name w:val="Abstract"/>
    <w:basedOn w:val="Normal"/>
    <w:next w:val="Keywords"/>
    <w:qFormat/>
    <w:rsid w:val="00FA3B41"/>
    <w:pPr>
      <w:spacing w:before="360" w:after="300" w:line="360" w:lineRule="auto"/>
      <w:ind w:left="720" w:right="567"/>
      <w:contextualSpacing/>
    </w:pPr>
    <w:rPr>
      <w:rFonts w:ascii="Times New Roman" w:eastAsia="Times New Roman" w:hAnsi="Times New Roman" w:cs="Times New Roman"/>
      <w:sz w:val="22"/>
      <w:lang w:val="en-GB" w:eastAsia="en-GB"/>
    </w:rPr>
  </w:style>
  <w:style w:type="paragraph" w:customStyle="1" w:styleId="Keywords">
    <w:name w:val="Keywords"/>
    <w:basedOn w:val="Normal"/>
    <w:next w:val="Normal"/>
    <w:qFormat/>
    <w:rsid w:val="00FA3B41"/>
    <w:pPr>
      <w:spacing w:before="240" w:after="240" w:line="360" w:lineRule="auto"/>
      <w:ind w:left="720" w:right="567"/>
    </w:pPr>
    <w:rPr>
      <w:rFonts w:ascii="Times New Roman" w:eastAsia="Times New Roman" w:hAnsi="Times New Roman" w:cs="Times New Roman"/>
      <w:sz w:val="22"/>
      <w:lang w:val="en-GB" w:eastAsia="en-GB"/>
    </w:rPr>
  </w:style>
  <w:style w:type="paragraph" w:customStyle="1" w:styleId="Subjectcodes">
    <w:name w:val="Subject codes"/>
    <w:basedOn w:val="Keywords"/>
    <w:next w:val="Normal"/>
    <w:qFormat/>
    <w:rsid w:val="00FA3B41"/>
  </w:style>
  <w:style w:type="paragraph" w:customStyle="1" w:styleId="Displayedquotation">
    <w:name w:val="Displayed quotation"/>
    <w:basedOn w:val="Normal"/>
    <w:qFormat/>
    <w:rsid w:val="008D786A"/>
    <w:pPr>
      <w:tabs>
        <w:tab w:val="left" w:pos="1077"/>
        <w:tab w:val="left" w:pos="1440"/>
        <w:tab w:val="left" w:pos="1797"/>
        <w:tab w:val="left" w:pos="2155"/>
        <w:tab w:val="left" w:pos="2512"/>
      </w:tabs>
      <w:spacing w:before="240" w:after="360" w:line="360" w:lineRule="auto"/>
      <w:ind w:left="709" w:right="425"/>
      <w:contextualSpacing/>
    </w:pPr>
    <w:rPr>
      <w:rFonts w:ascii="Times New Roman" w:eastAsia="Times New Roman" w:hAnsi="Times New Roman" w:cs="Times New Roman"/>
      <w:sz w:val="22"/>
      <w:lang w:val="en-GB" w:eastAsia="en-GB"/>
    </w:rPr>
  </w:style>
  <w:style w:type="paragraph" w:customStyle="1" w:styleId="Numberedlist">
    <w:name w:val="Numbered list"/>
    <w:basedOn w:val="Paragraph"/>
    <w:next w:val="Paragraph"/>
    <w:qFormat/>
    <w:rsid w:val="008D786A"/>
    <w:pPr>
      <w:widowControl/>
      <w:numPr>
        <w:numId w:val="21"/>
      </w:numPr>
      <w:spacing w:after="240"/>
      <w:contextualSpacing/>
    </w:pPr>
  </w:style>
  <w:style w:type="paragraph" w:customStyle="1" w:styleId="Displayedequation">
    <w:name w:val="Displayed equation"/>
    <w:basedOn w:val="Normal"/>
    <w:next w:val="Paragraph"/>
    <w:qFormat/>
    <w:rsid w:val="008D786A"/>
    <w:pPr>
      <w:tabs>
        <w:tab w:val="center" w:pos="4253"/>
        <w:tab w:val="right" w:pos="8222"/>
      </w:tabs>
      <w:spacing w:before="240" w:after="240" w:line="480" w:lineRule="auto"/>
      <w:jc w:val="center"/>
    </w:pPr>
    <w:rPr>
      <w:rFonts w:ascii="Times New Roman" w:eastAsia="Times New Roman" w:hAnsi="Times New Roman" w:cs="Times New Roman"/>
      <w:lang w:val="en-GB" w:eastAsia="en-GB"/>
    </w:rPr>
  </w:style>
  <w:style w:type="paragraph" w:customStyle="1" w:styleId="Acknowledgements">
    <w:name w:val="Acknowledgements"/>
    <w:basedOn w:val="Normal"/>
    <w:next w:val="Normal"/>
    <w:qFormat/>
    <w:rsid w:val="008D786A"/>
    <w:pPr>
      <w:spacing w:before="120" w:line="360" w:lineRule="auto"/>
    </w:pPr>
    <w:rPr>
      <w:rFonts w:ascii="Times New Roman" w:eastAsia="Times New Roman" w:hAnsi="Times New Roman" w:cs="Times New Roman"/>
      <w:sz w:val="22"/>
      <w:lang w:val="en-GB" w:eastAsia="en-GB"/>
    </w:rPr>
  </w:style>
  <w:style w:type="paragraph" w:customStyle="1" w:styleId="Footnotes">
    <w:name w:val="Footnotes"/>
    <w:basedOn w:val="Normal"/>
    <w:qFormat/>
    <w:rsid w:val="008D786A"/>
    <w:pPr>
      <w:spacing w:before="120" w:line="360" w:lineRule="auto"/>
      <w:ind w:left="482" w:hanging="482"/>
      <w:contextualSpacing/>
    </w:pPr>
    <w:rPr>
      <w:rFonts w:ascii="Times New Roman" w:eastAsia="Times New Roman" w:hAnsi="Times New Roman" w:cs="Times New Roman"/>
      <w:sz w:val="22"/>
      <w:lang w:val="en-GB" w:eastAsia="en-GB"/>
    </w:rPr>
  </w:style>
  <w:style w:type="paragraph" w:customStyle="1" w:styleId="Paragraph">
    <w:name w:val="Paragraph"/>
    <w:basedOn w:val="Normal"/>
    <w:next w:val="Newparagraph"/>
    <w:qFormat/>
    <w:rsid w:val="008D786A"/>
    <w:pPr>
      <w:widowControl w:val="0"/>
      <w:spacing w:before="240" w:line="480" w:lineRule="auto"/>
    </w:pPr>
    <w:rPr>
      <w:rFonts w:ascii="Times New Roman" w:eastAsia="Times New Roman" w:hAnsi="Times New Roman" w:cs="Times New Roman"/>
      <w:lang w:val="en-GB" w:eastAsia="en-GB"/>
    </w:rPr>
  </w:style>
  <w:style w:type="paragraph" w:customStyle="1" w:styleId="Newparagraph">
    <w:name w:val="New paragraph"/>
    <w:basedOn w:val="Normal"/>
    <w:qFormat/>
    <w:rsid w:val="008D786A"/>
    <w:pPr>
      <w:spacing w:line="480" w:lineRule="auto"/>
      <w:ind w:firstLine="720"/>
    </w:pPr>
    <w:rPr>
      <w:rFonts w:ascii="Times New Roman" w:eastAsia="Times New Roman" w:hAnsi="Times New Roman" w:cs="Times New Roman"/>
      <w:lang w:val="en-GB" w:eastAsia="en-GB"/>
    </w:rPr>
  </w:style>
  <w:style w:type="paragraph" w:customStyle="1" w:styleId="References">
    <w:name w:val="References"/>
    <w:basedOn w:val="Normal"/>
    <w:qFormat/>
    <w:rsid w:val="008D786A"/>
    <w:pPr>
      <w:spacing w:before="120" w:line="360" w:lineRule="auto"/>
      <w:ind w:left="720" w:hanging="720"/>
      <w:contextualSpacing/>
    </w:pPr>
    <w:rPr>
      <w:rFonts w:ascii="Times New Roman" w:eastAsia="Times New Roman" w:hAnsi="Times New Roman" w:cs="Times New Roman"/>
      <w:lang w:val="en-GB" w:eastAsia="en-GB"/>
    </w:rPr>
  </w:style>
  <w:style w:type="paragraph" w:customStyle="1" w:styleId="Bulletedlist">
    <w:name w:val="Bulleted list"/>
    <w:basedOn w:val="Paragraph"/>
    <w:next w:val="Paragraph"/>
    <w:qFormat/>
    <w:rsid w:val="008D786A"/>
    <w:pPr>
      <w:widowControl/>
      <w:numPr>
        <w:numId w:val="22"/>
      </w:numPr>
      <w:spacing w:after="240"/>
      <w:contextualSpacing/>
    </w:pPr>
  </w:style>
  <w:style w:type="paragraph" w:customStyle="1" w:styleId="Heading4Paragraph">
    <w:name w:val="Heading 4 + Paragraph"/>
    <w:basedOn w:val="Paragraph"/>
    <w:next w:val="Newparagraph"/>
    <w:qFormat/>
    <w:rsid w:val="008D786A"/>
    <w:pPr>
      <w:widowControl/>
      <w:spacing w:before="360"/>
    </w:pPr>
  </w:style>
  <w:style w:type="character" w:customStyle="1" w:styleId="Heading4Char">
    <w:name w:val="Heading 4 Char"/>
    <w:basedOn w:val="DefaultParagraphFont"/>
    <w:link w:val="Heading4"/>
    <w:uiPriority w:val="9"/>
    <w:rsid w:val="007774E6"/>
    <w:rPr>
      <w:rFonts w:asciiTheme="majorHAnsi" w:eastAsiaTheme="majorEastAsia" w:hAnsiTheme="majorHAnsi" w:cstheme="majorBidi"/>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it-IT"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169C"/>
  </w:style>
  <w:style w:type="paragraph" w:styleId="Heading1">
    <w:name w:val="heading 1"/>
    <w:basedOn w:val="Normal"/>
    <w:next w:val="Normal"/>
    <w:link w:val="Heading1Char"/>
    <w:uiPriority w:val="9"/>
    <w:qFormat/>
    <w:rsid w:val="000E4631"/>
    <w:pPr>
      <w:keepNext/>
      <w:keepLines/>
      <w:spacing w:before="480" w:line="480" w:lineRule="auto"/>
      <w:outlineLvl w:val="0"/>
    </w:pPr>
    <w:rPr>
      <w:rFonts w:ascii="Times New Roman" w:eastAsiaTheme="majorEastAsia" w:hAnsi="Times New Roman" w:cs="Times New Roman"/>
      <w:b/>
      <w:bCs/>
      <w:szCs w:val="32"/>
      <w:lang w:val="en-GB"/>
    </w:rPr>
  </w:style>
  <w:style w:type="paragraph" w:styleId="Heading2">
    <w:name w:val="heading 2"/>
    <w:basedOn w:val="Normal"/>
    <w:next w:val="Normal"/>
    <w:link w:val="Heading2Char"/>
    <w:uiPriority w:val="9"/>
    <w:unhideWhenUsed/>
    <w:qFormat/>
    <w:rsid w:val="001E32FD"/>
    <w:pPr>
      <w:spacing w:line="480" w:lineRule="auto"/>
      <w:outlineLvl w:val="1"/>
    </w:pPr>
    <w:rPr>
      <w:rFonts w:ascii="Times New Roman" w:eastAsia="Times New Roman" w:hAnsi="Times New Roman" w:cs="Arial"/>
      <w:b/>
      <w:bCs/>
      <w:i/>
      <w:iCs/>
      <w:szCs w:val="28"/>
      <w:lang w:val="en-GB" w:eastAsia="en-GB"/>
    </w:rPr>
  </w:style>
  <w:style w:type="paragraph" w:styleId="Heading3">
    <w:name w:val="heading 3"/>
    <w:basedOn w:val="Normal"/>
    <w:next w:val="Normal"/>
    <w:link w:val="Heading3Char"/>
    <w:uiPriority w:val="9"/>
    <w:unhideWhenUsed/>
    <w:qFormat/>
    <w:rsid w:val="007774E6"/>
    <w:pPr>
      <w:keepNext/>
      <w:spacing w:before="360" w:after="60" w:line="360" w:lineRule="auto"/>
      <w:ind w:right="567"/>
      <w:contextualSpacing/>
      <w:outlineLvl w:val="2"/>
    </w:pPr>
    <w:rPr>
      <w:rFonts w:ascii="Times New Roman" w:eastAsia="Times New Roman" w:hAnsi="Times New Roman" w:cs="Arial"/>
      <w:bCs/>
      <w:i/>
      <w:szCs w:val="26"/>
      <w:lang w:val="en-GB" w:eastAsia="en-GB"/>
    </w:rPr>
  </w:style>
  <w:style w:type="paragraph" w:styleId="Heading4">
    <w:name w:val="heading 4"/>
    <w:basedOn w:val="Normal"/>
    <w:next w:val="Normal"/>
    <w:link w:val="Heading4Char"/>
    <w:uiPriority w:val="9"/>
    <w:unhideWhenUsed/>
    <w:qFormat/>
    <w:rsid w:val="007774E6"/>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2068B"/>
    <w:rPr>
      <w:sz w:val="18"/>
      <w:szCs w:val="18"/>
    </w:rPr>
  </w:style>
  <w:style w:type="paragraph" w:styleId="CommentText">
    <w:name w:val="annotation text"/>
    <w:basedOn w:val="Normal"/>
    <w:link w:val="CommentTextChar"/>
    <w:uiPriority w:val="99"/>
    <w:unhideWhenUsed/>
    <w:rsid w:val="0092068B"/>
  </w:style>
  <w:style w:type="character" w:customStyle="1" w:styleId="CommentTextChar">
    <w:name w:val="Comment Text Char"/>
    <w:basedOn w:val="DefaultParagraphFont"/>
    <w:link w:val="CommentText"/>
    <w:uiPriority w:val="99"/>
    <w:rsid w:val="0092068B"/>
  </w:style>
  <w:style w:type="paragraph" w:styleId="CommentSubject">
    <w:name w:val="annotation subject"/>
    <w:basedOn w:val="CommentText"/>
    <w:next w:val="CommentText"/>
    <w:link w:val="CommentSubjectChar"/>
    <w:uiPriority w:val="99"/>
    <w:semiHidden/>
    <w:unhideWhenUsed/>
    <w:rsid w:val="0092068B"/>
    <w:rPr>
      <w:b/>
      <w:bCs/>
      <w:sz w:val="20"/>
      <w:szCs w:val="20"/>
    </w:rPr>
  </w:style>
  <w:style w:type="character" w:customStyle="1" w:styleId="CommentSubjectChar">
    <w:name w:val="Comment Subject Char"/>
    <w:basedOn w:val="CommentTextChar"/>
    <w:link w:val="CommentSubject"/>
    <w:uiPriority w:val="99"/>
    <w:semiHidden/>
    <w:rsid w:val="0092068B"/>
    <w:rPr>
      <w:b/>
      <w:bCs/>
      <w:sz w:val="20"/>
      <w:szCs w:val="20"/>
    </w:rPr>
  </w:style>
  <w:style w:type="paragraph" w:styleId="BalloonText">
    <w:name w:val="Balloon Text"/>
    <w:basedOn w:val="Normal"/>
    <w:link w:val="BalloonTextChar"/>
    <w:uiPriority w:val="99"/>
    <w:semiHidden/>
    <w:unhideWhenUsed/>
    <w:rsid w:val="0092068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2068B"/>
    <w:rPr>
      <w:rFonts w:ascii="Lucida Grande" w:hAnsi="Lucida Grande" w:cs="Lucida Grande"/>
      <w:sz w:val="18"/>
      <w:szCs w:val="18"/>
    </w:rPr>
  </w:style>
  <w:style w:type="paragraph" w:styleId="Header">
    <w:name w:val="header"/>
    <w:basedOn w:val="Normal"/>
    <w:link w:val="HeaderChar"/>
    <w:uiPriority w:val="99"/>
    <w:unhideWhenUsed/>
    <w:rsid w:val="00F016E4"/>
    <w:pPr>
      <w:tabs>
        <w:tab w:val="center" w:pos="4153"/>
        <w:tab w:val="right" w:pos="8306"/>
      </w:tabs>
    </w:pPr>
  </w:style>
  <w:style w:type="character" w:customStyle="1" w:styleId="HeaderChar">
    <w:name w:val="Header Char"/>
    <w:basedOn w:val="DefaultParagraphFont"/>
    <w:link w:val="Header"/>
    <w:uiPriority w:val="99"/>
    <w:rsid w:val="00F016E4"/>
  </w:style>
  <w:style w:type="paragraph" w:styleId="Footer">
    <w:name w:val="footer"/>
    <w:basedOn w:val="Normal"/>
    <w:link w:val="FooterChar"/>
    <w:uiPriority w:val="99"/>
    <w:unhideWhenUsed/>
    <w:rsid w:val="00F016E4"/>
    <w:pPr>
      <w:tabs>
        <w:tab w:val="center" w:pos="4153"/>
        <w:tab w:val="right" w:pos="8306"/>
      </w:tabs>
    </w:pPr>
  </w:style>
  <w:style w:type="character" w:customStyle="1" w:styleId="FooterChar">
    <w:name w:val="Footer Char"/>
    <w:basedOn w:val="DefaultParagraphFont"/>
    <w:link w:val="Footer"/>
    <w:uiPriority w:val="99"/>
    <w:rsid w:val="00F016E4"/>
  </w:style>
  <w:style w:type="paragraph" w:customStyle="1" w:styleId="Default">
    <w:name w:val="Default"/>
    <w:qFormat/>
    <w:rsid w:val="00E0369D"/>
    <w:pPr>
      <w:widowControl w:val="0"/>
      <w:autoSpaceDE w:val="0"/>
      <w:autoSpaceDN w:val="0"/>
      <w:adjustRightInd w:val="0"/>
    </w:pPr>
    <w:rPr>
      <w:rFonts w:ascii="MillerText Roman" w:hAnsi="MillerText Roman" w:cs="MillerText Roman"/>
      <w:color w:val="000000"/>
      <w:lang w:eastAsia="ja-JP"/>
    </w:rPr>
  </w:style>
  <w:style w:type="paragraph" w:styleId="ListParagraph">
    <w:name w:val="List Paragraph"/>
    <w:basedOn w:val="Normal"/>
    <w:uiPriority w:val="34"/>
    <w:qFormat/>
    <w:rsid w:val="007C010F"/>
    <w:pPr>
      <w:ind w:left="720"/>
      <w:contextualSpacing/>
    </w:pPr>
  </w:style>
  <w:style w:type="character" w:styleId="Hyperlink">
    <w:name w:val="Hyperlink"/>
    <w:basedOn w:val="DefaultParagraphFont"/>
    <w:uiPriority w:val="99"/>
    <w:unhideWhenUsed/>
    <w:rsid w:val="006830DD"/>
    <w:rPr>
      <w:color w:val="0000FF" w:themeColor="hyperlink"/>
      <w:u w:val="single"/>
    </w:rPr>
  </w:style>
  <w:style w:type="paragraph" w:styleId="Revision">
    <w:name w:val="Revision"/>
    <w:hidden/>
    <w:uiPriority w:val="99"/>
    <w:semiHidden/>
    <w:rsid w:val="006932AC"/>
  </w:style>
  <w:style w:type="character" w:styleId="LineNumber">
    <w:name w:val="line number"/>
    <w:basedOn w:val="DefaultParagraphFont"/>
    <w:uiPriority w:val="99"/>
    <w:semiHidden/>
    <w:unhideWhenUsed/>
    <w:rsid w:val="00875072"/>
  </w:style>
  <w:style w:type="character" w:styleId="FollowedHyperlink">
    <w:name w:val="FollowedHyperlink"/>
    <w:basedOn w:val="DefaultParagraphFont"/>
    <w:uiPriority w:val="99"/>
    <w:semiHidden/>
    <w:unhideWhenUsed/>
    <w:rsid w:val="00B07E58"/>
    <w:rPr>
      <w:color w:val="800080" w:themeColor="followedHyperlink"/>
      <w:u w:val="single"/>
    </w:rPr>
  </w:style>
  <w:style w:type="character" w:styleId="PageNumber">
    <w:name w:val="page number"/>
    <w:basedOn w:val="DefaultParagraphFont"/>
    <w:uiPriority w:val="99"/>
    <w:semiHidden/>
    <w:unhideWhenUsed/>
    <w:rsid w:val="00374AB9"/>
  </w:style>
  <w:style w:type="paragraph" w:styleId="NormalWeb">
    <w:name w:val="Normal (Web)"/>
    <w:basedOn w:val="Normal"/>
    <w:uiPriority w:val="99"/>
    <w:semiHidden/>
    <w:unhideWhenUsed/>
    <w:rsid w:val="0027515B"/>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D454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romiscontainer1">
    <w:name w:val="promiscontainer1"/>
    <w:basedOn w:val="Normal"/>
    <w:rsid w:val="00F3759B"/>
    <w:pPr>
      <w:spacing w:before="100" w:beforeAutospacing="1" w:after="100" w:afterAutospacing="1"/>
    </w:pPr>
    <w:rPr>
      <w:rFonts w:ascii="Arial" w:eastAsia="Times New Roman" w:hAnsi="Arial" w:cs="Arial"/>
      <w:sz w:val="20"/>
      <w:szCs w:val="20"/>
      <w:lang w:val="en-US"/>
    </w:rPr>
  </w:style>
  <w:style w:type="character" w:customStyle="1" w:styleId="apple-converted-space">
    <w:name w:val="apple-converted-space"/>
    <w:basedOn w:val="DefaultParagraphFont"/>
    <w:qFormat/>
    <w:rsid w:val="005729AE"/>
  </w:style>
  <w:style w:type="paragraph" w:styleId="NoSpacing">
    <w:name w:val="No Spacing"/>
    <w:uiPriority w:val="1"/>
    <w:qFormat/>
    <w:rsid w:val="005729AE"/>
    <w:rPr>
      <w:rFonts w:eastAsiaTheme="minorHAnsi"/>
      <w:sz w:val="22"/>
      <w:szCs w:val="22"/>
    </w:rPr>
  </w:style>
  <w:style w:type="character" w:customStyle="1" w:styleId="highlight">
    <w:name w:val="highlight"/>
    <w:basedOn w:val="DefaultParagraphFont"/>
    <w:rsid w:val="005729AE"/>
  </w:style>
  <w:style w:type="table" w:customStyle="1" w:styleId="Tabellaelenco1chiara-colore31">
    <w:name w:val="Tabella elenco 1 chiara - colore 31"/>
    <w:basedOn w:val="TableNormal"/>
    <w:uiPriority w:val="46"/>
    <w:rsid w:val="005729AE"/>
    <w:rPr>
      <w:rFonts w:eastAsiaTheme="minorHAnsi"/>
      <w:sz w:val="22"/>
      <w:szCs w:val="22"/>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Heading1Char">
    <w:name w:val="Heading 1 Char"/>
    <w:basedOn w:val="DefaultParagraphFont"/>
    <w:link w:val="Heading1"/>
    <w:uiPriority w:val="9"/>
    <w:rsid w:val="000E4631"/>
    <w:rPr>
      <w:rFonts w:ascii="Times New Roman" w:eastAsiaTheme="majorEastAsia" w:hAnsi="Times New Roman" w:cs="Times New Roman"/>
      <w:b/>
      <w:bCs/>
      <w:szCs w:val="32"/>
      <w:lang w:val="en-GB"/>
    </w:rPr>
  </w:style>
  <w:style w:type="character" w:customStyle="1" w:styleId="Heading2Char">
    <w:name w:val="Heading 2 Char"/>
    <w:basedOn w:val="DefaultParagraphFont"/>
    <w:link w:val="Heading2"/>
    <w:uiPriority w:val="9"/>
    <w:rsid w:val="001E32FD"/>
    <w:rPr>
      <w:rFonts w:ascii="Times New Roman" w:eastAsia="Times New Roman" w:hAnsi="Times New Roman" w:cs="Arial"/>
      <w:b/>
      <w:bCs/>
      <w:i/>
      <w:iCs/>
      <w:szCs w:val="28"/>
      <w:lang w:val="en-GB" w:eastAsia="en-GB"/>
    </w:rPr>
  </w:style>
  <w:style w:type="character" w:customStyle="1" w:styleId="Heading3Char">
    <w:name w:val="Heading 3 Char"/>
    <w:basedOn w:val="DefaultParagraphFont"/>
    <w:link w:val="Heading3"/>
    <w:uiPriority w:val="9"/>
    <w:rsid w:val="007774E6"/>
    <w:rPr>
      <w:rFonts w:ascii="Times New Roman" w:eastAsia="Times New Roman" w:hAnsi="Times New Roman" w:cs="Arial"/>
      <w:bCs/>
      <w:i/>
      <w:szCs w:val="26"/>
      <w:lang w:val="en-GB" w:eastAsia="en-GB"/>
    </w:rPr>
  </w:style>
  <w:style w:type="paragraph" w:customStyle="1" w:styleId="Articletitle">
    <w:name w:val="Article title"/>
    <w:basedOn w:val="Normal"/>
    <w:next w:val="Normal"/>
    <w:qFormat/>
    <w:rsid w:val="00A04716"/>
    <w:pPr>
      <w:spacing w:after="120" w:line="360" w:lineRule="auto"/>
    </w:pPr>
    <w:rPr>
      <w:rFonts w:ascii="Times New Roman" w:eastAsia="Times New Roman" w:hAnsi="Times New Roman" w:cs="Times New Roman"/>
      <w:b/>
      <w:sz w:val="28"/>
      <w:lang w:val="en-GB" w:eastAsia="en-GB"/>
    </w:rPr>
  </w:style>
  <w:style w:type="paragraph" w:customStyle="1" w:styleId="Authornames">
    <w:name w:val="Author names"/>
    <w:basedOn w:val="Normal"/>
    <w:next w:val="Normal"/>
    <w:qFormat/>
    <w:rsid w:val="00A04716"/>
    <w:pPr>
      <w:spacing w:before="240" w:line="360" w:lineRule="auto"/>
    </w:pPr>
    <w:rPr>
      <w:rFonts w:ascii="Times New Roman" w:eastAsia="Times New Roman" w:hAnsi="Times New Roman" w:cs="Times New Roman"/>
      <w:sz w:val="28"/>
      <w:lang w:val="en-GB" w:eastAsia="en-GB"/>
    </w:rPr>
  </w:style>
  <w:style w:type="paragraph" w:customStyle="1" w:styleId="Affiliation">
    <w:name w:val="Affiliation"/>
    <w:basedOn w:val="Normal"/>
    <w:qFormat/>
    <w:rsid w:val="00A04716"/>
    <w:pPr>
      <w:spacing w:before="240" w:line="360" w:lineRule="auto"/>
    </w:pPr>
    <w:rPr>
      <w:rFonts w:ascii="Times New Roman" w:eastAsia="Times New Roman" w:hAnsi="Times New Roman" w:cs="Times New Roman"/>
      <w:i/>
      <w:lang w:val="en-GB" w:eastAsia="en-GB"/>
    </w:rPr>
  </w:style>
  <w:style w:type="paragraph" w:customStyle="1" w:styleId="Correspondencedetails">
    <w:name w:val="Correspondence details"/>
    <w:basedOn w:val="Normal"/>
    <w:qFormat/>
    <w:rsid w:val="00A04716"/>
    <w:pPr>
      <w:spacing w:before="240" w:line="360" w:lineRule="auto"/>
    </w:pPr>
    <w:rPr>
      <w:rFonts w:ascii="Times New Roman" w:eastAsia="Times New Roman" w:hAnsi="Times New Roman" w:cs="Times New Roman"/>
      <w:lang w:val="en-GB" w:eastAsia="en-GB"/>
    </w:rPr>
  </w:style>
  <w:style w:type="paragraph" w:customStyle="1" w:styleId="Notesoncontributors">
    <w:name w:val="Notes on contributors"/>
    <w:basedOn w:val="Normal"/>
    <w:qFormat/>
    <w:rsid w:val="00A04716"/>
    <w:pPr>
      <w:spacing w:before="240" w:line="360" w:lineRule="auto"/>
    </w:pPr>
    <w:rPr>
      <w:rFonts w:ascii="Times New Roman" w:eastAsia="Times New Roman" w:hAnsi="Times New Roman" w:cs="Times New Roman"/>
      <w:sz w:val="22"/>
      <w:lang w:val="en-GB" w:eastAsia="en-GB"/>
    </w:rPr>
  </w:style>
  <w:style w:type="paragraph" w:customStyle="1" w:styleId="Abstract">
    <w:name w:val="Abstract"/>
    <w:basedOn w:val="Normal"/>
    <w:next w:val="Keywords"/>
    <w:qFormat/>
    <w:rsid w:val="00FA3B41"/>
    <w:pPr>
      <w:spacing w:before="360" w:after="300" w:line="360" w:lineRule="auto"/>
      <w:ind w:left="720" w:right="567"/>
      <w:contextualSpacing/>
    </w:pPr>
    <w:rPr>
      <w:rFonts w:ascii="Times New Roman" w:eastAsia="Times New Roman" w:hAnsi="Times New Roman" w:cs="Times New Roman"/>
      <w:sz w:val="22"/>
      <w:lang w:val="en-GB" w:eastAsia="en-GB"/>
    </w:rPr>
  </w:style>
  <w:style w:type="paragraph" w:customStyle="1" w:styleId="Keywords">
    <w:name w:val="Keywords"/>
    <w:basedOn w:val="Normal"/>
    <w:next w:val="Normal"/>
    <w:qFormat/>
    <w:rsid w:val="00FA3B41"/>
    <w:pPr>
      <w:spacing w:before="240" w:after="240" w:line="360" w:lineRule="auto"/>
      <w:ind w:left="720" w:right="567"/>
    </w:pPr>
    <w:rPr>
      <w:rFonts w:ascii="Times New Roman" w:eastAsia="Times New Roman" w:hAnsi="Times New Roman" w:cs="Times New Roman"/>
      <w:sz w:val="22"/>
      <w:lang w:val="en-GB" w:eastAsia="en-GB"/>
    </w:rPr>
  </w:style>
  <w:style w:type="paragraph" w:customStyle="1" w:styleId="Subjectcodes">
    <w:name w:val="Subject codes"/>
    <w:basedOn w:val="Keywords"/>
    <w:next w:val="Normal"/>
    <w:qFormat/>
    <w:rsid w:val="00FA3B41"/>
  </w:style>
  <w:style w:type="paragraph" w:customStyle="1" w:styleId="Displayedquotation">
    <w:name w:val="Displayed quotation"/>
    <w:basedOn w:val="Normal"/>
    <w:qFormat/>
    <w:rsid w:val="008D786A"/>
    <w:pPr>
      <w:tabs>
        <w:tab w:val="left" w:pos="1077"/>
        <w:tab w:val="left" w:pos="1440"/>
        <w:tab w:val="left" w:pos="1797"/>
        <w:tab w:val="left" w:pos="2155"/>
        <w:tab w:val="left" w:pos="2512"/>
      </w:tabs>
      <w:spacing w:before="240" w:after="360" w:line="360" w:lineRule="auto"/>
      <w:ind w:left="709" w:right="425"/>
      <w:contextualSpacing/>
    </w:pPr>
    <w:rPr>
      <w:rFonts w:ascii="Times New Roman" w:eastAsia="Times New Roman" w:hAnsi="Times New Roman" w:cs="Times New Roman"/>
      <w:sz w:val="22"/>
      <w:lang w:val="en-GB" w:eastAsia="en-GB"/>
    </w:rPr>
  </w:style>
  <w:style w:type="paragraph" w:customStyle="1" w:styleId="Numberedlist">
    <w:name w:val="Numbered list"/>
    <w:basedOn w:val="Paragraph"/>
    <w:next w:val="Paragraph"/>
    <w:qFormat/>
    <w:rsid w:val="008D786A"/>
    <w:pPr>
      <w:widowControl/>
      <w:numPr>
        <w:numId w:val="21"/>
      </w:numPr>
      <w:spacing w:after="240"/>
      <w:contextualSpacing/>
    </w:pPr>
  </w:style>
  <w:style w:type="paragraph" w:customStyle="1" w:styleId="Displayedequation">
    <w:name w:val="Displayed equation"/>
    <w:basedOn w:val="Normal"/>
    <w:next w:val="Paragraph"/>
    <w:qFormat/>
    <w:rsid w:val="008D786A"/>
    <w:pPr>
      <w:tabs>
        <w:tab w:val="center" w:pos="4253"/>
        <w:tab w:val="right" w:pos="8222"/>
      </w:tabs>
      <w:spacing w:before="240" w:after="240" w:line="480" w:lineRule="auto"/>
      <w:jc w:val="center"/>
    </w:pPr>
    <w:rPr>
      <w:rFonts w:ascii="Times New Roman" w:eastAsia="Times New Roman" w:hAnsi="Times New Roman" w:cs="Times New Roman"/>
      <w:lang w:val="en-GB" w:eastAsia="en-GB"/>
    </w:rPr>
  </w:style>
  <w:style w:type="paragraph" w:customStyle="1" w:styleId="Acknowledgements">
    <w:name w:val="Acknowledgements"/>
    <w:basedOn w:val="Normal"/>
    <w:next w:val="Normal"/>
    <w:qFormat/>
    <w:rsid w:val="008D786A"/>
    <w:pPr>
      <w:spacing w:before="120" w:line="360" w:lineRule="auto"/>
    </w:pPr>
    <w:rPr>
      <w:rFonts w:ascii="Times New Roman" w:eastAsia="Times New Roman" w:hAnsi="Times New Roman" w:cs="Times New Roman"/>
      <w:sz w:val="22"/>
      <w:lang w:val="en-GB" w:eastAsia="en-GB"/>
    </w:rPr>
  </w:style>
  <w:style w:type="paragraph" w:customStyle="1" w:styleId="Footnotes">
    <w:name w:val="Footnotes"/>
    <w:basedOn w:val="Normal"/>
    <w:qFormat/>
    <w:rsid w:val="008D786A"/>
    <w:pPr>
      <w:spacing w:before="120" w:line="360" w:lineRule="auto"/>
      <w:ind w:left="482" w:hanging="482"/>
      <w:contextualSpacing/>
    </w:pPr>
    <w:rPr>
      <w:rFonts w:ascii="Times New Roman" w:eastAsia="Times New Roman" w:hAnsi="Times New Roman" w:cs="Times New Roman"/>
      <w:sz w:val="22"/>
      <w:lang w:val="en-GB" w:eastAsia="en-GB"/>
    </w:rPr>
  </w:style>
  <w:style w:type="paragraph" w:customStyle="1" w:styleId="Paragraph">
    <w:name w:val="Paragraph"/>
    <w:basedOn w:val="Normal"/>
    <w:next w:val="Newparagraph"/>
    <w:qFormat/>
    <w:rsid w:val="008D786A"/>
    <w:pPr>
      <w:widowControl w:val="0"/>
      <w:spacing w:before="240" w:line="480" w:lineRule="auto"/>
    </w:pPr>
    <w:rPr>
      <w:rFonts w:ascii="Times New Roman" w:eastAsia="Times New Roman" w:hAnsi="Times New Roman" w:cs="Times New Roman"/>
      <w:lang w:val="en-GB" w:eastAsia="en-GB"/>
    </w:rPr>
  </w:style>
  <w:style w:type="paragraph" w:customStyle="1" w:styleId="Newparagraph">
    <w:name w:val="New paragraph"/>
    <w:basedOn w:val="Normal"/>
    <w:qFormat/>
    <w:rsid w:val="008D786A"/>
    <w:pPr>
      <w:spacing w:line="480" w:lineRule="auto"/>
      <w:ind w:firstLine="720"/>
    </w:pPr>
    <w:rPr>
      <w:rFonts w:ascii="Times New Roman" w:eastAsia="Times New Roman" w:hAnsi="Times New Roman" w:cs="Times New Roman"/>
      <w:lang w:val="en-GB" w:eastAsia="en-GB"/>
    </w:rPr>
  </w:style>
  <w:style w:type="paragraph" w:customStyle="1" w:styleId="References">
    <w:name w:val="References"/>
    <w:basedOn w:val="Normal"/>
    <w:qFormat/>
    <w:rsid w:val="008D786A"/>
    <w:pPr>
      <w:spacing w:before="120" w:line="360" w:lineRule="auto"/>
      <w:ind w:left="720" w:hanging="720"/>
      <w:contextualSpacing/>
    </w:pPr>
    <w:rPr>
      <w:rFonts w:ascii="Times New Roman" w:eastAsia="Times New Roman" w:hAnsi="Times New Roman" w:cs="Times New Roman"/>
      <w:lang w:val="en-GB" w:eastAsia="en-GB"/>
    </w:rPr>
  </w:style>
  <w:style w:type="paragraph" w:customStyle="1" w:styleId="Bulletedlist">
    <w:name w:val="Bulleted list"/>
    <w:basedOn w:val="Paragraph"/>
    <w:next w:val="Paragraph"/>
    <w:qFormat/>
    <w:rsid w:val="008D786A"/>
    <w:pPr>
      <w:widowControl/>
      <w:numPr>
        <w:numId w:val="22"/>
      </w:numPr>
      <w:spacing w:after="240"/>
      <w:contextualSpacing/>
    </w:pPr>
  </w:style>
  <w:style w:type="paragraph" w:customStyle="1" w:styleId="Heading4Paragraph">
    <w:name w:val="Heading 4 + Paragraph"/>
    <w:basedOn w:val="Paragraph"/>
    <w:next w:val="Newparagraph"/>
    <w:qFormat/>
    <w:rsid w:val="008D786A"/>
    <w:pPr>
      <w:widowControl/>
      <w:spacing w:before="360"/>
    </w:pPr>
  </w:style>
  <w:style w:type="character" w:customStyle="1" w:styleId="Heading4Char">
    <w:name w:val="Heading 4 Char"/>
    <w:basedOn w:val="DefaultParagraphFont"/>
    <w:link w:val="Heading4"/>
    <w:uiPriority w:val="9"/>
    <w:rsid w:val="007774E6"/>
    <w:rPr>
      <w:rFonts w:asciiTheme="majorHAnsi" w:eastAsiaTheme="majorEastAsia" w:hAnsiTheme="majorHAnsi" w:cstheme="majorBidi"/>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446404">
      <w:bodyDiv w:val="1"/>
      <w:marLeft w:val="0"/>
      <w:marRight w:val="0"/>
      <w:marTop w:val="0"/>
      <w:marBottom w:val="0"/>
      <w:divBdr>
        <w:top w:val="none" w:sz="0" w:space="0" w:color="auto"/>
        <w:left w:val="none" w:sz="0" w:space="0" w:color="auto"/>
        <w:bottom w:val="none" w:sz="0" w:space="0" w:color="auto"/>
        <w:right w:val="none" w:sz="0" w:space="0" w:color="auto"/>
      </w:divBdr>
    </w:div>
    <w:div w:id="544100705">
      <w:bodyDiv w:val="1"/>
      <w:marLeft w:val="0"/>
      <w:marRight w:val="0"/>
      <w:marTop w:val="0"/>
      <w:marBottom w:val="0"/>
      <w:divBdr>
        <w:top w:val="none" w:sz="0" w:space="0" w:color="auto"/>
        <w:left w:val="none" w:sz="0" w:space="0" w:color="auto"/>
        <w:bottom w:val="none" w:sz="0" w:space="0" w:color="auto"/>
        <w:right w:val="none" w:sz="0" w:space="0" w:color="auto"/>
      </w:divBdr>
    </w:div>
    <w:div w:id="604924124">
      <w:bodyDiv w:val="1"/>
      <w:marLeft w:val="0"/>
      <w:marRight w:val="0"/>
      <w:marTop w:val="0"/>
      <w:marBottom w:val="0"/>
      <w:divBdr>
        <w:top w:val="none" w:sz="0" w:space="0" w:color="auto"/>
        <w:left w:val="none" w:sz="0" w:space="0" w:color="auto"/>
        <w:bottom w:val="none" w:sz="0" w:space="0" w:color="auto"/>
        <w:right w:val="none" w:sz="0" w:space="0" w:color="auto"/>
      </w:divBdr>
    </w:div>
    <w:div w:id="911621426">
      <w:bodyDiv w:val="1"/>
      <w:marLeft w:val="0"/>
      <w:marRight w:val="0"/>
      <w:marTop w:val="0"/>
      <w:marBottom w:val="0"/>
      <w:divBdr>
        <w:top w:val="none" w:sz="0" w:space="0" w:color="auto"/>
        <w:left w:val="none" w:sz="0" w:space="0" w:color="auto"/>
        <w:bottom w:val="none" w:sz="0" w:space="0" w:color="auto"/>
        <w:right w:val="none" w:sz="0" w:space="0" w:color="auto"/>
      </w:divBdr>
    </w:div>
    <w:div w:id="1330989324">
      <w:bodyDiv w:val="1"/>
      <w:marLeft w:val="0"/>
      <w:marRight w:val="0"/>
      <w:marTop w:val="0"/>
      <w:marBottom w:val="0"/>
      <w:divBdr>
        <w:top w:val="none" w:sz="0" w:space="0" w:color="auto"/>
        <w:left w:val="none" w:sz="0" w:space="0" w:color="auto"/>
        <w:bottom w:val="none" w:sz="0" w:space="0" w:color="auto"/>
        <w:right w:val="none" w:sz="0" w:space="0" w:color="auto"/>
      </w:divBdr>
    </w:div>
    <w:div w:id="1487628695">
      <w:bodyDiv w:val="1"/>
      <w:marLeft w:val="0"/>
      <w:marRight w:val="0"/>
      <w:marTop w:val="0"/>
      <w:marBottom w:val="0"/>
      <w:divBdr>
        <w:top w:val="none" w:sz="0" w:space="0" w:color="auto"/>
        <w:left w:val="none" w:sz="0" w:space="0" w:color="auto"/>
        <w:bottom w:val="none" w:sz="0" w:space="0" w:color="auto"/>
        <w:right w:val="none" w:sz="0" w:space="0" w:color="auto"/>
      </w:divBdr>
      <w:divsChild>
        <w:div w:id="1690833323">
          <w:marLeft w:val="0"/>
          <w:marRight w:val="0"/>
          <w:marTop w:val="0"/>
          <w:marBottom w:val="0"/>
          <w:divBdr>
            <w:top w:val="none" w:sz="0" w:space="0" w:color="auto"/>
            <w:left w:val="none" w:sz="0" w:space="0" w:color="auto"/>
            <w:bottom w:val="none" w:sz="0" w:space="0" w:color="auto"/>
            <w:right w:val="none" w:sz="0" w:space="0" w:color="auto"/>
          </w:divBdr>
          <w:divsChild>
            <w:div w:id="1516000628">
              <w:marLeft w:val="0"/>
              <w:marRight w:val="0"/>
              <w:marTop w:val="0"/>
              <w:marBottom w:val="0"/>
              <w:divBdr>
                <w:top w:val="none" w:sz="0" w:space="0" w:color="auto"/>
                <w:left w:val="none" w:sz="0" w:space="0" w:color="auto"/>
                <w:bottom w:val="none" w:sz="0" w:space="0" w:color="auto"/>
                <w:right w:val="none" w:sz="0" w:space="0" w:color="auto"/>
              </w:divBdr>
              <w:divsChild>
                <w:div w:id="1157457419">
                  <w:marLeft w:val="0"/>
                  <w:marRight w:val="0"/>
                  <w:marTop w:val="0"/>
                  <w:marBottom w:val="0"/>
                  <w:divBdr>
                    <w:top w:val="none" w:sz="0" w:space="0" w:color="auto"/>
                    <w:left w:val="none" w:sz="0" w:space="0" w:color="auto"/>
                    <w:bottom w:val="none" w:sz="0" w:space="0" w:color="auto"/>
                    <w:right w:val="none" w:sz="0" w:space="0" w:color="auto"/>
                  </w:divBdr>
                  <w:divsChild>
                    <w:div w:id="1042828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9165656">
      <w:bodyDiv w:val="1"/>
      <w:marLeft w:val="0"/>
      <w:marRight w:val="0"/>
      <w:marTop w:val="0"/>
      <w:marBottom w:val="0"/>
      <w:divBdr>
        <w:top w:val="none" w:sz="0" w:space="0" w:color="auto"/>
        <w:left w:val="none" w:sz="0" w:space="0" w:color="auto"/>
        <w:bottom w:val="none" w:sz="0" w:space="0" w:color="auto"/>
        <w:right w:val="none" w:sz="0" w:space="0" w:color="auto"/>
      </w:divBdr>
    </w:div>
    <w:div w:id="18520621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3.xml"/><Relationship Id="rId12" Type="http://schemas.openxmlformats.org/officeDocument/2006/relationships/footer" Target="footer4.xml"/><Relationship Id="rId13" Type="http://schemas.openxmlformats.org/officeDocument/2006/relationships/footer" Target="footer5.xml"/><Relationship Id="rId14" Type="http://schemas.openxmlformats.org/officeDocument/2006/relationships/footer" Target="footer6.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0C6FBA-4697-D444-89DC-7B330D7FA8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7</Pages>
  <Words>4427</Words>
  <Characters>25236</Characters>
  <Application>Microsoft Macintosh Word</Application>
  <DocSecurity>0</DocSecurity>
  <Lines>210</Lines>
  <Paragraphs>59</Paragraphs>
  <ScaleCrop>false</ScaleCrop>
  <HeadingPairs>
    <vt:vector size="4" baseType="variant">
      <vt:variant>
        <vt:lpstr>Titolo</vt:lpstr>
      </vt:variant>
      <vt:variant>
        <vt:i4>1</vt:i4>
      </vt:variant>
      <vt:variant>
        <vt:lpstr>Intestazioni</vt:lpstr>
      </vt:variant>
      <vt:variant>
        <vt:i4>24</vt:i4>
      </vt:variant>
    </vt:vector>
  </HeadingPairs>
  <TitlesOfParts>
    <vt:vector size="25" baseType="lpstr">
      <vt:lpstr/>
      <vt:lpstr>Introduction</vt:lpstr>
      <vt:lpstr>Materials and methods</vt:lpstr>
      <vt:lpstr>    Design</vt:lpstr>
      <vt:lpstr>    Research question and systematic search</vt:lpstr>
      <vt:lpstr>    Eligibility criteria and study selection</vt:lpstr>
      <vt:lpstr>    Critical appraisal</vt:lpstr>
      <vt:lpstr>    Data extraction and study classification</vt:lpstr>
      <vt:lpstr>    Meta-summary and meta-synthesis process</vt:lpstr>
      <vt:lpstr>    Validity, rigor and trustworthiness of meta-summary and meta-synthesis</vt:lpstr>
      <vt:lpstr>Results</vt:lpstr>
      <vt:lpstr>    Study selection</vt:lpstr>
      <vt:lpstr>    Characteristic of the studies</vt:lpstr>
      <vt:lpstr/>
      <vt:lpstr>    Quality appraisal of the included studies</vt:lpstr>
      <vt:lpstr/>
      <vt:lpstr>    Meta-summary and meta-summary outcomes</vt:lpstr>
      <vt:lpstr>    Theme 1: Clinical outcome</vt:lpstr>
      <vt:lpstr>        Result of treatment</vt:lpstr>
      <vt:lpstr>    Theme 2: Physiotherapist features</vt:lpstr>
      <vt:lpstr>        Human competence</vt:lpstr>
      <vt:lpstr>        Professional competence</vt:lpstr>
      <vt:lpstr>        Gender</vt:lpstr>
      <vt:lpstr>    Theme 3: Patient features</vt:lpstr>
      <vt:lpstr>        Expectations</vt:lpstr>
    </vt:vector>
  </TitlesOfParts>
  <Company/>
  <LinksUpToDate>false</LinksUpToDate>
  <CharactersWithSpaces>296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como Rossettini</dc:creator>
  <cp:keywords/>
  <dc:description/>
  <cp:lastModifiedBy>Giacomo Rossettini</cp:lastModifiedBy>
  <cp:revision>92</cp:revision>
  <cp:lastPrinted>2018-05-14T05:12:00Z</cp:lastPrinted>
  <dcterms:created xsi:type="dcterms:W3CDTF">2018-05-14T09:52:00Z</dcterms:created>
  <dcterms:modified xsi:type="dcterms:W3CDTF">2018-07-10T12:48:00Z</dcterms:modified>
</cp:coreProperties>
</file>